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69998" w14:textId="77777777" w:rsidR="00354DFD" w:rsidRDefault="00354DFD" w:rsidP="00354DFD">
      <w:pPr>
        <w:spacing w:line="480" w:lineRule="auto"/>
        <w:jc w:val="center"/>
        <w:rPr>
          <w:b/>
          <w:bCs/>
        </w:rPr>
      </w:pPr>
      <w:r>
        <w:rPr>
          <w:b/>
          <w:bCs/>
        </w:rPr>
        <w:t>Students’ Concern About Indebtedness: A Rank Based Social Norms Account</w:t>
      </w:r>
    </w:p>
    <w:p w14:paraId="0CBF4CB1" w14:textId="77777777" w:rsidR="00354DFD" w:rsidRDefault="00354DFD" w:rsidP="00354DFD">
      <w:pPr>
        <w:jc w:val="center"/>
        <w:rPr>
          <w:bCs/>
        </w:rPr>
      </w:pPr>
    </w:p>
    <w:p w14:paraId="21EDC824" w14:textId="77777777" w:rsidR="00354DFD" w:rsidRDefault="00354DFD" w:rsidP="00354DFD">
      <w:pPr>
        <w:jc w:val="center"/>
        <w:rPr>
          <w:bCs/>
        </w:rPr>
      </w:pPr>
    </w:p>
    <w:p w14:paraId="3A23DC81" w14:textId="77777777" w:rsidR="00354DFD" w:rsidRDefault="00354DFD" w:rsidP="00354DFD">
      <w:pPr>
        <w:jc w:val="center"/>
        <w:rPr>
          <w:bCs/>
        </w:rPr>
      </w:pPr>
    </w:p>
    <w:p w14:paraId="0CCF0906" w14:textId="77777777" w:rsidR="00354DFD" w:rsidRDefault="00354DFD" w:rsidP="00354DFD">
      <w:pPr>
        <w:autoSpaceDE w:val="0"/>
        <w:autoSpaceDN w:val="0"/>
        <w:adjustRightInd w:val="0"/>
        <w:spacing w:line="480" w:lineRule="auto"/>
        <w:jc w:val="center"/>
        <w:rPr>
          <w:lang w:eastAsia="en-GB"/>
        </w:rPr>
      </w:pPr>
      <w:r>
        <w:rPr>
          <w:lang w:eastAsia="en-GB"/>
        </w:rPr>
        <w:t xml:space="preserve">Silvio Aldrovandi* </w:t>
      </w:r>
    </w:p>
    <w:p w14:paraId="7D99DB94" w14:textId="77777777" w:rsidR="00354DFD" w:rsidRDefault="00354DFD" w:rsidP="00354DFD">
      <w:pPr>
        <w:autoSpaceDE w:val="0"/>
        <w:autoSpaceDN w:val="0"/>
        <w:adjustRightInd w:val="0"/>
        <w:spacing w:line="480" w:lineRule="auto"/>
        <w:jc w:val="center"/>
        <w:rPr>
          <w:lang w:eastAsia="en-GB"/>
        </w:rPr>
      </w:pPr>
      <w:r>
        <w:rPr>
          <w:lang w:eastAsia="en-GB"/>
        </w:rPr>
        <w:t>Alex M. Wood</w:t>
      </w:r>
    </w:p>
    <w:p w14:paraId="1289CA02" w14:textId="77777777" w:rsidR="00354DFD" w:rsidRDefault="00354DFD" w:rsidP="00354DFD">
      <w:pPr>
        <w:autoSpaceDE w:val="0"/>
        <w:autoSpaceDN w:val="0"/>
        <w:adjustRightInd w:val="0"/>
        <w:spacing w:line="480" w:lineRule="auto"/>
        <w:jc w:val="center"/>
        <w:rPr>
          <w:lang w:eastAsia="en-GB"/>
        </w:rPr>
      </w:pPr>
      <w:r>
        <w:rPr>
          <w:lang w:eastAsia="en-GB"/>
        </w:rPr>
        <w:t>John Maltby</w:t>
      </w:r>
    </w:p>
    <w:p w14:paraId="4B177156" w14:textId="77777777" w:rsidR="00354DFD" w:rsidRDefault="00354DFD" w:rsidP="00354DFD">
      <w:pPr>
        <w:autoSpaceDE w:val="0"/>
        <w:autoSpaceDN w:val="0"/>
        <w:adjustRightInd w:val="0"/>
        <w:spacing w:line="480" w:lineRule="auto"/>
        <w:jc w:val="center"/>
        <w:rPr>
          <w:lang w:eastAsia="en-GB"/>
        </w:rPr>
      </w:pPr>
      <w:r>
        <w:rPr>
          <w:lang w:eastAsia="en-GB"/>
        </w:rPr>
        <w:t>Gordon D. A. Brown</w:t>
      </w:r>
    </w:p>
    <w:p w14:paraId="5D63DC70" w14:textId="77777777" w:rsidR="00354DFD" w:rsidRDefault="00354DFD" w:rsidP="00354DFD">
      <w:pPr>
        <w:autoSpaceDE w:val="0"/>
        <w:autoSpaceDN w:val="0"/>
        <w:adjustRightInd w:val="0"/>
        <w:jc w:val="center"/>
        <w:rPr>
          <w:lang w:eastAsia="en-GB"/>
        </w:rPr>
      </w:pPr>
    </w:p>
    <w:p w14:paraId="5B0C999D" w14:textId="77777777" w:rsidR="00354DFD" w:rsidRDefault="00354DFD" w:rsidP="00354DFD">
      <w:pPr>
        <w:autoSpaceDE w:val="0"/>
        <w:autoSpaceDN w:val="0"/>
        <w:adjustRightInd w:val="0"/>
        <w:jc w:val="center"/>
        <w:rPr>
          <w:lang w:eastAsia="en-GB"/>
        </w:rPr>
      </w:pPr>
    </w:p>
    <w:p w14:paraId="0D6E0F94" w14:textId="77777777" w:rsidR="00354DFD" w:rsidRDefault="00354DFD" w:rsidP="00354DFD">
      <w:pPr>
        <w:autoSpaceDE w:val="0"/>
        <w:autoSpaceDN w:val="0"/>
        <w:adjustRightInd w:val="0"/>
        <w:rPr>
          <w:lang w:eastAsia="en-GB"/>
        </w:rPr>
      </w:pPr>
    </w:p>
    <w:p w14:paraId="525857B0" w14:textId="77777777" w:rsidR="00354DFD" w:rsidRDefault="00354DFD" w:rsidP="00354DFD">
      <w:pPr>
        <w:autoSpaceDE w:val="0"/>
        <w:autoSpaceDN w:val="0"/>
        <w:adjustRightInd w:val="0"/>
        <w:spacing w:line="480" w:lineRule="auto"/>
        <w:rPr>
          <w:lang w:eastAsia="en-GB"/>
        </w:rPr>
      </w:pPr>
      <w:r>
        <w:rPr>
          <w:lang w:eastAsia="en-GB"/>
        </w:rPr>
        <w:t xml:space="preserve">Silvio Aldrovandi, Department of Psychology, University of Warwick, Coventry CV4 7AL, United Kingdom; Tel: +44(0)247 652 8387; E-mail: </w:t>
      </w:r>
      <w:hyperlink r:id="rId7" w:history="1">
        <w:r>
          <w:rPr>
            <w:rStyle w:val="Hyperlink"/>
            <w:lang w:eastAsia="en-GB"/>
          </w:rPr>
          <w:t>S.Aldrovandi@warwick.ac.uk</w:t>
        </w:r>
      </w:hyperlink>
      <w:r>
        <w:rPr>
          <w:lang w:eastAsia="en-GB"/>
        </w:rPr>
        <w:t xml:space="preserve"> </w:t>
      </w:r>
    </w:p>
    <w:p w14:paraId="2228DA40" w14:textId="77777777" w:rsidR="00354DFD" w:rsidRDefault="00354DFD" w:rsidP="00354DFD">
      <w:pPr>
        <w:autoSpaceDE w:val="0"/>
        <w:autoSpaceDN w:val="0"/>
        <w:adjustRightInd w:val="0"/>
        <w:spacing w:line="480" w:lineRule="auto"/>
        <w:rPr>
          <w:lang w:eastAsia="en-GB"/>
        </w:rPr>
      </w:pPr>
    </w:p>
    <w:p w14:paraId="14497E87" w14:textId="10F636BF" w:rsidR="00354DFD" w:rsidRDefault="00354DFD" w:rsidP="00354DFD">
      <w:pPr>
        <w:autoSpaceDE w:val="0"/>
        <w:autoSpaceDN w:val="0"/>
        <w:adjustRightInd w:val="0"/>
        <w:spacing w:line="480" w:lineRule="auto"/>
      </w:pPr>
      <w:r>
        <w:rPr>
          <w:lang w:eastAsia="en-GB"/>
        </w:rPr>
        <w:t xml:space="preserve">Alex M. Wood, </w:t>
      </w:r>
      <w:r w:rsidR="00082E38">
        <w:rPr>
          <w:lang w:eastAsia="en-GB"/>
        </w:rPr>
        <w:t xml:space="preserve">Behavioural Science Centre, </w:t>
      </w:r>
      <w:r w:rsidR="00E831ED">
        <w:rPr>
          <w:lang w:eastAsia="en-GB"/>
        </w:rPr>
        <w:t>Stirling Management School</w:t>
      </w:r>
      <w:r>
        <w:rPr>
          <w:lang w:eastAsia="en-GB"/>
        </w:rPr>
        <w:t xml:space="preserve">, University of </w:t>
      </w:r>
      <w:r w:rsidR="00E831ED">
        <w:rPr>
          <w:lang w:eastAsia="en-GB"/>
        </w:rPr>
        <w:t>Stirling</w:t>
      </w:r>
      <w:r>
        <w:rPr>
          <w:lang w:eastAsia="en-GB"/>
        </w:rPr>
        <w:t xml:space="preserve">, </w:t>
      </w:r>
      <w:r w:rsidR="00E831ED">
        <w:rPr>
          <w:lang w:eastAsia="en-GB"/>
        </w:rPr>
        <w:t>Stirling</w:t>
      </w:r>
      <w:r>
        <w:rPr>
          <w:lang w:eastAsia="en-GB"/>
        </w:rPr>
        <w:t xml:space="preserve"> </w:t>
      </w:r>
      <w:r w:rsidR="00E831ED">
        <w:rPr>
          <w:lang w:eastAsia="en-GB"/>
        </w:rPr>
        <w:t>FK9 4LA</w:t>
      </w:r>
      <w:r>
        <w:rPr>
          <w:lang w:eastAsia="en-GB"/>
        </w:rPr>
        <w:t>,</w:t>
      </w:r>
      <w:r w:rsidR="00B514CD">
        <w:rPr>
          <w:lang w:eastAsia="en-GB"/>
        </w:rPr>
        <w:t xml:space="preserve"> </w:t>
      </w:r>
      <w:r>
        <w:rPr>
          <w:lang w:eastAsia="en-GB"/>
        </w:rPr>
        <w:t>United Kingdom; Tel: +44(0)</w:t>
      </w:r>
      <w:r w:rsidR="00E831ED">
        <w:rPr>
          <w:lang w:eastAsia="en-GB"/>
        </w:rPr>
        <w:t>1786</w:t>
      </w:r>
      <w:r>
        <w:rPr>
          <w:lang w:eastAsia="en-GB"/>
        </w:rPr>
        <w:t xml:space="preserve"> </w:t>
      </w:r>
      <w:r w:rsidR="00E831ED">
        <w:rPr>
          <w:lang w:eastAsia="en-GB"/>
        </w:rPr>
        <w:t>467 360</w:t>
      </w:r>
      <w:r>
        <w:rPr>
          <w:lang w:eastAsia="en-GB"/>
        </w:rPr>
        <w:t xml:space="preserve">; E-mail: </w:t>
      </w:r>
      <w:hyperlink r:id="rId8" w:history="1">
        <w:r w:rsidR="00E831ED" w:rsidRPr="00FE4964">
          <w:rPr>
            <w:rStyle w:val="Hyperlink"/>
          </w:rPr>
          <w:t>Alex.Wood@stir.ac.uk</w:t>
        </w:r>
      </w:hyperlink>
    </w:p>
    <w:p w14:paraId="6287BA23" w14:textId="77777777" w:rsidR="00354DFD" w:rsidRDefault="00354DFD" w:rsidP="00354DFD">
      <w:pPr>
        <w:autoSpaceDE w:val="0"/>
        <w:autoSpaceDN w:val="0"/>
        <w:adjustRightInd w:val="0"/>
        <w:spacing w:line="480" w:lineRule="auto"/>
      </w:pPr>
    </w:p>
    <w:p w14:paraId="0BFCBA4B" w14:textId="77777777" w:rsidR="00354DFD" w:rsidRDefault="00354DFD" w:rsidP="00354DFD">
      <w:pPr>
        <w:autoSpaceDE w:val="0"/>
        <w:autoSpaceDN w:val="0"/>
        <w:adjustRightInd w:val="0"/>
        <w:spacing w:line="480" w:lineRule="auto"/>
      </w:pPr>
      <w:r>
        <w:t xml:space="preserve">John Maltby, School of Psychology, University of Leicester, Leicester LE1 7EA, United Kingdom; Tel: +44(0)116 252 2482; E-mail: </w:t>
      </w:r>
      <w:hyperlink r:id="rId9" w:history="1">
        <w:r>
          <w:rPr>
            <w:rStyle w:val="Hyperlink"/>
          </w:rPr>
          <w:t>jm148@le.ac.uk</w:t>
        </w:r>
      </w:hyperlink>
    </w:p>
    <w:p w14:paraId="79838019" w14:textId="77777777" w:rsidR="00354DFD" w:rsidRDefault="00354DFD" w:rsidP="00354DFD">
      <w:pPr>
        <w:autoSpaceDE w:val="0"/>
        <w:autoSpaceDN w:val="0"/>
        <w:adjustRightInd w:val="0"/>
        <w:spacing w:line="480" w:lineRule="auto"/>
      </w:pPr>
    </w:p>
    <w:p w14:paraId="44D62968" w14:textId="77777777" w:rsidR="00354DFD" w:rsidRDefault="00354DFD" w:rsidP="00354DFD">
      <w:pPr>
        <w:autoSpaceDE w:val="0"/>
        <w:autoSpaceDN w:val="0"/>
        <w:adjustRightInd w:val="0"/>
        <w:spacing w:line="480" w:lineRule="auto"/>
        <w:rPr>
          <w:lang w:eastAsia="en-GB"/>
        </w:rPr>
      </w:pPr>
      <w:r>
        <w:t xml:space="preserve">Gordon D. A. Brown, Department of Psychology, University of Warwick, Coventry CV4 7AL, United Kingdom; Tel: +44(0)247 652 4672; E-mail: </w:t>
      </w:r>
      <w:hyperlink r:id="rId10" w:history="1">
        <w:r>
          <w:rPr>
            <w:rStyle w:val="Hyperlink"/>
          </w:rPr>
          <w:t>G.D.A.Brown@warwick.ac.uk</w:t>
        </w:r>
      </w:hyperlink>
    </w:p>
    <w:p w14:paraId="61504B40" w14:textId="77777777" w:rsidR="00E831ED" w:rsidRDefault="00E831ED" w:rsidP="00E831ED">
      <w:pPr>
        <w:rPr>
          <w:bCs/>
        </w:rPr>
      </w:pPr>
    </w:p>
    <w:p w14:paraId="6063BC3A" w14:textId="77777777" w:rsidR="00E831ED" w:rsidRDefault="00E831ED" w:rsidP="00E831ED">
      <w:pPr>
        <w:rPr>
          <w:bCs/>
        </w:rPr>
      </w:pPr>
    </w:p>
    <w:p w14:paraId="66FF4B07" w14:textId="45DE82AA" w:rsidR="00354DFD" w:rsidRDefault="00D23D29" w:rsidP="00354DFD">
      <w:pPr>
        <w:spacing w:line="480" w:lineRule="auto"/>
        <w:rPr>
          <w:bCs/>
        </w:rPr>
      </w:pPr>
      <w:r w:rsidRPr="00E067A2">
        <w:rPr>
          <w:bCs/>
        </w:rPr>
        <w:t>This work was supported by the Economic and Social Research Council [grant numbers RES-062-23-2462, ES/K002201/1] and the Leverhulme Trust [grant number RP2012-V-022].</w:t>
      </w:r>
    </w:p>
    <w:p w14:paraId="6D38DF13" w14:textId="77777777" w:rsidR="00E831ED" w:rsidRDefault="00E831ED" w:rsidP="00354DFD">
      <w:pPr>
        <w:spacing w:line="480" w:lineRule="auto"/>
        <w:rPr>
          <w:bCs/>
        </w:rPr>
      </w:pPr>
    </w:p>
    <w:p w14:paraId="5D4C7088" w14:textId="509EFA14" w:rsidR="00354DFD" w:rsidRPr="00082E38" w:rsidRDefault="00354DFD" w:rsidP="00E831ED">
      <w:pPr>
        <w:spacing w:line="480" w:lineRule="auto"/>
        <w:rPr>
          <w:bCs/>
        </w:rPr>
      </w:pPr>
      <w:r>
        <w:rPr>
          <w:bCs/>
        </w:rPr>
        <w:t xml:space="preserve">*Corresponding Author </w:t>
      </w:r>
    </w:p>
    <w:p w14:paraId="29ABB034" w14:textId="77777777" w:rsidR="005D4C18" w:rsidRPr="0091513B" w:rsidRDefault="006A5CFE" w:rsidP="008B509C">
      <w:pPr>
        <w:spacing w:line="480" w:lineRule="auto"/>
        <w:jc w:val="center"/>
        <w:rPr>
          <w:b/>
          <w:bCs/>
          <w:color w:val="FF0000"/>
        </w:rPr>
      </w:pPr>
      <w:r>
        <w:rPr>
          <w:b/>
          <w:bCs/>
        </w:rPr>
        <w:lastRenderedPageBreak/>
        <w:t>Ab</w:t>
      </w:r>
      <w:r w:rsidR="00C977CB" w:rsidRPr="0091513B">
        <w:rPr>
          <w:b/>
          <w:bCs/>
        </w:rPr>
        <w:t>stract</w:t>
      </w:r>
    </w:p>
    <w:p w14:paraId="3A9378DB" w14:textId="1998802F" w:rsidR="009D4E1E" w:rsidRPr="006D2EA6" w:rsidRDefault="009D4E1E" w:rsidP="00336C8D">
      <w:pPr>
        <w:spacing w:line="480" w:lineRule="auto"/>
        <w:rPr>
          <w:bCs/>
          <w:color w:val="FF0000"/>
        </w:rPr>
      </w:pPr>
      <w:r w:rsidRPr="00EA25F8">
        <w:rPr>
          <w:bCs/>
        </w:rPr>
        <w:t xml:space="preserve">This paper </w:t>
      </w:r>
      <w:r>
        <w:rPr>
          <w:bCs/>
        </w:rPr>
        <w:t xml:space="preserve">describes a new model of </w:t>
      </w:r>
      <w:r w:rsidRPr="00EA25F8">
        <w:rPr>
          <w:bCs/>
        </w:rPr>
        <w:t xml:space="preserve">students’ </w:t>
      </w:r>
      <w:r>
        <w:rPr>
          <w:bCs/>
        </w:rPr>
        <w:t xml:space="preserve">concern about </w:t>
      </w:r>
      <w:r w:rsidRPr="00EA25F8">
        <w:rPr>
          <w:bCs/>
        </w:rPr>
        <w:t>indebtedness</w:t>
      </w:r>
      <w:r>
        <w:rPr>
          <w:bCs/>
        </w:rPr>
        <w:t xml:space="preserve"> </w:t>
      </w:r>
      <w:r w:rsidR="00537A7D">
        <w:rPr>
          <w:bCs/>
        </w:rPr>
        <w:t xml:space="preserve">within </w:t>
      </w:r>
      <w:r>
        <w:rPr>
          <w:bCs/>
        </w:rPr>
        <w:t xml:space="preserve">a rank-based </w:t>
      </w:r>
      <w:r w:rsidRPr="006D2EA6">
        <w:rPr>
          <w:bCs/>
        </w:rPr>
        <w:t xml:space="preserve">social norms framework. Study 1 </w:t>
      </w:r>
      <w:r w:rsidR="00537A7D">
        <w:rPr>
          <w:bCs/>
        </w:rPr>
        <w:t>found</w:t>
      </w:r>
      <w:r w:rsidR="00537A7D" w:rsidRPr="006D2EA6">
        <w:rPr>
          <w:bCs/>
        </w:rPr>
        <w:t xml:space="preserve"> </w:t>
      </w:r>
      <w:r w:rsidRPr="006D2EA6">
        <w:rPr>
          <w:bCs/>
        </w:rPr>
        <w:t xml:space="preserve">that students hold highly variable beliefs about how much other students will owe at the end of their degree. </w:t>
      </w:r>
      <w:r w:rsidR="00336C8D">
        <w:rPr>
          <w:bCs/>
        </w:rPr>
        <w:t>S</w:t>
      </w:r>
      <w:r w:rsidRPr="006D2EA6">
        <w:rPr>
          <w:bCs/>
        </w:rPr>
        <w:t>tudents’ concern about their own anticipated debt—and thei</w:t>
      </w:r>
      <w:r w:rsidR="007A4CA9">
        <w:rPr>
          <w:bCs/>
        </w:rPr>
        <w:t>r intention of taking on a part-</w:t>
      </w:r>
      <w:r w:rsidRPr="006D2EA6">
        <w:rPr>
          <w:bCs/>
        </w:rPr>
        <w:t>time job during term time—</w:t>
      </w:r>
      <w:r w:rsidR="00537A7D">
        <w:rPr>
          <w:bCs/>
        </w:rPr>
        <w:t>was</w:t>
      </w:r>
      <w:r w:rsidR="00537A7D" w:rsidRPr="006D2EA6">
        <w:rPr>
          <w:bCs/>
        </w:rPr>
        <w:t xml:space="preserve"> </w:t>
      </w:r>
      <w:r w:rsidRPr="006D2EA6">
        <w:rPr>
          <w:bCs/>
        </w:rPr>
        <w:t xml:space="preserve">best predicted not by the size of the anticipated debt, but by how </w:t>
      </w:r>
      <w:r w:rsidR="00336C8D">
        <w:rPr>
          <w:bCs/>
        </w:rPr>
        <w:t>they</w:t>
      </w:r>
      <w:r w:rsidR="00537A7D">
        <w:rPr>
          <w:bCs/>
        </w:rPr>
        <w:t>, often incorrectly,</w:t>
      </w:r>
      <w:r w:rsidR="00336C8D">
        <w:rPr>
          <w:bCs/>
        </w:rPr>
        <w:t xml:space="preserve"> </w:t>
      </w:r>
      <w:r w:rsidR="00560CE5">
        <w:rPr>
          <w:bCs/>
        </w:rPr>
        <w:t xml:space="preserve">believed </w:t>
      </w:r>
      <w:r w:rsidR="00336C8D">
        <w:rPr>
          <w:bCs/>
        </w:rPr>
        <w:t>their debt rank</w:t>
      </w:r>
      <w:r w:rsidR="00560CE5">
        <w:rPr>
          <w:bCs/>
        </w:rPr>
        <w:t>ed</w:t>
      </w:r>
      <w:r w:rsidR="00336C8D">
        <w:rPr>
          <w:bCs/>
        </w:rPr>
        <w:t xml:space="preserve"> amongst </w:t>
      </w:r>
      <w:r w:rsidR="00560CE5">
        <w:rPr>
          <w:bCs/>
        </w:rPr>
        <w:t xml:space="preserve">that of </w:t>
      </w:r>
      <w:r w:rsidR="00336C8D">
        <w:rPr>
          <w:bCs/>
        </w:rPr>
        <w:t>others</w:t>
      </w:r>
      <w:r w:rsidRPr="006D2EA6">
        <w:rPr>
          <w:bCs/>
        </w:rPr>
        <w:t xml:space="preserve">. Study 2 </w:t>
      </w:r>
      <w:r w:rsidR="00537A7D">
        <w:rPr>
          <w:bCs/>
        </w:rPr>
        <w:t>manipulated hypothetical debt amounts experimentally and found that</w:t>
      </w:r>
      <w:r w:rsidR="00336C8D">
        <w:rPr>
          <w:bCs/>
        </w:rPr>
        <w:t xml:space="preserve"> the </w:t>
      </w:r>
      <w:r w:rsidRPr="006D2EA6">
        <w:rPr>
          <w:bCs/>
        </w:rPr>
        <w:t xml:space="preserve">same anticipated debt was rated </w:t>
      </w:r>
      <w:r w:rsidR="00085966">
        <w:rPr>
          <w:bCs/>
        </w:rPr>
        <w:t xml:space="preserve">as </w:t>
      </w:r>
      <w:r w:rsidRPr="006D2EA6">
        <w:rPr>
          <w:bCs/>
        </w:rPr>
        <w:t xml:space="preserve">2.5 times more </w:t>
      </w:r>
      <w:r w:rsidRPr="007A4CA9">
        <w:rPr>
          <w:bCs/>
        </w:rPr>
        <w:t>concerning when it ranked as the second highest being considered than</w:t>
      </w:r>
      <w:r w:rsidR="006D2EA6" w:rsidRPr="007A4CA9">
        <w:rPr>
          <w:bCs/>
        </w:rPr>
        <w:t xml:space="preserve"> when it was the fifth highest. </w:t>
      </w:r>
      <w:r w:rsidR="00336C8D">
        <w:rPr>
          <w:bCs/>
        </w:rPr>
        <w:t xml:space="preserve">Study 3 </w:t>
      </w:r>
      <w:r w:rsidR="00537A7D">
        <w:rPr>
          <w:bCs/>
        </w:rPr>
        <w:t>demonstrated</w:t>
      </w:r>
      <w:r w:rsidR="00336C8D">
        <w:rPr>
          <w:bCs/>
        </w:rPr>
        <w:t xml:space="preserve"> that the model </w:t>
      </w:r>
      <w:r w:rsidR="00560CE5">
        <w:rPr>
          <w:bCs/>
        </w:rPr>
        <w:t>applies to evaluation of</w:t>
      </w:r>
      <w:r w:rsidR="00336C8D">
        <w:rPr>
          <w:bCs/>
        </w:rPr>
        <w:t xml:space="preserve"> </w:t>
      </w:r>
      <w:r w:rsidR="00560CE5">
        <w:rPr>
          <w:bCs/>
        </w:rPr>
        <w:t xml:space="preserve">different types of </w:t>
      </w:r>
      <w:r w:rsidR="00336C8D">
        <w:rPr>
          <w:bCs/>
        </w:rPr>
        <w:t xml:space="preserve">debt (income contingent </w:t>
      </w:r>
      <w:r w:rsidR="00537A7D">
        <w:rPr>
          <w:bCs/>
        </w:rPr>
        <w:t xml:space="preserve">loans vs. </w:t>
      </w:r>
      <w:r w:rsidR="00336C8D">
        <w:rPr>
          <w:bCs/>
        </w:rPr>
        <w:t>general</w:t>
      </w:r>
      <w:r w:rsidR="00560CE5">
        <w:rPr>
          <w:bCs/>
        </w:rPr>
        <w:t xml:space="preserve"> debt</w:t>
      </w:r>
      <w:r w:rsidR="00336C8D">
        <w:rPr>
          <w:bCs/>
        </w:rPr>
        <w:t xml:space="preserve">). </w:t>
      </w:r>
    </w:p>
    <w:p w14:paraId="46904BB7" w14:textId="77777777" w:rsidR="00EA25F8" w:rsidRDefault="00EA25F8" w:rsidP="00C94319">
      <w:pPr>
        <w:spacing w:line="480" w:lineRule="auto"/>
        <w:rPr>
          <w:bCs/>
          <w:i/>
        </w:rPr>
      </w:pPr>
    </w:p>
    <w:p w14:paraId="28B58360" w14:textId="77777777" w:rsidR="00C977CB" w:rsidRPr="00854B2F" w:rsidRDefault="00854B2F" w:rsidP="00C94319">
      <w:pPr>
        <w:spacing w:line="480" w:lineRule="auto"/>
        <w:rPr>
          <w:bCs/>
        </w:rPr>
      </w:pPr>
      <w:r w:rsidRPr="00016C15">
        <w:rPr>
          <w:b/>
          <w:bCs/>
          <w:i/>
        </w:rPr>
        <w:t>Keywords</w:t>
      </w:r>
      <w:r w:rsidRPr="00854B2F">
        <w:rPr>
          <w:bCs/>
          <w:i/>
        </w:rPr>
        <w:t xml:space="preserve">: </w:t>
      </w:r>
      <w:r w:rsidR="00355867">
        <w:rPr>
          <w:bCs/>
        </w:rPr>
        <w:t>S</w:t>
      </w:r>
      <w:r>
        <w:rPr>
          <w:bCs/>
        </w:rPr>
        <w:t xml:space="preserve">tudents’ indebtedness; </w:t>
      </w:r>
      <w:r w:rsidR="00355867">
        <w:rPr>
          <w:bCs/>
        </w:rPr>
        <w:t xml:space="preserve">context effects; </w:t>
      </w:r>
      <w:r>
        <w:rPr>
          <w:bCs/>
        </w:rPr>
        <w:t>attitudes towards debt</w:t>
      </w:r>
      <w:r w:rsidR="00F17A2D">
        <w:rPr>
          <w:bCs/>
        </w:rPr>
        <w:t>; Range Frequency Theory; Decision by Sampling</w:t>
      </w:r>
      <w:r w:rsidR="004B344F">
        <w:rPr>
          <w:bCs/>
        </w:rPr>
        <w:t>; social norms</w:t>
      </w:r>
    </w:p>
    <w:p w14:paraId="567DAFD3" w14:textId="77777777" w:rsidR="00C977CB" w:rsidRDefault="00C977CB" w:rsidP="00C94319">
      <w:pPr>
        <w:spacing w:line="480" w:lineRule="auto"/>
        <w:jc w:val="center"/>
        <w:rPr>
          <w:bCs/>
        </w:rPr>
      </w:pPr>
    </w:p>
    <w:p w14:paraId="2ECF031A" w14:textId="77777777" w:rsidR="00494F70" w:rsidRDefault="00494F70" w:rsidP="00C94319">
      <w:pPr>
        <w:spacing w:line="480" w:lineRule="auto"/>
        <w:jc w:val="center"/>
        <w:rPr>
          <w:color w:val="FF0000"/>
        </w:rPr>
      </w:pPr>
    </w:p>
    <w:p w14:paraId="56B6C0EE" w14:textId="77777777" w:rsidR="00C977CB" w:rsidRDefault="00C977CB" w:rsidP="00127520">
      <w:pPr>
        <w:spacing w:line="480" w:lineRule="auto"/>
        <w:rPr>
          <w:bCs/>
        </w:rPr>
      </w:pPr>
    </w:p>
    <w:p w14:paraId="3C14450D" w14:textId="77777777" w:rsidR="004D54AB" w:rsidRDefault="004D54AB" w:rsidP="00127520">
      <w:pPr>
        <w:spacing w:line="480" w:lineRule="auto"/>
        <w:rPr>
          <w:bCs/>
        </w:rPr>
      </w:pPr>
    </w:p>
    <w:p w14:paraId="70A9CE59" w14:textId="77777777" w:rsidR="004D54AB" w:rsidRDefault="004D54AB" w:rsidP="00127520">
      <w:pPr>
        <w:spacing w:line="480" w:lineRule="auto"/>
        <w:rPr>
          <w:bCs/>
        </w:rPr>
      </w:pPr>
    </w:p>
    <w:p w14:paraId="3D5E293D" w14:textId="77777777" w:rsidR="0037460D" w:rsidRDefault="0037460D" w:rsidP="00127520">
      <w:pPr>
        <w:spacing w:line="480" w:lineRule="auto"/>
        <w:rPr>
          <w:bCs/>
        </w:rPr>
      </w:pPr>
    </w:p>
    <w:p w14:paraId="6060DB34" w14:textId="77777777" w:rsidR="0037460D" w:rsidRDefault="0037460D" w:rsidP="00127520">
      <w:pPr>
        <w:spacing w:line="480" w:lineRule="auto"/>
        <w:rPr>
          <w:bCs/>
        </w:rPr>
      </w:pPr>
    </w:p>
    <w:p w14:paraId="7EC6561E" w14:textId="77777777" w:rsidR="009144B5" w:rsidRDefault="009144B5" w:rsidP="00127520">
      <w:pPr>
        <w:spacing w:line="480" w:lineRule="auto"/>
        <w:rPr>
          <w:bCs/>
        </w:rPr>
      </w:pPr>
    </w:p>
    <w:p w14:paraId="19E2C33F" w14:textId="77777777" w:rsidR="009144B5" w:rsidRDefault="009144B5" w:rsidP="00127520">
      <w:pPr>
        <w:spacing w:line="480" w:lineRule="auto"/>
        <w:rPr>
          <w:bCs/>
        </w:rPr>
      </w:pPr>
    </w:p>
    <w:p w14:paraId="2B691597" w14:textId="77777777" w:rsidR="009144B5" w:rsidRDefault="009144B5" w:rsidP="00127520">
      <w:pPr>
        <w:spacing w:line="480" w:lineRule="auto"/>
        <w:rPr>
          <w:bCs/>
        </w:rPr>
      </w:pPr>
    </w:p>
    <w:p w14:paraId="796E0331" w14:textId="77777777" w:rsidR="009144B5" w:rsidRDefault="009144B5" w:rsidP="00127520">
      <w:pPr>
        <w:spacing w:line="480" w:lineRule="auto"/>
        <w:rPr>
          <w:bCs/>
        </w:rPr>
      </w:pPr>
    </w:p>
    <w:p w14:paraId="0C7D57A1" w14:textId="77777777" w:rsidR="006B7230" w:rsidRPr="00812B39" w:rsidRDefault="00812B39" w:rsidP="006B7230">
      <w:pPr>
        <w:spacing w:line="480" w:lineRule="auto"/>
        <w:jc w:val="center"/>
        <w:rPr>
          <w:b/>
          <w:bCs/>
        </w:rPr>
      </w:pPr>
      <w:r w:rsidRPr="00812B39">
        <w:rPr>
          <w:b/>
          <w:bCs/>
        </w:rPr>
        <w:lastRenderedPageBreak/>
        <w:t>Introduction</w:t>
      </w:r>
    </w:p>
    <w:p w14:paraId="3F977376" w14:textId="1D70D479" w:rsidR="00D20662" w:rsidRDefault="00BA2556" w:rsidP="00D20662">
      <w:pPr>
        <w:spacing w:line="480" w:lineRule="auto"/>
        <w:ind w:firstLine="709"/>
        <w:rPr>
          <w:lang w:eastAsia="en-GB"/>
        </w:rPr>
      </w:pPr>
      <w:r w:rsidRPr="00FE4AE1">
        <w:rPr>
          <w:kern w:val="0"/>
          <w:lang w:eastAsia="en-GB"/>
        </w:rPr>
        <w:t xml:space="preserve">Debt is increasingly becoming an </w:t>
      </w:r>
      <w:r w:rsidR="00C36CD9">
        <w:rPr>
          <w:kern w:val="0"/>
          <w:lang w:eastAsia="en-GB"/>
        </w:rPr>
        <w:t>inevitable</w:t>
      </w:r>
      <w:r w:rsidR="00C36CD9" w:rsidRPr="00FE4AE1">
        <w:rPr>
          <w:kern w:val="0"/>
          <w:lang w:eastAsia="en-GB"/>
        </w:rPr>
        <w:t xml:space="preserve"> </w:t>
      </w:r>
      <w:r w:rsidRPr="00FE4AE1">
        <w:rPr>
          <w:kern w:val="0"/>
          <w:lang w:eastAsia="en-GB"/>
        </w:rPr>
        <w:t xml:space="preserve">part of </w:t>
      </w:r>
      <w:r w:rsidR="001372FF">
        <w:rPr>
          <w:kern w:val="0"/>
          <w:lang w:eastAsia="en-GB"/>
        </w:rPr>
        <w:t>stude</w:t>
      </w:r>
      <w:r w:rsidR="001372FF" w:rsidRPr="002317D0">
        <w:rPr>
          <w:kern w:val="0"/>
          <w:lang w:eastAsia="en-GB"/>
        </w:rPr>
        <w:t>nt life in many countries. For example, in</w:t>
      </w:r>
      <w:r w:rsidRPr="002317D0">
        <w:rPr>
          <w:kern w:val="0"/>
          <w:lang w:eastAsia="en-GB"/>
        </w:rPr>
        <w:t xml:space="preserve"> the US </w:t>
      </w:r>
      <w:r w:rsidR="0006628B" w:rsidRPr="002317D0">
        <w:rPr>
          <w:kern w:val="0"/>
          <w:lang w:eastAsia="en-GB"/>
        </w:rPr>
        <w:fldChar w:fldCharType="begin"/>
      </w:r>
      <w:r w:rsidRPr="002317D0">
        <w:rPr>
          <w:kern w:val="0"/>
          <w:lang w:eastAsia="en-GB"/>
        </w:rPr>
        <w:instrText xml:space="preserve"> ADDIN EN.CITE &lt;EndNote&gt;&lt;Cite&gt;&lt;Author&gt;Avery&lt;/Author&gt;&lt;Year&gt;2012&lt;/Year&gt;&lt;RecNum&gt;729&lt;/RecNum&gt;&lt;DisplayText&gt;(Avery and Turner 2012)&lt;/DisplayText&gt;&lt;record&gt;&lt;rec-number&gt;729&lt;/rec-number&gt;&lt;foreign-keys&gt;&lt;key app="EN" db-id="xwe9pe9wg29rarera5yvwdvj99zrrfvtzpz0"&gt;729&lt;/key&gt;&lt;/foreign-keys&gt;&lt;ref-type name="Journal Article"&gt;17&lt;/ref-type&gt;&lt;contributors&gt;&lt;authors&gt;&lt;author&gt;Avery, C.&lt;/author&gt;&lt;author&gt;Turner, S.&lt;/author&gt;&lt;/authors&gt;&lt;/contributors&gt;&lt;titles&gt;&lt;title&gt;Student loans: Do college students borrow too much—or not enough?&lt;/title&gt;&lt;secondary-title&gt;Journal of Economic Perspectives&lt;/secondary-title&gt;&lt;/titles&gt;&lt;periodical&gt;&lt;full-title&gt;Journal of Economic Perspectives&lt;/full-title&gt;&lt;/periodical&gt;&lt;pages&gt;165-192&lt;/pages&gt;&lt;volume&gt;26&lt;/volume&gt;&lt;dates&gt;&lt;year&gt;2012&lt;/year&gt;&lt;/dates&gt;&lt;urls&gt;&lt;/urls&gt;&lt;/record&gt;&lt;/Cite&gt;&lt;/EndNote&gt;</w:instrText>
      </w:r>
      <w:r w:rsidR="0006628B" w:rsidRPr="002317D0">
        <w:rPr>
          <w:kern w:val="0"/>
          <w:lang w:eastAsia="en-GB"/>
        </w:rPr>
        <w:fldChar w:fldCharType="separate"/>
      </w:r>
      <w:r w:rsidRPr="002317D0">
        <w:rPr>
          <w:noProof/>
          <w:kern w:val="0"/>
          <w:lang w:eastAsia="en-GB"/>
        </w:rPr>
        <w:t>(</w:t>
      </w:r>
      <w:hyperlink w:anchor="_ENREF_1" w:tooltip="Avery, 2012 #729" w:history="1">
        <w:r w:rsidR="000C1007" w:rsidRPr="002317D0">
          <w:rPr>
            <w:noProof/>
            <w:kern w:val="0"/>
            <w:lang w:eastAsia="en-GB"/>
          </w:rPr>
          <w:t>Avery and Turner 2012</w:t>
        </w:r>
      </w:hyperlink>
      <w:r w:rsidRPr="002317D0">
        <w:rPr>
          <w:noProof/>
          <w:kern w:val="0"/>
          <w:lang w:eastAsia="en-GB"/>
        </w:rPr>
        <w:t>)</w:t>
      </w:r>
      <w:r w:rsidR="0006628B" w:rsidRPr="002317D0">
        <w:rPr>
          <w:kern w:val="0"/>
          <w:lang w:eastAsia="en-GB"/>
        </w:rPr>
        <w:fldChar w:fldCharType="end"/>
      </w:r>
      <w:r w:rsidR="001372FF" w:rsidRPr="002317D0">
        <w:rPr>
          <w:kern w:val="0"/>
          <w:lang w:eastAsia="en-GB"/>
        </w:rPr>
        <w:t xml:space="preserve">, Canada </w:t>
      </w:r>
      <w:r w:rsidR="002317D0" w:rsidRPr="002317D0">
        <w:rPr>
          <w:kern w:val="0"/>
          <w:lang w:eastAsia="en-GB"/>
        </w:rPr>
        <w:t>(Lagerquist 2012)</w:t>
      </w:r>
      <w:r w:rsidR="001372FF" w:rsidRPr="002317D0">
        <w:rPr>
          <w:color w:val="FF0000"/>
          <w:kern w:val="0"/>
          <w:lang w:eastAsia="en-GB"/>
        </w:rPr>
        <w:t xml:space="preserve"> </w:t>
      </w:r>
      <w:r>
        <w:rPr>
          <w:kern w:val="0"/>
          <w:lang w:eastAsia="en-GB"/>
        </w:rPr>
        <w:t xml:space="preserve">and the UK </w:t>
      </w:r>
      <w:r w:rsidR="0006628B">
        <w:rPr>
          <w:kern w:val="0"/>
          <w:lang w:eastAsia="en-GB"/>
        </w:rPr>
        <w:fldChar w:fldCharType="begin"/>
      </w:r>
      <w:r>
        <w:rPr>
          <w:kern w:val="0"/>
          <w:lang w:eastAsia="en-GB"/>
        </w:rPr>
        <w:instrText xml:space="preserve"> ADDIN EN.CITE &lt;EndNote&gt;&lt;Cite&gt;&lt;Author&gt;DfE&lt;/Author&gt;&lt;Year&gt;2007&lt;/Year&gt;&lt;RecNum&gt;431&lt;/RecNum&gt;&lt;DisplayText&gt;(DfE 2007)&lt;/DisplayText&gt;&lt;record&gt;&lt;rec-number&gt;431&lt;/rec-number&gt;&lt;foreign-keys&gt;&lt;key app="EN" db-id="xwe9pe9wg29rarera5yvwdvj99zrrfvtzpz0"&gt;431&lt;/key&gt;&lt;/foreign-keys&gt;&lt;ref-type name="Conference Proceedings"&gt;10&lt;/ref-type&gt;&lt;contributors&gt;&lt;authors&gt;&lt;author&gt;DfE&lt;/author&gt;&lt;/authors&gt;&lt;secondary-authors&gt;&lt;author&gt;Department of Education&lt;/author&gt;&lt;/secondary-authors&gt;&lt;tertiary-authors&gt;&lt;author&gt;Office for National Statistics&lt;/author&gt;&lt;/tertiary-authors&gt;&lt;/contributors&gt;&lt;titles&gt;&lt;title&gt;Student support for higher education in United Kingdom, academic year 2006-07&lt;/title&gt;&lt;secondary-title&gt;Office for National Statistics&lt;/secondary-title&gt;&lt;/titles&gt;&lt;dates&gt;&lt;year&gt;2007&lt;/year&gt;&lt;/dates&gt;&lt;pub-location&gt;London&lt;/pub-location&gt;&lt;publisher&gt;Department for Education&lt;/publisher&gt;&lt;urls&gt;&lt;/urls&gt;&lt;/record&gt;&lt;/Cite&gt;&lt;/EndNote&gt;</w:instrText>
      </w:r>
      <w:r w:rsidR="0006628B">
        <w:rPr>
          <w:kern w:val="0"/>
          <w:lang w:eastAsia="en-GB"/>
        </w:rPr>
        <w:fldChar w:fldCharType="separate"/>
      </w:r>
      <w:r>
        <w:rPr>
          <w:noProof/>
          <w:kern w:val="0"/>
          <w:lang w:eastAsia="en-GB"/>
        </w:rPr>
        <w:t>(</w:t>
      </w:r>
      <w:hyperlink w:anchor="_ENREF_17" w:tooltip="DfE, 2007 #431" w:history="1">
        <w:r w:rsidR="000C1007">
          <w:rPr>
            <w:noProof/>
            <w:kern w:val="0"/>
            <w:lang w:eastAsia="en-GB"/>
          </w:rPr>
          <w:t>DfE 2007</w:t>
        </w:r>
      </w:hyperlink>
      <w:r>
        <w:rPr>
          <w:noProof/>
          <w:kern w:val="0"/>
          <w:lang w:eastAsia="en-GB"/>
        </w:rPr>
        <w:t>)</w:t>
      </w:r>
      <w:r w:rsidR="0006628B">
        <w:rPr>
          <w:kern w:val="0"/>
          <w:lang w:eastAsia="en-GB"/>
        </w:rPr>
        <w:fldChar w:fldCharType="end"/>
      </w:r>
      <w:r>
        <w:rPr>
          <w:kern w:val="0"/>
          <w:lang w:eastAsia="en-GB"/>
        </w:rPr>
        <w:t xml:space="preserve"> student borrowing has risen sharply in the past 20 years. Although the economic advantages of higher </w:t>
      </w:r>
      <w:r w:rsidRPr="00BA2556">
        <w:rPr>
          <w:kern w:val="0"/>
          <w:lang w:eastAsia="en-GB"/>
        </w:rPr>
        <w:t>education normally outweigh the debt incurred during a degree, many surveys</w:t>
      </w:r>
      <w:r w:rsidR="00C616E7" w:rsidRPr="00BA2556">
        <w:rPr>
          <w:kern w:val="0"/>
          <w:lang w:eastAsia="en-GB"/>
        </w:rPr>
        <w:t xml:space="preserve"> have revealed the influence of financial strains on students’ academic performance</w:t>
      </w:r>
      <w:r w:rsidR="00896FB2">
        <w:rPr>
          <w:kern w:val="0"/>
          <w:lang w:eastAsia="en-GB"/>
        </w:rPr>
        <w:t xml:space="preserve"> and</w:t>
      </w:r>
      <w:r w:rsidR="00896FB2" w:rsidRPr="00BA2556">
        <w:rPr>
          <w:kern w:val="0"/>
          <w:lang w:eastAsia="en-GB"/>
        </w:rPr>
        <w:t xml:space="preserve"> </w:t>
      </w:r>
      <w:r w:rsidR="00C616E7" w:rsidRPr="00BA2556">
        <w:rPr>
          <w:kern w:val="0"/>
          <w:lang w:eastAsia="en-GB"/>
        </w:rPr>
        <w:t>psychological well-being</w:t>
      </w:r>
      <w:r w:rsidR="00896FB2">
        <w:rPr>
          <w:kern w:val="0"/>
          <w:lang w:eastAsia="en-GB"/>
        </w:rPr>
        <w:t xml:space="preserve"> as well as</w:t>
      </w:r>
      <w:r w:rsidR="00C616E7" w:rsidRPr="00BA2556">
        <w:rPr>
          <w:kern w:val="0"/>
          <w:lang w:eastAsia="en-GB"/>
        </w:rPr>
        <w:t xml:space="preserve"> on decision-making </w:t>
      </w:r>
      <w:r w:rsidR="003E6299">
        <w:rPr>
          <w:kern w:val="0"/>
          <w:lang w:eastAsia="en-GB"/>
        </w:rPr>
        <w:t>regarding</w:t>
      </w:r>
      <w:r w:rsidR="00C616E7" w:rsidRPr="00BA2556">
        <w:rPr>
          <w:kern w:val="0"/>
          <w:lang w:eastAsia="en-GB"/>
        </w:rPr>
        <w:t xml:space="preserve"> </w:t>
      </w:r>
      <w:r w:rsidR="00293564" w:rsidRPr="00BA2556">
        <w:rPr>
          <w:kern w:val="0"/>
          <w:lang w:eastAsia="en-GB"/>
        </w:rPr>
        <w:t>u</w:t>
      </w:r>
      <w:r w:rsidR="00C616E7" w:rsidRPr="00BA2556">
        <w:rPr>
          <w:kern w:val="0"/>
          <w:lang w:eastAsia="en-GB"/>
        </w:rPr>
        <w:t xml:space="preserve">niversity enrolment </w:t>
      </w:r>
      <w:r w:rsidR="0006628B" w:rsidRPr="00643624">
        <w:rPr>
          <w:kern w:val="0"/>
          <w:lang w:eastAsia="en-GB"/>
        </w:rPr>
        <w:fldChar w:fldCharType="begin">
          <w:fldData xml:space="preserve">PEVuZE5vdGU+PENpdGU+PEF1dGhvcj5DaHJpc3RpZTwvQXV0aG9yPjxZZWFyPjIwMDQ8L1llYXI+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=
</w:fldData>
        </w:fldChar>
      </w:r>
      <w:r w:rsidR="00D00C5C">
        <w:rPr>
          <w:kern w:val="0"/>
          <w:lang w:eastAsia="en-GB"/>
        </w:rPr>
        <w:instrText xml:space="preserve"> ADDIN EN.CITE </w:instrText>
      </w:r>
      <w:r w:rsidR="00D00C5C">
        <w:rPr>
          <w:kern w:val="0"/>
          <w:lang w:eastAsia="en-GB"/>
        </w:rPr>
        <w:fldChar w:fldCharType="begin">
          <w:fldData xml:space="preserve">PEVuZE5vdGU+PENpdGU+PEF1dGhvcj5DaHJpc3RpZTwvQXV0aG9yPjxZZWFyPjIwMDQ8L1llYXI+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=
</w:fldData>
        </w:fldChar>
      </w:r>
      <w:r w:rsidR="00D00C5C">
        <w:rPr>
          <w:kern w:val="0"/>
          <w:lang w:eastAsia="en-GB"/>
        </w:rPr>
        <w:instrText xml:space="preserve"> ADDIN EN.CITE.DATA </w:instrText>
      </w:r>
      <w:r w:rsidR="00D00C5C">
        <w:rPr>
          <w:kern w:val="0"/>
          <w:lang w:eastAsia="en-GB"/>
        </w:rPr>
      </w:r>
      <w:r w:rsidR="00D00C5C">
        <w:rPr>
          <w:kern w:val="0"/>
          <w:lang w:eastAsia="en-GB"/>
        </w:rPr>
        <w:fldChar w:fldCharType="end"/>
      </w:r>
      <w:r w:rsidR="0006628B" w:rsidRPr="00643624">
        <w:rPr>
          <w:kern w:val="0"/>
          <w:lang w:eastAsia="en-GB"/>
        </w:rPr>
      </w:r>
      <w:r w:rsidR="0006628B" w:rsidRPr="00643624">
        <w:rPr>
          <w:kern w:val="0"/>
          <w:lang w:eastAsia="en-GB"/>
        </w:rPr>
        <w:fldChar w:fldCharType="separate"/>
      </w:r>
      <w:r w:rsidR="0050442F" w:rsidRPr="00643624">
        <w:rPr>
          <w:noProof/>
          <w:kern w:val="0"/>
          <w:lang w:eastAsia="en-GB"/>
        </w:rPr>
        <w:t xml:space="preserve">(e.g., </w:t>
      </w:r>
      <w:hyperlink w:anchor="_ENREF_36" w:tooltip="Roberts, 2001 #488" w:history="1">
        <w:r w:rsidR="000C1007" w:rsidRPr="00643624">
          <w:rPr>
            <w:noProof/>
            <w:kern w:val="0"/>
            <w:lang w:eastAsia="en-GB"/>
          </w:rPr>
          <w:t>Roberts and Jones 2001</w:t>
        </w:r>
      </w:hyperlink>
      <w:r w:rsidR="0050442F" w:rsidRPr="00643624">
        <w:rPr>
          <w:noProof/>
          <w:kern w:val="0"/>
          <w:lang w:eastAsia="en-GB"/>
        </w:rPr>
        <w:t xml:space="preserve">; </w:t>
      </w:r>
      <w:hyperlink w:anchor="_ENREF_12" w:tooltip="Christie, 2004 #239" w:history="1">
        <w:r w:rsidR="000C1007" w:rsidRPr="00643624">
          <w:rPr>
            <w:noProof/>
            <w:kern w:val="0"/>
            <w:lang w:eastAsia="en-GB"/>
          </w:rPr>
          <w:t>Christie, Munro et al. 2004</w:t>
        </w:r>
      </w:hyperlink>
      <w:r w:rsidR="0050442F" w:rsidRPr="00643624">
        <w:rPr>
          <w:noProof/>
          <w:kern w:val="0"/>
          <w:lang w:eastAsia="en-GB"/>
        </w:rPr>
        <w:t xml:space="preserve">; </w:t>
      </w:r>
      <w:hyperlink w:anchor="_ENREF_15" w:tooltip="Cooke, 2004 #539" w:history="1">
        <w:r w:rsidR="000C1007" w:rsidRPr="00643624">
          <w:rPr>
            <w:noProof/>
            <w:kern w:val="0"/>
            <w:lang w:eastAsia="en-GB"/>
          </w:rPr>
          <w:t>Cooke, Barkham et al. 2004</w:t>
        </w:r>
      </w:hyperlink>
      <w:r w:rsidR="0050442F" w:rsidRPr="00643624">
        <w:rPr>
          <w:noProof/>
          <w:kern w:val="0"/>
          <w:lang w:eastAsia="en-GB"/>
        </w:rPr>
        <w:t xml:space="preserve">; </w:t>
      </w:r>
      <w:hyperlink w:anchor="_ENREF_7" w:tooltip="Callender, 2005 #363" w:history="1">
        <w:r w:rsidR="000C1007" w:rsidRPr="00643624">
          <w:rPr>
            <w:noProof/>
            <w:kern w:val="0"/>
            <w:lang w:eastAsia="en-GB"/>
          </w:rPr>
          <w:t>Callender and Jackson 2005</w:t>
        </w:r>
      </w:hyperlink>
      <w:r w:rsidR="0050442F" w:rsidRPr="00643624">
        <w:rPr>
          <w:noProof/>
          <w:kern w:val="0"/>
          <w:lang w:eastAsia="en-GB"/>
        </w:rPr>
        <w:t xml:space="preserve">; </w:t>
      </w:r>
      <w:hyperlink w:anchor="_ENREF_24" w:tooltip="Johnson, 2008 #434" w:history="1">
        <w:r w:rsidR="000C1007" w:rsidRPr="00643624">
          <w:rPr>
            <w:noProof/>
            <w:kern w:val="0"/>
            <w:lang w:eastAsia="en-GB"/>
          </w:rPr>
          <w:t>Johnson, Pollard et al. 2008</w:t>
        </w:r>
      </w:hyperlink>
      <w:r w:rsidR="0050442F" w:rsidRPr="00643624">
        <w:rPr>
          <w:noProof/>
          <w:kern w:val="0"/>
          <w:lang w:eastAsia="en-GB"/>
        </w:rPr>
        <w:t>)</w:t>
      </w:r>
      <w:r w:rsidR="0006628B" w:rsidRPr="00643624">
        <w:rPr>
          <w:kern w:val="0"/>
          <w:lang w:eastAsia="en-GB"/>
        </w:rPr>
        <w:fldChar w:fldCharType="end"/>
      </w:r>
      <w:r w:rsidR="00A60CDE" w:rsidRPr="00643624">
        <w:rPr>
          <w:kern w:val="0"/>
          <w:lang w:eastAsia="en-GB"/>
        </w:rPr>
        <w:t xml:space="preserve"> </w:t>
      </w:r>
      <w:r w:rsidR="00D25BE2" w:rsidRPr="00643624">
        <w:rPr>
          <w:kern w:val="0"/>
          <w:lang w:eastAsia="en-GB"/>
        </w:rPr>
        <w:t>and</w:t>
      </w:r>
      <w:r w:rsidR="007D5694" w:rsidRPr="00643624">
        <w:rPr>
          <w:kern w:val="0"/>
          <w:lang w:eastAsia="en-GB"/>
        </w:rPr>
        <w:t xml:space="preserve"> </w:t>
      </w:r>
      <w:r w:rsidR="00A60CDE" w:rsidRPr="00643624">
        <w:rPr>
          <w:kern w:val="0"/>
          <w:lang w:eastAsia="en-GB"/>
        </w:rPr>
        <w:t xml:space="preserve">career </w:t>
      </w:r>
      <w:r w:rsidR="00134FF6" w:rsidRPr="00643624">
        <w:rPr>
          <w:kern w:val="0"/>
          <w:lang w:eastAsia="en-GB"/>
        </w:rPr>
        <w:t xml:space="preserve">choice </w:t>
      </w:r>
      <w:r w:rsidR="00A60CDE" w:rsidRPr="00643624">
        <w:rPr>
          <w:kern w:val="0"/>
          <w:lang w:eastAsia="en-GB"/>
        </w:rPr>
        <w:t xml:space="preserve">after university </w:t>
      </w:r>
      <w:r w:rsidR="0006628B" w:rsidRPr="00643624">
        <w:rPr>
          <w:kern w:val="0"/>
          <w:lang w:eastAsia="en-GB"/>
        </w:rPr>
        <w:fldChar w:fldCharType="begin"/>
      </w:r>
      <w:r w:rsidR="0050442F" w:rsidRPr="00643624">
        <w:rPr>
          <w:kern w:val="0"/>
          <w:lang w:eastAsia="en-GB"/>
        </w:rPr>
        <w:instrText xml:space="preserve"> ADDIN EN.CITE &lt;EndNote&gt;&lt;Cite&gt;&lt;Author&gt;Rothstein&lt;/Author&gt;&lt;Year&gt;2011&lt;/Year&gt;&lt;RecNum&gt;730&lt;/RecNum&gt;&lt;Prefix&gt;e.g.`, &lt;/Prefix&gt;&lt;DisplayText&gt;(e.g., Rothstein and Rouse 2011)&lt;/DisplayText&gt;&lt;record&gt;&lt;rec-number&gt;730&lt;/rec-number&gt;&lt;foreign-keys&gt;&lt;key app="EN" db-id="xwe9pe9wg29rarera5yvwdvj99zrrfvtzpz0"&gt;730&lt;/key&gt;&lt;/foreign-keys&gt;&lt;ref-type name="Journal Article"&gt;17&lt;/ref-type&gt;&lt;contributors&gt;&lt;authors&gt;&lt;author&gt;Rothstein, J.&lt;/author&gt;&lt;author&gt;Rouse, C. E.&lt;/author&gt;&lt;/authors&gt;&lt;/contributors&gt;&lt;titles&gt;&lt;title&gt;Constrained after college: Student loans and early-career occupational choices&lt;/title&gt;&lt;secondary-title&gt;Journal of Public Economics&lt;/secondary-title&gt;&lt;/titles&gt;&lt;periodical&gt;&lt;full-title&gt;Journal of Public Economics&lt;/full-title&gt;&lt;/periodical&gt;&lt;pages&gt;149-163&lt;/pages&gt;&lt;volume&gt;95&lt;/volume&gt;&lt;dates&gt;&lt;year&gt;2011&lt;/year&gt;&lt;/dates&gt;&lt;urls&gt;&lt;/urls&gt;&lt;/record&gt;&lt;/Cite&gt;&lt;/EndNote&gt;</w:instrText>
      </w:r>
      <w:r w:rsidR="0006628B" w:rsidRPr="00643624">
        <w:rPr>
          <w:kern w:val="0"/>
          <w:lang w:eastAsia="en-GB"/>
        </w:rPr>
        <w:fldChar w:fldCharType="separate"/>
      </w:r>
      <w:r w:rsidR="0050442F" w:rsidRPr="00643624">
        <w:rPr>
          <w:noProof/>
          <w:kern w:val="0"/>
          <w:lang w:eastAsia="en-GB"/>
        </w:rPr>
        <w:t>(</w:t>
      </w:r>
      <w:hyperlink w:anchor="_ENREF_37" w:tooltip="Rothstein, 2011 #730" w:history="1">
        <w:r w:rsidR="000C1007" w:rsidRPr="00643624">
          <w:rPr>
            <w:noProof/>
            <w:kern w:val="0"/>
            <w:lang w:eastAsia="en-GB"/>
          </w:rPr>
          <w:t>e.g., Rothstein and Rouse 2011</w:t>
        </w:r>
      </w:hyperlink>
      <w:r w:rsidR="0050442F" w:rsidRPr="00643624">
        <w:rPr>
          <w:noProof/>
          <w:kern w:val="0"/>
          <w:lang w:eastAsia="en-GB"/>
        </w:rPr>
        <w:t>)</w:t>
      </w:r>
      <w:r w:rsidR="0006628B" w:rsidRPr="00643624">
        <w:rPr>
          <w:kern w:val="0"/>
          <w:lang w:eastAsia="en-GB"/>
        </w:rPr>
        <w:fldChar w:fldCharType="end"/>
      </w:r>
      <w:r w:rsidR="0079199A" w:rsidRPr="00643624">
        <w:rPr>
          <w:kern w:val="0"/>
          <w:lang w:eastAsia="en-GB"/>
        </w:rPr>
        <w:t>.</w:t>
      </w:r>
      <w:r w:rsidR="00D20662" w:rsidRPr="00643624">
        <w:rPr>
          <w:kern w:val="0"/>
          <w:lang w:eastAsia="en-GB"/>
        </w:rPr>
        <w:t xml:space="preserve"> </w:t>
      </w:r>
    </w:p>
    <w:p w14:paraId="303543A5" w14:textId="512C1075" w:rsidR="00D20662" w:rsidRDefault="00875509" w:rsidP="00D20662">
      <w:pPr>
        <w:spacing w:line="480" w:lineRule="auto"/>
        <w:ind w:firstLine="709"/>
        <w:rPr>
          <w:lang w:eastAsia="en-GB"/>
        </w:rPr>
      </w:pPr>
      <w:r>
        <w:rPr>
          <w:kern w:val="0"/>
          <w:lang w:eastAsia="en-GB"/>
        </w:rPr>
        <w:t xml:space="preserve">This paper investigates how students appraise debt. </w:t>
      </w:r>
      <w:r w:rsidR="006144F7" w:rsidRPr="006144F7">
        <w:rPr>
          <w:kern w:val="0"/>
          <w:lang w:eastAsia="en-GB"/>
        </w:rPr>
        <w:t xml:space="preserve">Previous research on indebtedness has </w:t>
      </w:r>
      <w:r w:rsidR="00784518">
        <w:rPr>
          <w:kern w:val="0"/>
          <w:lang w:eastAsia="en-GB"/>
        </w:rPr>
        <w:t xml:space="preserve">typically </w:t>
      </w:r>
      <w:r w:rsidR="006144F7" w:rsidRPr="006144F7">
        <w:rPr>
          <w:kern w:val="0"/>
          <w:lang w:eastAsia="en-GB"/>
        </w:rPr>
        <w:t xml:space="preserve">assumed that students, when </w:t>
      </w:r>
      <w:r w:rsidR="00FC3ECF" w:rsidRPr="006144F7">
        <w:rPr>
          <w:kern w:val="0"/>
          <w:lang w:eastAsia="en-GB"/>
        </w:rPr>
        <w:t>assessing</w:t>
      </w:r>
      <w:r w:rsidR="006144F7" w:rsidRPr="006144F7">
        <w:rPr>
          <w:kern w:val="0"/>
          <w:lang w:eastAsia="en-GB"/>
        </w:rPr>
        <w:t xml:space="preserve"> their own financial situation, make judgments as if considering only their own level of debt </w:t>
      </w:r>
      <w:r w:rsidR="0006628B" w:rsidRPr="006144F7">
        <w:rPr>
          <w:kern w:val="0"/>
          <w:lang w:eastAsia="en-GB"/>
        </w:rPr>
        <w:fldChar w:fldCharType="begin">
          <w:fldData xml:space="preserve">PEVuZE5vdGU+PENpdGU+PEF1dGhvcj5DYWxsZW5kZXI8L0F1dGhvcj48WWVhcj4yMDA4PC9ZZWFy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</w:fldData>
        </w:fldChar>
      </w:r>
      <w:r w:rsidR="00D00C5C">
        <w:rPr>
          <w:kern w:val="0"/>
          <w:lang w:eastAsia="en-GB"/>
        </w:rPr>
        <w:instrText xml:space="preserve"> ADDIN EN.CITE </w:instrText>
      </w:r>
      <w:r w:rsidR="00D00C5C">
        <w:rPr>
          <w:kern w:val="0"/>
          <w:lang w:eastAsia="en-GB"/>
        </w:rPr>
        <w:fldChar w:fldCharType="begin">
          <w:fldData xml:space="preserve">PEVuZE5vdGU+PENpdGU+PEF1dGhvcj5DYWxsZW5kZXI8L0F1dGhvcj48WWVhcj4yMDA4PC9ZZWFy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</w:fldData>
        </w:fldChar>
      </w:r>
      <w:r w:rsidR="00D00C5C">
        <w:rPr>
          <w:kern w:val="0"/>
          <w:lang w:eastAsia="en-GB"/>
        </w:rPr>
        <w:instrText xml:space="preserve"> ADDIN EN.CITE.DATA </w:instrText>
      </w:r>
      <w:r w:rsidR="00D00C5C">
        <w:rPr>
          <w:kern w:val="0"/>
          <w:lang w:eastAsia="en-GB"/>
        </w:rPr>
      </w:r>
      <w:r w:rsidR="00D00C5C">
        <w:rPr>
          <w:kern w:val="0"/>
          <w:lang w:eastAsia="en-GB"/>
        </w:rPr>
        <w:fldChar w:fldCharType="end"/>
      </w:r>
      <w:r w:rsidR="0006628B" w:rsidRPr="006144F7">
        <w:rPr>
          <w:kern w:val="0"/>
          <w:lang w:eastAsia="en-GB"/>
        </w:rPr>
      </w:r>
      <w:r w:rsidR="0006628B" w:rsidRPr="006144F7">
        <w:rPr>
          <w:kern w:val="0"/>
          <w:lang w:eastAsia="en-GB"/>
        </w:rPr>
        <w:fldChar w:fldCharType="separate"/>
      </w:r>
      <w:r w:rsidR="0050442F">
        <w:rPr>
          <w:noProof/>
          <w:kern w:val="0"/>
          <w:lang w:eastAsia="en-GB"/>
        </w:rPr>
        <w:t xml:space="preserve">(e.g., </w:t>
      </w:r>
      <w:hyperlink w:anchor="_ENREF_16" w:tooltip="Davies, 1995 #428" w:history="1">
        <w:r w:rsidR="000C1007">
          <w:rPr>
            <w:noProof/>
            <w:kern w:val="0"/>
            <w:lang w:eastAsia="en-GB"/>
          </w:rPr>
          <w:t>Davies and Lea 1995</w:t>
        </w:r>
      </w:hyperlink>
      <w:r w:rsidR="0050442F">
        <w:rPr>
          <w:noProof/>
          <w:kern w:val="0"/>
          <w:lang w:eastAsia="en-GB"/>
        </w:rPr>
        <w:t xml:space="preserve">; </w:t>
      </w:r>
      <w:hyperlink w:anchor="_ENREF_13" w:tooltip="Christie, 2001 #241" w:history="1">
        <w:r w:rsidR="000C1007">
          <w:rPr>
            <w:noProof/>
            <w:kern w:val="0"/>
            <w:lang w:eastAsia="en-GB"/>
          </w:rPr>
          <w:t>Christie, Munro et al. 2001</w:t>
        </w:r>
      </w:hyperlink>
      <w:r w:rsidR="0050442F">
        <w:rPr>
          <w:noProof/>
          <w:kern w:val="0"/>
          <w:lang w:eastAsia="en-GB"/>
        </w:rPr>
        <w:t xml:space="preserve">; </w:t>
      </w:r>
      <w:hyperlink w:anchor="_ENREF_11" w:tooltip="Christie, 2003 #240" w:history="1">
        <w:r w:rsidR="000C1007">
          <w:rPr>
            <w:noProof/>
            <w:kern w:val="0"/>
            <w:lang w:eastAsia="en-GB"/>
          </w:rPr>
          <w:t>Christie and Munro 2003</w:t>
        </w:r>
      </w:hyperlink>
      <w:r w:rsidR="0050442F">
        <w:rPr>
          <w:noProof/>
          <w:kern w:val="0"/>
          <w:lang w:eastAsia="en-GB"/>
        </w:rPr>
        <w:t xml:space="preserve">; </w:t>
      </w:r>
      <w:hyperlink w:anchor="_ENREF_15" w:tooltip="Cooke, 2004 #539" w:history="1">
        <w:r w:rsidR="000C1007">
          <w:rPr>
            <w:noProof/>
            <w:kern w:val="0"/>
            <w:lang w:eastAsia="en-GB"/>
          </w:rPr>
          <w:t>Cooke, Barkham et al. 2004</w:t>
        </w:r>
      </w:hyperlink>
      <w:r w:rsidR="0050442F">
        <w:rPr>
          <w:noProof/>
          <w:kern w:val="0"/>
          <w:lang w:eastAsia="en-GB"/>
        </w:rPr>
        <w:t xml:space="preserve">; </w:t>
      </w:r>
      <w:hyperlink w:anchor="_ENREF_8" w:tooltip="Callender, 2008 #511" w:history="1">
        <w:r w:rsidR="000C1007">
          <w:rPr>
            <w:noProof/>
            <w:kern w:val="0"/>
            <w:lang w:eastAsia="en-GB"/>
          </w:rPr>
          <w:t>Callender and Jackson 2008</w:t>
        </w:r>
      </w:hyperlink>
      <w:r w:rsidR="0050442F">
        <w:rPr>
          <w:noProof/>
          <w:kern w:val="0"/>
          <w:lang w:eastAsia="en-GB"/>
        </w:rPr>
        <w:t>)</w:t>
      </w:r>
      <w:r w:rsidR="0006628B" w:rsidRPr="006144F7">
        <w:rPr>
          <w:kern w:val="0"/>
          <w:lang w:eastAsia="en-GB"/>
        </w:rPr>
        <w:fldChar w:fldCharType="end"/>
      </w:r>
      <w:r w:rsidR="006144F7" w:rsidRPr="006144F7">
        <w:rPr>
          <w:kern w:val="0"/>
          <w:lang w:eastAsia="en-GB"/>
        </w:rPr>
        <w:t xml:space="preserve">. This can be labelled an </w:t>
      </w:r>
      <w:r w:rsidR="006144F7" w:rsidRPr="006144F7">
        <w:rPr>
          <w:i/>
          <w:kern w:val="0"/>
          <w:lang w:eastAsia="en-GB"/>
        </w:rPr>
        <w:t>absolute</w:t>
      </w:r>
      <w:r w:rsidR="006144F7" w:rsidRPr="006144F7">
        <w:rPr>
          <w:kern w:val="0"/>
          <w:lang w:eastAsia="en-GB"/>
        </w:rPr>
        <w:t xml:space="preserve"> approach, which assume</w:t>
      </w:r>
      <w:r w:rsidR="007D5694">
        <w:rPr>
          <w:kern w:val="0"/>
          <w:lang w:eastAsia="en-GB"/>
        </w:rPr>
        <w:t>s</w:t>
      </w:r>
      <w:r w:rsidR="006144F7" w:rsidRPr="006144F7">
        <w:rPr>
          <w:kern w:val="0"/>
          <w:lang w:eastAsia="en-GB"/>
        </w:rPr>
        <w:t xml:space="preserve"> a </w:t>
      </w:r>
      <w:r w:rsidR="00D93F94">
        <w:rPr>
          <w:kern w:val="0"/>
          <w:lang w:eastAsia="en-GB"/>
        </w:rPr>
        <w:t xml:space="preserve">direct </w:t>
      </w:r>
      <w:r w:rsidR="00D00B9A">
        <w:rPr>
          <w:kern w:val="0"/>
          <w:lang w:eastAsia="en-GB"/>
        </w:rPr>
        <w:t>and monotonic</w:t>
      </w:r>
      <w:r w:rsidR="00D00B9A" w:rsidRPr="006144F7">
        <w:rPr>
          <w:kern w:val="0"/>
          <w:lang w:eastAsia="en-GB"/>
        </w:rPr>
        <w:t xml:space="preserve"> </w:t>
      </w:r>
      <w:r w:rsidR="006144F7" w:rsidRPr="006144F7">
        <w:rPr>
          <w:kern w:val="0"/>
          <w:lang w:eastAsia="en-GB"/>
        </w:rPr>
        <w:t xml:space="preserve">relationship between debt and concern about it—the higher the former, the </w:t>
      </w:r>
      <w:r w:rsidR="006144F7">
        <w:rPr>
          <w:kern w:val="0"/>
          <w:lang w:eastAsia="en-GB"/>
        </w:rPr>
        <w:t>greater</w:t>
      </w:r>
      <w:r w:rsidR="006144F7" w:rsidRPr="006144F7">
        <w:rPr>
          <w:kern w:val="0"/>
          <w:lang w:eastAsia="en-GB"/>
        </w:rPr>
        <w:t xml:space="preserve"> the latter</w:t>
      </w:r>
      <w:r w:rsidR="00E44581">
        <w:rPr>
          <w:kern w:val="0"/>
          <w:lang w:eastAsia="en-GB"/>
        </w:rPr>
        <w:t>.</w:t>
      </w:r>
    </w:p>
    <w:p w14:paraId="0670D940" w14:textId="77777777" w:rsidR="00E44581" w:rsidRPr="00D20662" w:rsidRDefault="00B44049" w:rsidP="00D20662">
      <w:pPr>
        <w:spacing w:line="480" w:lineRule="auto"/>
        <w:ind w:firstLine="709"/>
        <w:rPr>
          <w:lang w:eastAsia="en-GB"/>
        </w:rPr>
      </w:pPr>
      <w:r>
        <w:rPr>
          <w:kern w:val="0"/>
          <w:lang w:eastAsia="en-GB"/>
        </w:rPr>
        <w:t>Here</w:t>
      </w:r>
      <w:r w:rsidR="00E44581">
        <w:rPr>
          <w:kern w:val="0"/>
          <w:lang w:eastAsia="en-GB"/>
        </w:rPr>
        <w:t>, motivated by cognitive models of judgment and decision-making,</w:t>
      </w:r>
      <w:r w:rsidR="00547BFB">
        <w:rPr>
          <w:kern w:val="0"/>
          <w:lang w:eastAsia="en-GB"/>
        </w:rPr>
        <w:t xml:space="preserve"> </w:t>
      </w:r>
      <w:r w:rsidR="006144F7">
        <w:rPr>
          <w:kern w:val="0"/>
          <w:lang w:eastAsia="en-GB"/>
        </w:rPr>
        <w:t xml:space="preserve">we argue instead </w:t>
      </w:r>
      <w:r w:rsidR="00FC3ECF">
        <w:rPr>
          <w:kern w:val="0"/>
          <w:lang w:eastAsia="en-GB"/>
        </w:rPr>
        <w:t xml:space="preserve">for a </w:t>
      </w:r>
      <w:r w:rsidR="00FC3ECF">
        <w:rPr>
          <w:i/>
          <w:kern w:val="0"/>
          <w:lang w:eastAsia="en-GB"/>
        </w:rPr>
        <w:t xml:space="preserve">relative </w:t>
      </w:r>
      <w:r w:rsidR="00FC3ECF">
        <w:rPr>
          <w:kern w:val="0"/>
          <w:lang w:eastAsia="en-GB"/>
        </w:rPr>
        <w:t>account: S</w:t>
      </w:r>
      <w:r w:rsidR="006144F7" w:rsidRPr="006144F7">
        <w:rPr>
          <w:kern w:val="0"/>
          <w:lang w:eastAsia="en-GB"/>
        </w:rPr>
        <w:t>tudents</w:t>
      </w:r>
      <w:r w:rsidR="009B5907">
        <w:rPr>
          <w:kern w:val="0"/>
          <w:lang w:eastAsia="en-GB"/>
        </w:rPr>
        <w:t xml:space="preserve"> </w:t>
      </w:r>
      <w:r w:rsidR="007D5694">
        <w:rPr>
          <w:kern w:val="0"/>
          <w:lang w:eastAsia="en-GB"/>
        </w:rPr>
        <w:t>are hypothesized</w:t>
      </w:r>
      <w:r w:rsidR="006144F7" w:rsidRPr="006144F7">
        <w:rPr>
          <w:kern w:val="0"/>
          <w:lang w:eastAsia="en-GB"/>
        </w:rPr>
        <w:t xml:space="preserve"> to compare </w:t>
      </w:r>
      <w:r w:rsidR="006144F7">
        <w:rPr>
          <w:kern w:val="0"/>
          <w:lang w:eastAsia="en-GB"/>
        </w:rPr>
        <w:t xml:space="preserve">their </w:t>
      </w:r>
      <w:r w:rsidR="003E6299">
        <w:rPr>
          <w:kern w:val="0"/>
          <w:lang w:eastAsia="en-GB"/>
        </w:rPr>
        <w:t xml:space="preserve">anticipated </w:t>
      </w:r>
      <w:r w:rsidR="006144F7">
        <w:rPr>
          <w:kern w:val="0"/>
          <w:lang w:eastAsia="en-GB"/>
        </w:rPr>
        <w:t xml:space="preserve">debt to that of </w:t>
      </w:r>
      <w:r w:rsidR="00547BFB">
        <w:rPr>
          <w:kern w:val="0"/>
          <w:lang w:eastAsia="en-GB"/>
        </w:rPr>
        <w:t>other students.</w:t>
      </w:r>
      <w:r>
        <w:rPr>
          <w:kern w:val="0"/>
          <w:lang w:eastAsia="en-GB"/>
        </w:rPr>
        <w:t xml:space="preserve"> </w:t>
      </w:r>
      <w:r w:rsidR="00E44581">
        <w:rPr>
          <w:kern w:val="0"/>
          <w:lang w:eastAsia="en-GB"/>
        </w:rPr>
        <w:t>W</w:t>
      </w:r>
      <w:r w:rsidR="000837B9">
        <w:rPr>
          <w:kern w:val="0"/>
          <w:lang w:eastAsia="en-GB"/>
        </w:rPr>
        <w:t xml:space="preserve">e </w:t>
      </w:r>
      <w:r w:rsidR="001E535C">
        <w:rPr>
          <w:kern w:val="0"/>
          <w:lang w:eastAsia="en-GB"/>
        </w:rPr>
        <w:t>hypothesize</w:t>
      </w:r>
      <w:r w:rsidR="006A2B05">
        <w:rPr>
          <w:kern w:val="0"/>
          <w:lang w:eastAsia="en-GB"/>
        </w:rPr>
        <w:t xml:space="preserve"> that </w:t>
      </w:r>
      <w:r w:rsidR="0088084D">
        <w:rPr>
          <w:kern w:val="0"/>
          <w:lang w:eastAsia="en-GB"/>
        </w:rPr>
        <w:t>both (a) contextual</w:t>
      </w:r>
      <w:r w:rsidR="00911D57" w:rsidRPr="006144F7">
        <w:rPr>
          <w:kern w:val="0"/>
          <w:lang w:eastAsia="en-GB"/>
        </w:rPr>
        <w:t xml:space="preserve"> information and</w:t>
      </w:r>
      <w:r w:rsidR="006E03AD" w:rsidRPr="006144F7">
        <w:rPr>
          <w:kern w:val="0"/>
          <w:lang w:eastAsia="en-GB"/>
        </w:rPr>
        <w:t xml:space="preserve"> </w:t>
      </w:r>
      <w:r w:rsidR="0088084D">
        <w:rPr>
          <w:kern w:val="0"/>
          <w:lang w:eastAsia="en-GB"/>
        </w:rPr>
        <w:t xml:space="preserve">(b) </w:t>
      </w:r>
      <w:r w:rsidR="006E03AD" w:rsidRPr="006144F7">
        <w:rPr>
          <w:kern w:val="0"/>
          <w:lang w:eastAsia="en-GB"/>
        </w:rPr>
        <w:t>students’</w:t>
      </w:r>
      <w:r w:rsidR="00911D57" w:rsidRPr="006144F7">
        <w:rPr>
          <w:kern w:val="0"/>
          <w:lang w:eastAsia="en-GB"/>
        </w:rPr>
        <w:t xml:space="preserve"> </w:t>
      </w:r>
      <w:r w:rsidR="008E1B05">
        <w:rPr>
          <w:kern w:val="0"/>
          <w:lang w:eastAsia="en-GB"/>
        </w:rPr>
        <w:t xml:space="preserve">variable and </w:t>
      </w:r>
      <w:r w:rsidR="0088084D">
        <w:rPr>
          <w:kern w:val="0"/>
          <w:lang w:eastAsia="en-GB"/>
        </w:rPr>
        <w:t xml:space="preserve">inaccurate </w:t>
      </w:r>
      <w:r w:rsidR="00911D57" w:rsidRPr="006144F7">
        <w:rPr>
          <w:kern w:val="0"/>
          <w:lang w:eastAsia="en-GB"/>
        </w:rPr>
        <w:t>beliefs about</w:t>
      </w:r>
      <w:r w:rsidR="00900507" w:rsidRPr="006144F7">
        <w:rPr>
          <w:kern w:val="0"/>
          <w:lang w:eastAsia="en-GB"/>
        </w:rPr>
        <w:t xml:space="preserve"> </w:t>
      </w:r>
      <w:r w:rsidR="00FC3ECF">
        <w:rPr>
          <w:kern w:val="0"/>
          <w:lang w:eastAsia="en-GB"/>
        </w:rPr>
        <w:t>the</w:t>
      </w:r>
      <w:r w:rsidR="006E03AD" w:rsidRPr="006144F7">
        <w:rPr>
          <w:kern w:val="0"/>
          <w:lang w:eastAsia="en-GB"/>
        </w:rPr>
        <w:t xml:space="preserve"> </w:t>
      </w:r>
      <w:r w:rsidR="00911D57" w:rsidRPr="006144F7">
        <w:rPr>
          <w:kern w:val="0"/>
          <w:lang w:eastAsia="en-GB"/>
        </w:rPr>
        <w:t>levels of debt</w:t>
      </w:r>
      <w:r w:rsidR="006E03AD" w:rsidRPr="006144F7">
        <w:rPr>
          <w:kern w:val="0"/>
          <w:lang w:eastAsia="en-GB"/>
        </w:rPr>
        <w:t xml:space="preserve"> among students</w:t>
      </w:r>
      <w:r w:rsidR="00911D57" w:rsidRPr="006144F7">
        <w:rPr>
          <w:kern w:val="0"/>
          <w:lang w:eastAsia="en-GB"/>
        </w:rPr>
        <w:t xml:space="preserve"> </w:t>
      </w:r>
      <w:r w:rsidR="00FC3ECF">
        <w:rPr>
          <w:kern w:val="0"/>
          <w:lang w:eastAsia="en-GB"/>
        </w:rPr>
        <w:t xml:space="preserve">in general </w:t>
      </w:r>
      <w:r w:rsidR="000837B9">
        <w:rPr>
          <w:kern w:val="0"/>
          <w:lang w:eastAsia="en-GB"/>
        </w:rPr>
        <w:t>will influence</w:t>
      </w:r>
      <w:r w:rsidR="00911D57" w:rsidRPr="006144F7">
        <w:rPr>
          <w:kern w:val="0"/>
          <w:lang w:eastAsia="en-GB"/>
        </w:rPr>
        <w:t xml:space="preserve"> </w:t>
      </w:r>
      <w:r w:rsidR="006E03AD" w:rsidRPr="006144F7">
        <w:rPr>
          <w:kern w:val="0"/>
          <w:lang w:eastAsia="en-GB"/>
        </w:rPr>
        <w:t>their</w:t>
      </w:r>
      <w:r w:rsidR="006144F7">
        <w:rPr>
          <w:kern w:val="0"/>
          <w:lang w:eastAsia="en-GB"/>
        </w:rPr>
        <w:t xml:space="preserve"> attitudes towards </w:t>
      </w:r>
      <w:r w:rsidR="006144F7" w:rsidRPr="00EE358E">
        <w:rPr>
          <w:kern w:val="0"/>
          <w:lang w:eastAsia="en-GB"/>
        </w:rPr>
        <w:t xml:space="preserve">indebtedness. </w:t>
      </w:r>
      <w:bookmarkStart w:id="0" w:name="OLE_LINK117"/>
      <w:bookmarkStart w:id="1" w:name="OLE_LINK118"/>
    </w:p>
    <w:p w14:paraId="324B2A97" w14:textId="2BF8618E" w:rsidR="00BA2556" w:rsidRPr="00C23FC9" w:rsidRDefault="0088084D" w:rsidP="00D20662">
      <w:pPr>
        <w:spacing w:line="480" w:lineRule="auto"/>
        <w:ind w:firstLine="720"/>
        <w:rPr>
          <w:kern w:val="0"/>
          <w:lang w:eastAsia="en-GB"/>
        </w:rPr>
      </w:pPr>
      <w:r w:rsidRPr="00EE358E">
        <w:rPr>
          <w:kern w:val="0"/>
          <w:lang w:eastAsia="en-GB"/>
        </w:rPr>
        <w:t xml:space="preserve">We </w:t>
      </w:r>
      <w:r w:rsidR="00B235A7" w:rsidRPr="00EE358E">
        <w:rPr>
          <w:kern w:val="0"/>
          <w:lang w:eastAsia="en-GB"/>
        </w:rPr>
        <w:t>begin by briefly describing curr</w:t>
      </w:r>
      <w:r w:rsidR="00EE358E" w:rsidRPr="00EE358E">
        <w:rPr>
          <w:kern w:val="0"/>
          <w:lang w:eastAsia="en-GB"/>
        </w:rPr>
        <w:t>ent models of relative judgment</w:t>
      </w:r>
      <w:r w:rsidR="00784518">
        <w:rPr>
          <w:kern w:val="0"/>
          <w:lang w:eastAsia="en-GB"/>
        </w:rPr>
        <w:t xml:space="preserve"> from cognitive psychology</w:t>
      </w:r>
      <w:r w:rsidR="006D32F0">
        <w:rPr>
          <w:kern w:val="0"/>
          <w:lang w:eastAsia="en-GB"/>
        </w:rPr>
        <w:t>.</w:t>
      </w:r>
      <w:r w:rsidR="006D32F0" w:rsidRPr="00EE358E">
        <w:rPr>
          <w:kern w:val="0"/>
          <w:lang w:eastAsia="en-GB"/>
        </w:rPr>
        <w:t xml:space="preserve"> </w:t>
      </w:r>
      <w:r w:rsidR="006D32F0">
        <w:rPr>
          <w:kern w:val="0"/>
          <w:lang w:eastAsia="en-GB"/>
        </w:rPr>
        <w:t>W</w:t>
      </w:r>
      <w:r w:rsidR="006D32F0" w:rsidRPr="00EE358E">
        <w:rPr>
          <w:kern w:val="0"/>
          <w:lang w:eastAsia="en-GB"/>
        </w:rPr>
        <w:t xml:space="preserve">e </w:t>
      </w:r>
      <w:r w:rsidR="00B235A7" w:rsidRPr="00EE358E">
        <w:rPr>
          <w:kern w:val="0"/>
          <w:lang w:eastAsia="en-GB"/>
        </w:rPr>
        <w:t xml:space="preserve">then </w:t>
      </w:r>
      <w:r w:rsidR="00EE358E" w:rsidRPr="00EE358E">
        <w:rPr>
          <w:kern w:val="0"/>
          <w:lang w:eastAsia="en-GB"/>
        </w:rPr>
        <w:t>highlight the importance of determining which model best predict</w:t>
      </w:r>
      <w:r w:rsidR="00B83F10">
        <w:rPr>
          <w:kern w:val="0"/>
          <w:lang w:eastAsia="en-GB"/>
        </w:rPr>
        <w:t>s</w:t>
      </w:r>
      <w:r w:rsidR="00EE358E" w:rsidRPr="00EE358E">
        <w:rPr>
          <w:kern w:val="0"/>
          <w:lang w:eastAsia="en-GB"/>
        </w:rPr>
        <w:t xml:space="preserve"> </w:t>
      </w:r>
      <w:r w:rsidR="00EE358E" w:rsidRPr="00EE358E">
        <w:rPr>
          <w:kern w:val="0"/>
          <w:lang w:eastAsia="en-GB"/>
        </w:rPr>
        <w:lastRenderedPageBreak/>
        <w:t>students’ attitudes towards indebtedness</w:t>
      </w:r>
      <w:r w:rsidR="00B83F10">
        <w:rPr>
          <w:kern w:val="0"/>
          <w:lang w:eastAsia="en-GB"/>
        </w:rPr>
        <w:t>, because</w:t>
      </w:r>
      <w:r w:rsidR="00EE358E" w:rsidRPr="00EE358E">
        <w:rPr>
          <w:kern w:val="0"/>
          <w:lang w:eastAsia="en-GB"/>
        </w:rPr>
        <w:t xml:space="preserve"> different practical implications </w:t>
      </w:r>
      <w:r w:rsidR="00C26C62">
        <w:rPr>
          <w:kern w:val="0"/>
          <w:lang w:eastAsia="en-GB"/>
        </w:rPr>
        <w:t xml:space="preserve">follow from </w:t>
      </w:r>
      <w:r w:rsidR="00C26C62" w:rsidRPr="00C23FC9">
        <w:rPr>
          <w:kern w:val="0"/>
          <w:lang w:eastAsia="en-GB"/>
        </w:rPr>
        <w:t>different models</w:t>
      </w:r>
      <w:r w:rsidR="00EE358E" w:rsidRPr="00C23FC9">
        <w:rPr>
          <w:kern w:val="0"/>
          <w:lang w:eastAsia="en-GB"/>
        </w:rPr>
        <w:t>.</w:t>
      </w:r>
    </w:p>
    <w:bookmarkEnd w:id="0"/>
    <w:bookmarkEnd w:id="1"/>
    <w:p w14:paraId="08ADC17E" w14:textId="77777777" w:rsidR="00456868" w:rsidRPr="00C23FC9" w:rsidRDefault="00456868" w:rsidP="003D525E">
      <w:pPr>
        <w:spacing w:line="480" w:lineRule="auto"/>
        <w:rPr>
          <w:b/>
          <w:i/>
        </w:rPr>
      </w:pPr>
      <w:r w:rsidRPr="00C23FC9">
        <w:rPr>
          <w:b/>
          <w:i/>
        </w:rPr>
        <w:t>Cognitive Models of Relative Judgment</w:t>
      </w:r>
    </w:p>
    <w:p w14:paraId="0CE4C210" w14:textId="419A0614" w:rsidR="00995D2F" w:rsidRPr="00C7069F" w:rsidRDefault="005B390C" w:rsidP="00C7069F">
      <w:pPr>
        <w:spacing w:line="480" w:lineRule="auto"/>
        <w:ind w:firstLine="709"/>
        <w:rPr>
          <w:bCs/>
        </w:rPr>
      </w:pPr>
      <w:r w:rsidRPr="00C23FC9">
        <w:rPr>
          <w:bCs/>
        </w:rPr>
        <w:t xml:space="preserve">Several </w:t>
      </w:r>
      <w:r w:rsidR="00875509" w:rsidRPr="00C7069F">
        <w:rPr>
          <w:bCs/>
        </w:rPr>
        <w:t xml:space="preserve">theoretical accounts </w:t>
      </w:r>
      <w:r w:rsidRPr="00C7069F">
        <w:rPr>
          <w:bCs/>
        </w:rPr>
        <w:t xml:space="preserve">have </w:t>
      </w:r>
      <w:r w:rsidR="00875509" w:rsidRPr="00C7069F">
        <w:rPr>
          <w:bCs/>
        </w:rPr>
        <w:t xml:space="preserve">been </w:t>
      </w:r>
      <w:r w:rsidR="00837BE2" w:rsidRPr="00C7069F">
        <w:rPr>
          <w:bCs/>
        </w:rPr>
        <w:t xml:space="preserve">developed </w:t>
      </w:r>
      <w:r w:rsidR="00875509" w:rsidRPr="00C7069F">
        <w:rPr>
          <w:bCs/>
        </w:rPr>
        <w:t xml:space="preserve">to explain </w:t>
      </w:r>
      <w:r w:rsidRPr="00C7069F">
        <w:rPr>
          <w:bCs/>
        </w:rPr>
        <w:t>the processes underlying comparisons</w:t>
      </w:r>
      <w:r w:rsidR="00CB1A81">
        <w:rPr>
          <w:bCs/>
        </w:rPr>
        <w:t xml:space="preserve"> and judgments</w:t>
      </w:r>
      <w:r w:rsidRPr="00C7069F">
        <w:rPr>
          <w:bCs/>
        </w:rPr>
        <w:t xml:space="preserve">. </w:t>
      </w:r>
      <w:r w:rsidR="00C7069F" w:rsidRPr="00C7069F">
        <w:rPr>
          <w:bCs/>
        </w:rPr>
        <w:t xml:space="preserve">We discuss two models </w:t>
      </w:r>
      <w:r w:rsidR="00885AC6">
        <w:rPr>
          <w:bCs/>
        </w:rPr>
        <w:t xml:space="preserve">of relative </w:t>
      </w:r>
      <w:r w:rsidR="00CB1A81">
        <w:rPr>
          <w:bCs/>
        </w:rPr>
        <w:t>judgment</w:t>
      </w:r>
      <w:r w:rsidR="00885AC6">
        <w:rPr>
          <w:bCs/>
        </w:rPr>
        <w:t xml:space="preserve"> that have been </w:t>
      </w:r>
      <w:r w:rsidR="00C7069F" w:rsidRPr="00C7069F">
        <w:rPr>
          <w:bCs/>
        </w:rPr>
        <w:t xml:space="preserve">developed in psychology and applied </w:t>
      </w:r>
      <w:r w:rsidR="00885AC6">
        <w:rPr>
          <w:bCs/>
        </w:rPr>
        <w:t>in</w:t>
      </w:r>
      <w:r w:rsidR="00885AC6" w:rsidRPr="00C7069F">
        <w:rPr>
          <w:bCs/>
        </w:rPr>
        <w:t xml:space="preserve"> </w:t>
      </w:r>
      <w:r w:rsidR="00C7069F" w:rsidRPr="00C7069F">
        <w:rPr>
          <w:bCs/>
        </w:rPr>
        <w:t xml:space="preserve">many domains; here we </w:t>
      </w:r>
      <w:r w:rsidR="00885AC6">
        <w:rPr>
          <w:bCs/>
        </w:rPr>
        <w:t>describe</w:t>
      </w:r>
      <w:r w:rsidR="00C7069F" w:rsidRPr="00C7069F">
        <w:rPr>
          <w:bCs/>
        </w:rPr>
        <w:t xml:space="preserve"> each model </w:t>
      </w:r>
      <w:r w:rsidR="00885AC6">
        <w:rPr>
          <w:bCs/>
        </w:rPr>
        <w:t xml:space="preserve">as it might </w:t>
      </w:r>
      <w:r w:rsidR="00CB1A81">
        <w:rPr>
          <w:bCs/>
        </w:rPr>
        <w:t>be applied</w:t>
      </w:r>
      <w:r w:rsidR="00885AC6">
        <w:rPr>
          <w:bCs/>
        </w:rPr>
        <w:t xml:space="preserve"> </w:t>
      </w:r>
      <w:r w:rsidR="00C7069F" w:rsidRPr="00C7069F">
        <w:rPr>
          <w:bCs/>
        </w:rPr>
        <w:t xml:space="preserve">to debt perception. </w:t>
      </w:r>
      <w:r w:rsidR="00885AC6">
        <w:rPr>
          <w:bCs/>
        </w:rPr>
        <w:t xml:space="preserve">The first model is </w:t>
      </w:r>
      <w:r w:rsidR="00456868" w:rsidRPr="00C7069F">
        <w:rPr>
          <w:bCs/>
        </w:rPr>
        <w:t xml:space="preserve">Adaptation </w:t>
      </w:r>
      <w:r w:rsidR="00456868" w:rsidRPr="00C23FC9">
        <w:rPr>
          <w:bCs/>
        </w:rPr>
        <w:t xml:space="preserve">Level Theory </w:t>
      </w:r>
      <w:r w:rsidR="0006628B" w:rsidRPr="00C23FC9">
        <w:rPr>
          <w:bCs/>
        </w:rPr>
        <w:fldChar w:fldCharType="begin"/>
      </w:r>
      <w:r w:rsidR="0050442F">
        <w:rPr>
          <w:bCs/>
        </w:rPr>
        <w:instrText xml:space="preserve"> ADDIN EN.CITE &lt;EndNote&gt;&lt;Cite&gt;&lt;Author&gt;Helson&lt;/Author&gt;&lt;Year&gt;1947&lt;/Year&gt;&lt;RecNum&gt;543&lt;/RecNum&gt;&lt;Prefix&gt;ALT`; &lt;/Prefix&gt;&lt;DisplayText&gt;(ALT; Helson 1947)&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06628B" w:rsidRPr="00C23FC9">
        <w:rPr>
          <w:bCs/>
        </w:rPr>
        <w:fldChar w:fldCharType="separate"/>
      </w:r>
      <w:r w:rsidR="0050442F">
        <w:rPr>
          <w:bCs/>
          <w:noProof/>
        </w:rPr>
        <w:t>(</w:t>
      </w:r>
      <w:hyperlink w:anchor="_ENREF_22" w:tooltip="Helson, 1947 #543" w:history="1">
        <w:r w:rsidR="000C1007">
          <w:rPr>
            <w:bCs/>
            <w:noProof/>
          </w:rPr>
          <w:t>ALT; Helson 1947</w:t>
        </w:r>
      </w:hyperlink>
      <w:r w:rsidR="0050442F">
        <w:rPr>
          <w:bCs/>
          <w:noProof/>
        </w:rPr>
        <w:t>)</w:t>
      </w:r>
      <w:r w:rsidR="0006628B" w:rsidRPr="00C23FC9">
        <w:rPr>
          <w:bCs/>
        </w:rPr>
        <w:fldChar w:fldCharType="end"/>
      </w:r>
      <w:r w:rsidR="00885AC6">
        <w:rPr>
          <w:bCs/>
        </w:rPr>
        <w:t xml:space="preserve">. </w:t>
      </w:r>
      <w:r w:rsidR="00456868" w:rsidRPr="00C23FC9">
        <w:rPr>
          <w:bCs/>
        </w:rPr>
        <w:t xml:space="preserve"> </w:t>
      </w:r>
      <w:r w:rsidR="00AB3FC3">
        <w:rPr>
          <w:bCs/>
        </w:rPr>
        <w:t>Applied to</w:t>
      </w:r>
      <w:r w:rsidR="00E32C73">
        <w:rPr>
          <w:bCs/>
        </w:rPr>
        <w:t xml:space="preserve"> indebtedness judgments,</w:t>
      </w:r>
      <w:r w:rsidR="00AB3FC3">
        <w:rPr>
          <w:bCs/>
        </w:rPr>
        <w:t xml:space="preserve"> the</w:t>
      </w:r>
      <w:r w:rsidR="00E32C73">
        <w:rPr>
          <w:bCs/>
        </w:rPr>
        <w:t xml:space="preserve"> </w:t>
      </w:r>
      <w:r w:rsidR="00885AC6">
        <w:t xml:space="preserve">ALT </w:t>
      </w:r>
      <w:r w:rsidR="00AB3FC3">
        <w:t xml:space="preserve">approach </w:t>
      </w:r>
      <w:r w:rsidR="00885AC6">
        <w:t>predicts</w:t>
      </w:r>
      <w:r w:rsidR="00885AC6" w:rsidRPr="00C23FC9">
        <w:t xml:space="preserve"> </w:t>
      </w:r>
      <w:r w:rsidR="00456868" w:rsidRPr="00C23FC9">
        <w:t>that people</w:t>
      </w:r>
      <w:r w:rsidR="00660043" w:rsidRPr="00C23FC9">
        <w:t>’s</w:t>
      </w:r>
      <w:r w:rsidR="00456868" w:rsidRPr="00C23FC9">
        <w:t xml:space="preserve"> </w:t>
      </w:r>
      <w:r w:rsidR="00180DB6" w:rsidRPr="00C23FC9">
        <w:t>evaluation</w:t>
      </w:r>
      <w:r w:rsidR="00B44049">
        <w:t>s</w:t>
      </w:r>
      <w:r w:rsidR="006D66C7" w:rsidRPr="00C23FC9">
        <w:t xml:space="preserve"> of </w:t>
      </w:r>
      <w:r w:rsidR="008451C7">
        <w:t>the size of a</w:t>
      </w:r>
      <w:r w:rsidR="008451C7" w:rsidRPr="00C23FC9">
        <w:t xml:space="preserve"> </w:t>
      </w:r>
      <w:r w:rsidR="00C7069F">
        <w:t xml:space="preserve">debt </w:t>
      </w:r>
      <w:r w:rsidR="00885AC6">
        <w:t xml:space="preserve">will </w:t>
      </w:r>
      <w:r w:rsidR="006C6ED1">
        <w:t>depend</w:t>
      </w:r>
      <w:r w:rsidR="00AB3FC3">
        <w:t xml:space="preserve"> in</w:t>
      </w:r>
      <w:r w:rsidR="006C6ED1">
        <w:t xml:space="preserve"> </w:t>
      </w:r>
      <w:r w:rsidR="00AB3FC3">
        <w:t xml:space="preserve">predictable ways </w:t>
      </w:r>
      <w:r w:rsidR="006C6ED1">
        <w:t>on</w:t>
      </w:r>
      <w:r w:rsidR="006D66C7" w:rsidRPr="00C23FC9">
        <w:t xml:space="preserve"> previously experienced </w:t>
      </w:r>
      <w:r w:rsidR="00AB3FC3">
        <w:t xml:space="preserve">and remembered </w:t>
      </w:r>
      <w:r w:rsidR="006D66C7" w:rsidRPr="00C23FC9">
        <w:t xml:space="preserve">relevant </w:t>
      </w:r>
      <w:r w:rsidR="00C7069F">
        <w:t>debt amounts</w:t>
      </w:r>
      <w:r w:rsidR="006D66C7" w:rsidRPr="00C23FC9">
        <w:t xml:space="preserve">. </w:t>
      </w:r>
      <w:r w:rsidR="006C6ED1">
        <w:t>I</w:t>
      </w:r>
      <w:r w:rsidR="00FF6FD8">
        <w:t xml:space="preserve">ndividuals are </w:t>
      </w:r>
      <w:r w:rsidR="004E2EF5">
        <w:t xml:space="preserve">hypothesized </w:t>
      </w:r>
      <w:r w:rsidR="00FF6FD8">
        <w:t>to</w:t>
      </w:r>
      <w:r w:rsidR="006D66C7" w:rsidRPr="00C23FC9">
        <w:t xml:space="preserve"> </w:t>
      </w:r>
      <w:r w:rsidR="008451C7">
        <w:t>have</w:t>
      </w:r>
      <w:r w:rsidR="008451C7" w:rsidRPr="00C23FC9">
        <w:t xml:space="preserve"> </w:t>
      </w:r>
      <w:r w:rsidR="006D66C7" w:rsidRPr="00C23FC9">
        <w:t xml:space="preserve">an </w:t>
      </w:r>
      <w:r w:rsidR="004E2EF5" w:rsidRPr="00C23FC9">
        <w:t>internali</w:t>
      </w:r>
      <w:r w:rsidR="004E2EF5">
        <w:t>z</w:t>
      </w:r>
      <w:r w:rsidR="004E2EF5" w:rsidRPr="00C23FC9">
        <w:t xml:space="preserve">ed </w:t>
      </w:r>
      <w:r w:rsidR="008451C7">
        <w:t>“</w:t>
      </w:r>
      <w:r w:rsidR="00B83F10" w:rsidRPr="00C23FC9">
        <w:t>reference</w:t>
      </w:r>
      <w:r w:rsidR="008451C7">
        <w:t>”</w:t>
      </w:r>
      <w:r w:rsidR="00B83F10" w:rsidRPr="00C23FC9">
        <w:t xml:space="preserve"> </w:t>
      </w:r>
      <w:r w:rsidR="008451C7">
        <w:t xml:space="preserve">or “typical” </w:t>
      </w:r>
      <w:r w:rsidR="00CB1A81">
        <w:t>debt level</w:t>
      </w:r>
      <w:r w:rsidR="00CB1A81" w:rsidRPr="00C23FC9">
        <w:t xml:space="preserve"> </w:t>
      </w:r>
      <w:r w:rsidR="00B83F10" w:rsidRPr="00C23FC9">
        <w:t>derived from</w:t>
      </w:r>
      <w:r w:rsidR="006D66C7" w:rsidRPr="00C23FC9">
        <w:t xml:space="preserve"> </w:t>
      </w:r>
      <w:r w:rsidR="00FF0D8E" w:rsidRPr="00C23FC9">
        <w:t xml:space="preserve">current and remembered </w:t>
      </w:r>
      <w:r w:rsidR="00C7069F">
        <w:t>debt amounts</w:t>
      </w:r>
      <w:r w:rsidR="006D66C7" w:rsidRPr="00C23FC9">
        <w:t xml:space="preserve"> (i.e.</w:t>
      </w:r>
      <w:r w:rsidR="00B83F10" w:rsidRPr="00C23FC9">
        <w:t>,</w:t>
      </w:r>
      <w:r w:rsidR="006D66C7" w:rsidRPr="00C23FC9">
        <w:t xml:space="preserve"> </w:t>
      </w:r>
      <w:r w:rsidR="00FF0D8E" w:rsidRPr="00C23FC9">
        <w:t>an</w:t>
      </w:r>
      <w:r w:rsidR="006D66C7" w:rsidRPr="00C23FC9">
        <w:t xml:space="preserve"> </w:t>
      </w:r>
      <w:r w:rsidR="00FF0D8E" w:rsidRPr="00C23FC9">
        <w:t>‘</w:t>
      </w:r>
      <w:r w:rsidR="006D66C7" w:rsidRPr="00C23FC9">
        <w:t>adaptation level’</w:t>
      </w:r>
      <w:r w:rsidR="00AD3706" w:rsidRPr="00C23FC9">
        <w:t>)</w:t>
      </w:r>
      <w:r w:rsidR="00AD3706">
        <w:t xml:space="preserve">. </w:t>
      </w:r>
      <w:r w:rsidR="00AD3706" w:rsidRPr="00C23FC9">
        <w:t xml:space="preserve"> </w:t>
      </w:r>
      <w:r w:rsidR="00AD3706">
        <w:t>T</w:t>
      </w:r>
      <w:r w:rsidR="00CB1A81">
        <w:t xml:space="preserve">he psychological </w:t>
      </w:r>
      <w:r w:rsidR="008451C7">
        <w:t xml:space="preserve">size </w:t>
      </w:r>
      <w:r w:rsidR="00CB1A81">
        <w:t>of a to-be-evaluated</w:t>
      </w:r>
      <w:r w:rsidR="006D66C7" w:rsidRPr="00C23FC9">
        <w:t xml:space="preserve"> </w:t>
      </w:r>
      <w:r w:rsidR="00180DB6" w:rsidRPr="00C23FC9">
        <w:t xml:space="preserve">debt </w:t>
      </w:r>
      <w:r w:rsidR="006D66C7" w:rsidRPr="00C23FC9">
        <w:t xml:space="preserve">will </w:t>
      </w:r>
      <w:r w:rsidR="00FF0D8E" w:rsidRPr="00C23FC9">
        <w:t xml:space="preserve">be </w:t>
      </w:r>
      <w:r w:rsidR="006D66C7" w:rsidRPr="00C23FC9">
        <w:t xml:space="preserve">judged </w:t>
      </w:r>
      <w:r w:rsidR="00592E32">
        <w:t>in terms of how it relates to</w:t>
      </w:r>
      <w:r w:rsidR="00592E32" w:rsidRPr="00C23FC9">
        <w:t xml:space="preserve"> </w:t>
      </w:r>
      <w:r w:rsidR="006D66C7" w:rsidRPr="00C23FC9">
        <w:t>th</w:t>
      </w:r>
      <w:r w:rsidR="00CB1A81">
        <w:t>is</w:t>
      </w:r>
      <w:r w:rsidR="006D66C7" w:rsidRPr="00C23FC9">
        <w:t xml:space="preserve"> </w:t>
      </w:r>
      <w:r w:rsidR="00FF0D8E" w:rsidRPr="00C23FC9">
        <w:t>adaptation level</w:t>
      </w:r>
      <w:r w:rsidR="00180DB6" w:rsidRPr="00C23FC9">
        <w:t>, which is</w:t>
      </w:r>
      <w:r w:rsidR="00FF6FD8">
        <w:t xml:space="preserve"> here </w:t>
      </w:r>
      <w:r w:rsidR="00223F24">
        <w:t>taken to be simply</w:t>
      </w:r>
      <w:r w:rsidR="00180DB6" w:rsidRPr="00C23FC9">
        <w:t xml:space="preserve"> the </w:t>
      </w:r>
      <w:r w:rsidR="00180DB6" w:rsidRPr="00B514CD">
        <w:t>mean</w:t>
      </w:r>
      <w:r w:rsidR="00180DB6" w:rsidRPr="00C23FC9">
        <w:t xml:space="preserve"> of </w:t>
      </w:r>
      <w:r w:rsidR="00FF6FD8">
        <w:t xml:space="preserve">relevant previously encountered </w:t>
      </w:r>
      <w:r w:rsidR="00784518">
        <w:t>debt amounts</w:t>
      </w:r>
      <w:r w:rsidR="00180DB6" w:rsidRPr="00C23FC9">
        <w:t xml:space="preserve">. </w:t>
      </w:r>
      <w:r w:rsidR="006C6EEF">
        <w:t xml:space="preserve">To the extent that a debt that is being considered is above the adaptation level it will be judged as large, and to the extent that a debt is less than the adaptation level it will be judged to be small. </w:t>
      </w:r>
      <w:r w:rsidR="00E835D7" w:rsidRPr="00C23FC9">
        <w:t xml:space="preserve">The theory proposes that people continually update their adaptation level, so that new encountered </w:t>
      </w:r>
      <w:r w:rsidR="00784518">
        <w:t>values</w:t>
      </w:r>
      <w:r w:rsidR="00E835D7" w:rsidRPr="00C23FC9">
        <w:t xml:space="preserve"> </w:t>
      </w:r>
      <w:r w:rsidR="00F87D18" w:rsidRPr="00C23FC9">
        <w:t xml:space="preserve">(e.g., </w:t>
      </w:r>
      <w:r w:rsidR="0069386C" w:rsidRPr="00C23FC9">
        <w:t xml:space="preserve">from hearing about </w:t>
      </w:r>
      <w:r w:rsidR="00F87D18" w:rsidRPr="00C23FC9">
        <w:t>new friends</w:t>
      </w:r>
      <w:r w:rsidR="0069386C" w:rsidRPr="00C23FC9">
        <w:t>’ debts</w:t>
      </w:r>
      <w:r w:rsidR="00F87D18" w:rsidRPr="00C23FC9">
        <w:t xml:space="preserve">) </w:t>
      </w:r>
      <w:r w:rsidR="00E835D7" w:rsidRPr="00C23FC9">
        <w:t xml:space="preserve">will shift the reference </w:t>
      </w:r>
      <w:r w:rsidR="00CB1A81">
        <w:t>debt level</w:t>
      </w:r>
      <w:r w:rsidR="00CB1A81" w:rsidRPr="00C23FC9">
        <w:t xml:space="preserve"> </w:t>
      </w:r>
      <w:r w:rsidR="00E835D7" w:rsidRPr="00C23FC9">
        <w:t xml:space="preserve">upwards or downwards depending on their size. </w:t>
      </w:r>
    </w:p>
    <w:p w14:paraId="06EEEE1B" w14:textId="1B0CCDF9" w:rsidR="00516E37" w:rsidRDefault="00456868" w:rsidP="00180DB6">
      <w:pPr>
        <w:spacing w:line="480" w:lineRule="auto"/>
        <w:ind w:firstLine="709"/>
      </w:pPr>
      <w:r w:rsidRPr="00C23FC9">
        <w:t xml:space="preserve">A contrasting approach is Range Frequency Theory </w:t>
      </w:r>
      <w:r w:rsidR="0006628B" w:rsidRPr="00C23FC9">
        <w:fldChar w:fldCharType="begin"/>
      </w:r>
      <w:r w:rsidR="00D00C5C">
        <w:instrText xml:space="preserve"> ADDIN EN.CITE &lt;EndNote&gt;&lt;Cite&gt;&lt;Author&gt;Parducci&lt;/Author&gt;&lt;Year&gt;1965&lt;/Year&gt;&lt;RecNum&gt;381&lt;/RecNum&gt;&lt;Prefix&gt;RFT`; &lt;/Prefix&gt;&lt;DisplayText&gt;(RFT; Parducci 1965)&lt;/DisplayText&gt;&lt;record&gt;&lt;rec-number&gt;381&lt;/rec-number&gt;&lt;foreign-keys&gt;&lt;key app="EN" db-id="xwe9pe9wg29rarera5yvwdvj99zrrfvtzpz0"&gt;381&lt;/key&gt;&lt;/foreign-keys&gt;&lt;ref-type name="Journal Article"&gt;17&lt;/ref-type&gt;&lt;contributors&gt;&lt;authors&gt;&lt;author&gt;Parducci, A.&lt;/author&gt;&lt;/authors&gt;&lt;/contributors&gt;&lt;titles&gt;&lt;title&gt;Category judgment: A range-frequency model&lt;/title&gt;&lt;secondary-title&gt;Psychological Review&lt;/secondary-title&gt;&lt;alt-title&gt;Psychol Rev&lt;/alt-title&gt;&lt;/titles&gt;&lt;periodical&gt;&lt;full-title&gt;Psychological Review&lt;/full-title&gt;&lt;/periodical&gt;&lt;alt-periodical&gt;&lt;full-title&gt;Psychol Rev&lt;/full-title&gt;&lt;/alt-periodical&gt;&lt;pages&gt;407-18&lt;/pages&gt;&lt;volume&gt;72&lt;/volume&gt;&lt;dates&gt;&lt;year&gt;1965&lt;/year&gt;&lt;/dates&gt;&lt;isbn&gt;0033-295X&lt;/isbn&gt;&lt;accession-num&gt;ISI:A1965CBM1000001&lt;/accession-num&gt;&lt;urls&gt;&lt;related-urls&gt;&lt;url&gt;&amp;lt;Go to ISI&amp;gt;://A1965CBM1000001&lt;/url&gt;&lt;/related-urls&gt;&lt;/urls&gt;&lt;language&gt;English&lt;/language&gt;&lt;/record&gt;&lt;/Cite&gt;&lt;/EndNote&gt;</w:instrText>
      </w:r>
      <w:r w:rsidR="0006628B" w:rsidRPr="00C23FC9">
        <w:fldChar w:fldCharType="separate"/>
      </w:r>
      <w:r w:rsidR="0050442F">
        <w:rPr>
          <w:noProof/>
        </w:rPr>
        <w:t>(</w:t>
      </w:r>
      <w:hyperlink w:anchor="_ENREF_33" w:tooltip="Parducci, 1965 #381" w:history="1">
        <w:r w:rsidR="000C1007">
          <w:rPr>
            <w:noProof/>
          </w:rPr>
          <w:t>RFT; Parducci 1965</w:t>
        </w:r>
      </w:hyperlink>
      <w:r w:rsidR="0050442F">
        <w:rPr>
          <w:noProof/>
        </w:rPr>
        <w:t>)</w:t>
      </w:r>
      <w:r w:rsidR="0006628B" w:rsidRPr="00C23FC9">
        <w:fldChar w:fldCharType="end"/>
      </w:r>
      <w:r w:rsidRPr="00C23FC9">
        <w:t>. According to RFT, what matters is not the</w:t>
      </w:r>
      <w:r w:rsidR="000D1130" w:rsidRPr="00C23FC9">
        <w:t xml:space="preserve"> mean of </w:t>
      </w:r>
      <w:r w:rsidR="00FC6D05">
        <w:t>comparison</w:t>
      </w:r>
      <w:r w:rsidR="00FC6D05" w:rsidRPr="00C23FC9">
        <w:t xml:space="preserve"> </w:t>
      </w:r>
      <w:r w:rsidR="00C7069F">
        <w:t>debt amounts</w:t>
      </w:r>
      <w:r w:rsidR="000D1130" w:rsidRPr="00C23FC9">
        <w:t xml:space="preserve">, </w:t>
      </w:r>
      <w:r w:rsidRPr="00C23FC9">
        <w:t xml:space="preserve">but rather (a) how </w:t>
      </w:r>
      <w:r w:rsidR="00631C16">
        <w:t>a</w:t>
      </w:r>
      <w:r w:rsidRPr="00C23FC9">
        <w:t xml:space="preserve"> </w:t>
      </w:r>
      <w:r w:rsidR="00C7069F">
        <w:t>debt amount</w:t>
      </w:r>
      <w:r w:rsidRPr="00C23FC9">
        <w:t xml:space="preserve"> </w:t>
      </w:r>
      <w:r w:rsidR="00631C16">
        <w:t>relates</w:t>
      </w:r>
      <w:r w:rsidRPr="00C23FC9">
        <w:t xml:space="preserve"> </w:t>
      </w:r>
      <w:r w:rsidR="00631C16">
        <w:t xml:space="preserve">to </w:t>
      </w:r>
      <w:r w:rsidRPr="00C23FC9">
        <w:t xml:space="preserve">the smallest and largest </w:t>
      </w:r>
      <w:r w:rsidR="00C7069F">
        <w:t>amounts</w:t>
      </w:r>
      <w:r w:rsidRPr="00C23FC9">
        <w:t xml:space="preserve"> in </w:t>
      </w:r>
      <w:r w:rsidR="00B930CE">
        <w:t>a comparison context</w:t>
      </w:r>
      <w:r w:rsidRPr="00C23FC9">
        <w:t xml:space="preserve"> (the </w:t>
      </w:r>
      <w:r w:rsidRPr="00C23FC9">
        <w:rPr>
          <w:i/>
        </w:rPr>
        <w:t>range</w:t>
      </w:r>
      <w:r w:rsidRPr="00C23FC9">
        <w:t xml:space="preserve"> principle) and (b) where the particular </w:t>
      </w:r>
      <w:r w:rsidR="00C7069F">
        <w:t>debt amount</w:t>
      </w:r>
      <w:r w:rsidRPr="00C23FC9">
        <w:t xml:space="preserve"> ranks within the </w:t>
      </w:r>
      <w:r w:rsidR="00631C16">
        <w:t>context</w:t>
      </w:r>
      <w:r w:rsidR="00631C16" w:rsidRPr="00C23FC9">
        <w:t xml:space="preserve"> </w:t>
      </w:r>
      <w:r w:rsidRPr="00C23FC9">
        <w:t xml:space="preserve">(the </w:t>
      </w:r>
      <w:r w:rsidRPr="00C23FC9">
        <w:rPr>
          <w:i/>
        </w:rPr>
        <w:t>rank</w:t>
      </w:r>
      <w:r w:rsidRPr="00C23FC9">
        <w:t xml:space="preserve"> principle).</w:t>
      </w:r>
      <w:r w:rsidR="0003726D">
        <w:t xml:space="preserve"> </w:t>
      </w:r>
      <w:r w:rsidR="00AE73D3">
        <w:t xml:space="preserve">The comparison context is assumed to be a </w:t>
      </w:r>
      <w:r w:rsidR="00EA5C80">
        <w:t xml:space="preserve">small </w:t>
      </w:r>
      <w:r w:rsidR="00AE73D3">
        <w:t xml:space="preserve">set of other debt amounts, which might be retrieved from memory or </w:t>
      </w:r>
      <w:r w:rsidR="00EA5C80">
        <w:t xml:space="preserve">might be </w:t>
      </w:r>
      <w:r w:rsidR="00AE73D3">
        <w:t xml:space="preserve">available in an experimental context when a </w:t>
      </w:r>
      <w:r w:rsidR="00AE73D3">
        <w:lastRenderedPageBreak/>
        <w:t xml:space="preserve">judgment about the size of a debt is being made. </w:t>
      </w:r>
      <w:r w:rsidR="00516E37">
        <w:t xml:space="preserve">According to the range principle, </w:t>
      </w:r>
      <w:r w:rsidR="00280B93">
        <w:t>a debt will seem large to the extent that it is closer to the highest debt amount in the comparison context than to the lowest debt amount in the comparison context</w:t>
      </w:r>
      <w:r w:rsidR="00E07D04">
        <w:t xml:space="preserve"> (i.e., the extent to which it is high up the range of debt amounts in the context)</w:t>
      </w:r>
      <w:r w:rsidR="00280B93">
        <w:t>.</w:t>
      </w:r>
      <w:r w:rsidR="00E07D04">
        <w:t xml:space="preserve"> According to the rank principle, it will also matter how many smaller and how many larger debts are in the comparison context. These </w:t>
      </w:r>
      <w:r w:rsidR="00CB2AD9">
        <w:t xml:space="preserve">two </w:t>
      </w:r>
      <w:r w:rsidR="00E07D04">
        <w:t xml:space="preserve">principles can be formalised as follows. </w:t>
      </w:r>
    </w:p>
    <w:p w14:paraId="3EF597A2" w14:textId="598AC431" w:rsidR="000D1130" w:rsidRDefault="00FF6FD8" w:rsidP="00180DB6">
      <w:pPr>
        <w:spacing w:line="480" w:lineRule="auto"/>
        <w:ind w:firstLine="709"/>
      </w:pPr>
      <w:r>
        <w:t>Assume</w:t>
      </w:r>
      <w:r w:rsidRPr="00C23FC9">
        <w:t xml:space="preserve"> </w:t>
      </w:r>
      <w:r w:rsidR="00AE73D3">
        <w:t>that the comparison context includes</w:t>
      </w:r>
      <w:r w:rsidR="00AE73D3" w:rsidRPr="00C23FC9">
        <w:t xml:space="preserve"> </w:t>
      </w:r>
      <w:r w:rsidR="000D1130" w:rsidRPr="00C23FC9">
        <w:rPr>
          <w:i/>
        </w:rPr>
        <w:t>n</w:t>
      </w:r>
      <w:r w:rsidR="000D1130" w:rsidRPr="00C23FC9">
        <w:t xml:space="preserve"> </w:t>
      </w:r>
      <w:r w:rsidR="00AE73D3">
        <w:t xml:space="preserve">different </w:t>
      </w:r>
      <w:r w:rsidR="00C7069F">
        <w:t>debt amounts</w:t>
      </w:r>
      <w:r w:rsidR="00AE73D3">
        <w:t>, arranged in order from smallest to largest</w:t>
      </w:r>
      <w:r w:rsidR="000D1130" w:rsidRPr="00C23FC9">
        <w:t xml:space="preserve"> [</w:t>
      </w:r>
      <w:r w:rsidR="00EA5C80">
        <w:rPr>
          <w:i/>
        </w:rPr>
        <w:t>D</w:t>
      </w:r>
      <w:r w:rsidR="00EA5C80" w:rsidRPr="00C23FC9">
        <w:rPr>
          <w:i/>
          <w:vertAlign w:val="subscript"/>
        </w:rPr>
        <w:t>1</w:t>
      </w:r>
      <w:r w:rsidR="000D1130" w:rsidRPr="00C23FC9">
        <w:rPr>
          <w:i/>
        </w:rPr>
        <w:t>,</w:t>
      </w:r>
      <w:r w:rsidR="00EA5C80">
        <w:rPr>
          <w:i/>
        </w:rPr>
        <w:t>D</w:t>
      </w:r>
      <w:r w:rsidR="00EA5C80" w:rsidRPr="00C23FC9">
        <w:rPr>
          <w:i/>
          <w:vertAlign w:val="subscript"/>
        </w:rPr>
        <w:t>2</w:t>
      </w:r>
      <w:r w:rsidR="000D1130" w:rsidRPr="00C23FC9">
        <w:rPr>
          <w:i/>
        </w:rPr>
        <w:t>,…..</w:t>
      </w:r>
      <w:r w:rsidR="00EA5C80">
        <w:rPr>
          <w:i/>
        </w:rPr>
        <w:t>D</w:t>
      </w:r>
      <w:r w:rsidR="00EA5C80" w:rsidRPr="00C23FC9">
        <w:rPr>
          <w:i/>
          <w:vertAlign w:val="subscript"/>
        </w:rPr>
        <w:t>i</w:t>
      </w:r>
      <w:r w:rsidR="000D1130" w:rsidRPr="00C23FC9">
        <w:rPr>
          <w:i/>
        </w:rPr>
        <w:t>,….</w:t>
      </w:r>
      <w:r w:rsidR="00EA5C80">
        <w:rPr>
          <w:i/>
        </w:rPr>
        <w:t>D</w:t>
      </w:r>
      <w:r w:rsidR="00EA5C80" w:rsidRPr="00C23FC9">
        <w:rPr>
          <w:i/>
          <w:vertAlign w:val="subscript"/>
        </w:rPr>
        <w:t>n</w:t>
      </w:r>
      <w:r w:rsidR="000D1130" w:rsidRPr="00C23FC9">
        <w:t xml:space="preserve">]. Then, if </w:t>
      </w:r>
      <w:r w:rsidR="000D1130" w:rsidRPr="00C23FC9">
        <w:rPr>
          <w:i/>
        </w:rPr>
        <w:t>M</w:t>
      </w:r>
      <w:r w:rsidR="000D1130" w:rsidRPr="00C23FC9">
        <w:rPr>
          <w:i/>
          <w:vertAlign w:val="subscript"/>
        </w:rPr>
        <w:t>i</w:t>
      </w:r>
      <w:r w:rsidR="000D1130" w:rsidRPr="00C23FC9">
        <w:t xml:space="preserve"> is the subjective psychological </w:t>
      </w:r>
      <w:r w:rsidR="001846BF">
        <w:t>size</w:t>
      </w:r>
      <w:r w:rsidR="001846BF" w:rsidRPr="00C23FC9">
        <w:t xml:space="preserve"> </w:t>
      </w:r>
      <w:r w:rsidR="000D1130" w:rsidRPr="00C23FC9">
        <w:t xml:space="preserve">of </w:t>
      </w:r>
      <w:r w:rsidR="001846BF">
        <w:rPr>
          <w:i/>
        </w:rPr>
        <w:t>D</w:t>
      </w:r>
      <w:r w:rsidR="001846BF" w:rsidRPr="00C23FC9">
        <w:rPr>
          <w:i/>
          <w:vertAlign w:val="subscript"/>
        </w:rPr>
        <w:t>i</w:t>
      </w:r>
      <w:r w:rsidR="001846BF">
        <w:rPr>
          <w:i/>
          <w:vertAlign w:val="subscript"/>
        </w:rPr>
        <w:t xml:space="preserve"> </w:t>
      </w:r>
      <w:r w:rsidR="00E90863" w:rsidRPr="00E90863">
        <w:t>(</w:t>
      </w:r>
      <w:r w:rsidR="001846BF">
        <w:t xml:space="preserve">which would relate to, </w:t>
      </w:r>
      <w:r w:rsidR="00E90863">
        <w:t xml:space="preserve">e.g., the concern about </w:t>
      </w:r>
      <w:r w:rsidR="00E90863" w:rsidRPr="00E90863">
        <w:t>debt amount</w:t>
      </w:r>
      <w:r w:rsidR="00E90863">
        <w:t xml:space="preserve"> </w:t>
      </w:r>
      <w:r w:rsidR="001846BF">
        <w:rPr>
          <w:i/>
        </w:rPr>
        <w:t>D</w:t>
      </w:r>
      <w:r w:rsidR="001846BF" w:rsidRPr="00C23FC9">
        <w:rPr>
          <w:i/>
          <w:vertAlign w:val="subscript"/>
        </w:rPr>
        <w:t>i</w:t>
      </w:r>
      <w:r w:rsidR="00E90863" w:rsidRPr="00E90863">
        <w:t>)</w:t>
      </w:r>
      <w:r w:rsidR="00342F74" w:rsidRPr="00E90863">
        <w:t>,</w:t>
      </w:r>
    </w:p>
    <w:p w14:paraId="1876FC1F" w14:textId="410E6CCB" w:rsidR="00502289" w:rsidRDefault="000D1130" w:rsidP="00502289">
      <w:pPr>
        <w:spacing w:line="480" w:lineRule="auto"/>
      </w:pPr>
      <w:r w:rsidRPr="00C23FC9">
        <w:tab/>
      </w:r>
      <w:r w:rsidR="00D174AF" w:rsidRPr="00C23FC9">
        <w:tab/>
      </w:r>
      <w:r w:rsidR="00D174AF" w:rsidRPr="00C23FC9">
        <w:tab/>
      </w:r>
      <w:r w:rsidR="00D174AF" w:rsidRPr="00C23FC9">
        <w:tab/>
      </w:r>
      <w:r w:rsidR="00D174AF" w:rsidRPr="00C23FC9">
        <w:tab/>
      </w:r>
      <w:r w:rsidRPr="00C23FC9">
        <w:rPr>
          <w:noProof/>
          <w:position w:val="-10"/>
          <w:lang w:eastAsia="en-GB"/>
        </w:rPr>
        <w:drawing>
          <wp:inline distT="0" distB="0" distL="0" distR="0" wp14:anchorId="5DED0F75" wp14:editId="6A76DBDC">
            <wp:extent cx="1304925" cy="2000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04925" cy="200025"/>
                    </a:xfrm>
                    <a:prstGeom prst="rect">
                      <a:avLst/>
                    </a:prstGeom>
                    <a:noFill/>
                    <a:ln>
                      <a:noFill/>
                    </a:ln>
                  </pic:spPr>
                </pic:pic>
              </a:graphicData>
            </a:graphic>
          </wp:inline>
        </w:drawing>
      </w:r>
      <w:r w:rsidR="00D174AF" w:rsidRPr="00C23FC9">
        <w:tab/>
      </w:r>
      <w:r w:rsidR="00D174AF" w:rsidRPr="00C23FC9">
        <w:tab/>
      </w:r>
      <w:r w:rsidR="00D174AF" w:rsidRPr="00C23FC9">
        <w:tab/>
      </w:r>
      <w:r w:rsidR="00D174AF" w:rsidRPr="00C23FC9">
        <w:tab/>
      </w:r>
      <w:r w:rsidR="002F68F7">
        <w:t xml:space="preserve">           </w:t>
      </w:r>
      <w:r w:rsidR="00502289">
        <w:t>(1)</w:t>
      </w:r>
    </w:p>
    <w:p w14:paraId="17224327" w14:textId="1CEA15C4" w:rsidR="00502289" w:rsidRDefault="000D1130" w:rsidP="00502289">
      <w:pPr>
        <w:spacing w:line="480" w:lineRule="auto"/>
      </w:pPr>
      <w:r w:rsidRPr="00C23FC9">
        <w:t xml:space="preserve">where </w:t>
      </w:r>
      <w:r w:rsidRPr="00C23FC9">
        <w:rPr>
          <w:i/>
        </w:rPr>
        <w:t>R</w:t>
      </w:r>
      <w:r w:rsidRPr="00C23FC9">
        <w:rPr>
          <w:i/>
          <w:vertAlign w:val="subscript"/>
        </w:rPr>
        <w:t>i</w:t>
      </w:r>
      <w:r w:rsidRPr="00C23FC9">
        <w:t xml:space="preserve"> is the range value of </w:t>
      </w:r>
      <w:r w:rsidR="00C7069F">
        <w:t>debt amount</w:t>
      </w:r>
      <w:r w:rsidRPr="00C23FC9">
        <w:t xml:space="preserve"> </w:t>
      </w:r>
      <w:r w:rsidR="001846BF">
        <w:rPr>
          <w:i/>
        </w:rPr>
        <w:t>D</w:t>
      </w:r>
      <w:r w:rsidR="001846BF" w:rsidRPr="00C23FC9">
        <w:rPr>
          <w:i/>
          <w:vertAlign w:val="subscript"/>
        </w:rPr>
        <w:t>i</w:t>
      </w:r>
      <w:r w:rsidRPr="00C23FC9">
        <w:t>:</w:t>
      </w:r>
    </w:p>
    <w:p w14:paraId="095317E2" w14:textId="749CDE70" w:rsidR="000D1130" w:rsidRPr="00C23FC9" w:rsidRDefault="002F68F7" w:rsidP="000D1130">
      <w:pPr>
        <w:spacing w:line="480" w:lineRule="auto"/>
      </w:pPr>
      <w:r w:rsidRPr="002F68F7">
        <w:rPr>
          <w:noProof/>
          <w:lang w:eastAsia="en-GB"/>
        </w:rPr>
        <w:drawing>
          <wp:inline distT="0" distB="0" distL="0" distR="0" wp14:anchorId="78CB5C81" wp14:editId="0B15C78E">
            <wp:extent cx="5400000" cy="352800"/>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352800"/>
                    </a:xfrm>
                    <a:prstGeom prst="rect">
                      <a:avLst/>
                    </a:prstGeom>
                    <a:noFill/>
                    <a:ln>
                      <a:noFill/>
                    </a:ln>
                  </pic:spPr>
                </pic:pic>
              </a:graphicData>
            </a:graphic>
          </wp:inline>
        </w:drawing>
      </w:r>
      <w:r w:rsidR="00D174AF" w:rsidRPr="00C23FC9">
        <w:tab/>
      </w:r>
      <w:r w:rsidRPr="002F68F7">
        <w:rPr>
          <w:kern w:val="24"/>
          <w:position w:val="20"/>
        </w:rPr>
        <w:t>(2)</w:t>
      </w:r>
    </w:p>
    <w:p w14:paraId="53C7FF62" w14:textId="696D1AB9" w:rsidR="000D1130" w:rsidRDefault="000D1130" w:rsidP="000D1130">
      <w:pPr>
        <w:spacing w:line="480" w:lineRule="auto"/>
      </w:pPr>
      <w:r w:rsidRPr="00C23FC9">
        <w:t xml:space="preserve">and </w:t>
      </w:r>
      <w:r w:rsidRPr="00C23FC9">
        <w:rPr>
          <w:i/>
        </w:rPr>
        <w:t>F</w:t>
      </w:r>
      <w:r w:rsidRPr="00C23FC9">
        <w:rPr>
          <w:i/>
          <w:vertAlign w:val="subscript"/>
        </w:rPr>
        <w:t>i</w:t>
      </w:r>
      <w:r w:rsidRPr="00C23FC9">
        <w:t xml:space="preserve"> is the frequency value, or relative ranked ordinal position</w:t>
      </w:r>
      <w:r w:rsidR="00E90863">
        <w:t xml:space="preserve"> </w:t>
      </w:r>
      <w:r w:rsidR="00E90863">
        <w:rPr>
          <w:i/>
        </w:rPr>
        <w:t>i</w:t>
      </w:r>
      <w:r w:rsidR="00E90863">
        <w:t xml:space="preserve"> </w:t>
      </w:r>
      <w:r w:rsidRPr="00C23FC9">
        <w:t xml:space="preserve">of </w:t>
      </w:r>
      <w:r w:rsidR="00C7069F">
        <w:t>debt amount</w:t>
      </w:r>
      <w:r w:rsidRPr="00C23FC9">
        <w:t xml:space="preserve"> </w:t>
      </w:r>
      <w:r w:rsidR="001846BF">
        <w:rPr>
          <w:i/>
        </w:rPr>
        <w:t>D</w:t>
      </w:r>
      <w:r w:rsidR="001846BF" w:rsidRPr="00E90863">
        <w:rPr>
          <w:i/>
          <w:vertAlign w:val="subscript"/>
        </w:rPr>
        <w:t>i</w:t>
      </w:r>
      <w:r w:rsidR="001846BF" w:rsidRPr="00C23FC9">
        <w:t xml:space="preserve"> </w:t>
      </w:r>
      <w:r w:rsidRPr="00C23FC9">
        <w:t>in the ordered set:</w:t>
      </w:r>
    </w:p>
    <w:p w14:paraId="3A9D3AFA" w14:textId="6EF262C0" w:rsidR="000D1130" w:rsidRPr="002F68F7" w:rsidRDefault="002F68F7" w:rsidP="000D1130">
      <w:pPr>
        <w:spacing w:line="480" w:lineRule="auto"/>
        <w:rPr>
          <w:kern w:val="24"/>
          <w:position w:val="20"/>
        </w:rPr>
      </w:pPr>
      <w:r w:rsidRPr="002F68F7">
        <w:rPr>
          <w:noProof/>
          <w:lang w:eastAsia="en-GB"/>
        </w:rPr>
        <w:drawing>
          <wp:inline distT="0" distB="0" distL="0" distR="0" wp14:anchorId="29F16C9E" wp14:editId="653A07AC">
            <wp:extent cx="5400000" cy="32377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00" cy="323775"/>
                    </a:xfrm>
                    <a:prstGeom prst="rect">
                      <a:avLst/>
                    </a:prstGeom>
                    <a:noFill/>
                    <a:ln>
                      <a:noFill/>
                    </a:ln>
                  </pic:spPr>
                </pic:pic>
              </a:graphicData>
            </a:graphic>
          </wp:inline>
        </w:drawing>
      </w:r>
      <w:r w:rsidRPr="002F68F7">
        <w:rPr>
          <w:kern w:val="24"/>
          <w:position w:val="20"/>
        </w:rPr>
        <w:t>(3)</w:t>
      </w:r>
    </w:p>
    <w:p w14:paraId="3CEC63A2" w14:textId="079AEF83" w:rsidR="00C836F9" w:rsidRPr="00C23FC9" w:rsidRDefault="00416967" w:rsidP="000D1130">
      <w:pPr>
        <w:spacing w:line="480" w:lineRule="auto"/>
        <w:ind w:firstLine="709"/>
      </w:pPr>
      <w:r w:rsidRPr="00C23FC9">
        <w:t xml:space="preserve">Thus </w:t>
      </w:r>
      <w:r w:rsidR="00456868" w:rsidRPr="00C23FC9">
        <w:t xml:space="preserve">the evaluation of a </w:t>
      </w:r>
      <w:r w:rsidR="00C7069F">
        <w:t>debt amount</w:t>
      </w:r>
      <w:r w:rsidR="00456868" w:rsidRPr="00C23FC9">
        <w:t xml:space="preserve"> </w:t>
      </w:r>
      <w:r w:rsidRPr="00C23FC9">
        <w:t xml:space="preserve">(Equation 1) </w:t>
      </w:r>
      <w:r w:rsidR="00456868" w:rsidRPr="00C23FC9">
        <w:t xml:space="preserve">is </w:t>
      </w:r>
      <w:r w:rsidRPr="00C23FC9">
        <w:t>determined by both</w:t>
      </w:r>
      <w:r w:rsidR="00456868" w:rsidRPr="00C23FC9">
        <w:t xml:space="preserve"> </w:t>
      </w:r>
      <w:r w:rsidR="002272EB">
        <w:t>range</w:t>
      </w:r>
      <w:r w:rsidR="00456868" w:rsidRPr="00C23FC9">
        <w:t xml:space="preserve"> </w:t>
      </w:r>
      <w:r w:rsidR="002272EB">
        <w:t>(Equation 2</w:t>
      </w:r>
      <w:r w:rsidR="007D5925" w:rsidRPr="00C23FC9">
        <w:t xml:space="preserve">) </w:t>
      </w:r>
      <w:r w:rsidR="00456868" w:rsidRPr="00C23FC9">
        <w:t xml:space="preserve">and </w:t>
      </w:r>
      <w:r w:rsidR="002272EB">
        <w:t>rank</w:t>
      </w:r>
      <w:r w:rsidR="00456868" w:rsidRPr="00C23FC9">
        <w:t xml:space="preserve"> </w:t>
      </w:r>
      <w:r w:rsidR="002272EB">
        <w:t>(Equation 3</w:t>
      </w:r>
      <w:r w:rsidR="007D5925" w:rsidRPr="00C23FC9">
        <w:t xml:space="preserve">) </w:t>
      </w:r>
      <w:r w:rsidR="00456868" w:rsidRPr="00C23FC9">
        <w:t xml:space="preserve">principles, with </w:t>
      </w:r>
      <w:r w:rsidR="00456868" w:rsidRPr="00C23FC9">
        <w:rPr>
          <w:i/>
        </w:rPr>
        <w:t>w</w:t>
      </w:r>
      <w:r w:rsidR="00456868" w:rsidRPr="00C23FC9">
        <w:t xml:space="preserve"> </w:t>
      </w:r>
      <w:r w:rsidR="00F95FB5" w:rsidRPr="00C23FC9">
        <w:t>being</w:t>
      </w:r>
      <w:r w:rsidR="00456868" w:rsidRPr="00C23FC9">
        <w:t xml:space="preserve"> </w:t>
      </w:r>
      <w:r w:rsidRPr="00C23FC9">
        <w:t>a weighting parameter</w:t>
      </w:r>
      <w:r w:rsidR="00456868" w:rsidRPr="00C23FC9">
        <w:t>.</w:t>
      </w:r>
      <w:r w:rsidR="0022127C" w:rsidRPr="00C23FC9">
        <w:t xml:space="preserve"> </w:t>
      </w:r>
    </w:p>
    <w:p w14:paraId="53B71D62" w14:textId="5C77E762" w:rsidR="00CC315E" w:rsidRPr="00C23FC9" w:rsidRDefault="00B44049" w:rsidP="00D80C55">
      <w:pPr>
        <w:spacing w:line="480" w:lineRule="auto"/>
        <w:ind w:firstLine="709"/>
      </w:pPr>
      <w:r>
        <w:t>Rank</w:t>
      </w:r>
      <w:r w:rsidR="000D1130" w:rsidRPr="00C23FC9">
        <w:t xml:space="preserve"> and range principles </w:t>
      </w:r>
      <w:r w:rsidR="0069386C" w:rsidRPr="00C23FC9">
        <w:t xml:space="preserve">were </w:t>
      </w:r>
      <w:r>
        <w:t>observed</w:t>
      </w:r>
      <w:r w:rsidR="00456868" w:rsidRPr="00C23FC9">
        <w:t xml:space="preserve"> initially in the domain of psychophysics</w:t>
      </w:r>
      <w:r w:rsidR="006C378B" w:rsidRPr="00C23FC9">
        <w:t xml:space="preserve"> </w:t>
      </w:r>
      <w:r w:rsidR="00784518">
        <w:t xml:space="preserve">for judgments of simple stimuli such as the loudness of sounds and brightness of lights </w:t>
      </w:r>
      <w:r w:rsidR="0006628B" w:rsidRPr="00C23FC9">
        <w:fldChar w:fldCharType="begin"/>
      </w:r>
      <w:r w:rsidR="00A63023">
        <w:instrText xml:space="preserve"> ADDIN EN.CITE &lt;EndNote&gt;&lt;Cite&gt;&lt;Author&gt;Parducci&lt;/Author&gt;&lt;Year&gt;1960&lt;/Year&gt;&lt;RecNum&gt;565&lt;/RecNum&gt;&lt;Prefix&gt;e.g.`, &lt;/Prefix&gt;&lt;DisplayText&gt;(e.g., Parducci, Calfee et al. 1960)&lt;/DisplayText&gt;&lt;record&gt;&lt;rec-number&gt;565&lt;/rec-number&gt;&lt;foreign-keys&gt;&lt;key app="EN" db-id="xwe9pe9wg29rarera5yvwdvj99zrrfvtzpz0"&gt;565&lt;/key&gt;&lt;key app="ENWeb" db-id=""&gt;0&lt;/key&gt;&lt;/foreign-keys&gt;&lt;ref-type name="Journal Article"&gt;17&lt;/ref-type&gt;&lt;contributors&gt;&lt;authors&gt;&lt;author&gt;Parducci, A.&lt;/author&gt;&lt;author&gt;Calfee, R. C.&lt;/author&gt;&lt;author&gt;Marshall, L. M.&lt;/author&gt;&lt;author&gt;Davidson, L. P.&lt;/author&gt;&lt;/authors&gt;&lt;/contributors&gt;&lt;titles&gt;&lt;title&gt;Context effects in judgment: Adaptation level as a function of the mean, midpoint, and median of the stimuli&lt;/title&gt;&lt;secondary-title&gt;Journal of Experimental Psychology&lt;/secondary-title&gt;&lt;alt-title&gt;Journal of experimental psychology&lt;/alt-title&gt;&lt;/titles&gt;&lt;periodical&gt;&lt;full-title&gt;Journal of Experimental Psychology&lt;/full-title&gt;&lt;abbr-1&gt;J Exp Psychol&lt;/abbr-1&gt;&lt;/periodical&gt;&lt;alt-periodical&gt;&lt;full-title&gt;Journal of Experimental Psychology&lt;/full-title&gt;&lt;abbr-1&gt;J Exp Psychol&lt;/abbr-1&gt;&lt;/alt-periodical&gt;&lt;pages&gt;65-77&lt;/pages&gt;&lt;volume&gt;60&lt;/volume&gt;&lt;edition&gt;1960/08/01&lt;/edition&gt;&lt;keywords&gt;&lt;keyword&gt;*Thinness&lt;/keyword&gt;&lt;/keywords&gt;&lt;dates&gt;&lt;year&gt;1960&lt;/year&gt;&lt;pub-dates&gt;&lt;date&gt;Aug&lt;/date&gt;&lt;/pub-dates&gt;&lt;/dates&gt;&lt;isbn&gt;0022-1015 (Print)&amp;#xD;0022-1015 (Linking)&lt;/isbn&gt;&lt;accession-num&gt;14430377&lt;/accession-num&gt;&lt;urls&gt;&lt;related-urls&gt;&lt;url&gt;http://www.ncbi.nlm.nih.gov/pubmed/14430377&lt;/url&gt;&lt;/related-urls&gt;&lt;/urls&gt;&lt;language&gt;eng&lt;/language&gt;&lt;/record&gt;&lt;/Cite&gt;&lt;/EndNote&gt;</w:instrText>
      </w:r>
      <w:r w:rsidR="0006628B" w:rsidRPr="00C23FC9">
        <w:fldChar w:fldCharType="separate"/>
      </w:r>
      <w:r w:rsidR="0050442F">
        <w:rPr>
          <w:noProof/>
        </w:rPr>
        <w:t>(</w:t>
      </w:r>
      <w:hyperlink w:anchor="_ENREF_35" w:tooltip="Parducci, 1960 #565" w:history="1">
        <w:r w:rsidR="000C1007">
          <w:rPr>
            <w:noProof/>
          </w:rPr>
          <w:t>e.g., Parducci, Calfee et al. 1960</w:t>
        </w:r>
      </w:hyperlink>
      <w:r w:rsidR="0050442F">
        <w:rPr>
          <w:noProof/>
        </w:rPr>
        <w:t>)</w:t>
      </w:r>
      <w:r w:rsidR="0006628B" w:rsidRPr="00C23FC9">
        <w:fldChar w:fldCharType="end"/>
      </w:r>
      <w:r w:rsidR="000D1130" w:rsidRPr="00C23FC9">
        <w:t>. The</w:t>
      </w:r>
      <w:r w:rsidR="003D6866">
        <w:t>y</w:t>
      </w:r>
      <w:r w:rsidR="000D1130" w:rsidRPr="00C23FC9">
        <w:t xml:space="preserve"> </w:t>
      </w:r>
      <w:r w:rsidR="00456868" w:rsidRPr="00C23FC9">
        <w:t xml:space="preserve">later received </w:t>
      </w:r>
      <w:r w:rsidR="000D1130" w:rsidRPr="00C23FC9">
        <w:t xml:space="preserve">considerable </w:t>
      </w:r>
      <w:r w:rsidR="00456868" w:rsidRPr="00C23FC9">
        <w:t>experimental support in vario</w:t>
      </w:r>
      <w:r w:rsidR="000D1130" w:rsidRPr="00C23FC9">
        <w:t xml:space="preserve">us cognitive and social domains, </w:t>
      </w:r>
      <w:r w:rsidR="006538CF">
        <w:t>influencing</w:t>
      </w:r>
      <w:r w:rsidR="006538CF" w:rsidRPr="00C23FC9">
        <w:t xml:space="preserve"> </w:t>
      </w:r>
      <w:r w:rsidR="00AC3FD4">
        <w:t xml:space="preserve">for example </w:t>
      </w:r>
      <w:r w:rsidR="00B5104A" w:rsidRPr="00C23FC9">
        <w:t>judgments of</w:t>
      </w:r>
      <w:r w:rsidR="000D1130" w:rsidRPr="00C23FC9">
        <w:t xml:space="preserve"> </w:t>
      </w:r>
      <w:r w:rsidR="00B5104A" w:rsidRPr="00C23FC9">
        <w:t xml:space="preserve">income </w:t>
      </w:r>
      <w:r w:rsidR="006538CF">
        <w:t xml:space="preserve">satisfaction </w:t>
      </w:r>
      <w:r w:rsidR="0006628B" w:rsidRPr="00C23FC9">
        <w:fldChar w:fldCharType="begin">
          <w:fldData xml:space="preserve">PEVuZE5vdGU+PENpdGU+PEF1dGhvcj5Ccm93bjwvQXV0aG9yPjxZZWFyPjIwMDg8L1llYXI+PFJl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</w:fldData>
        </w:fldChar>
      </w:r>
      <w:r w:rsidR="00023BDD">
        <w:instrText xml:space="preserve"> ADDIN EN.CITE </w:instrText>
      </w:r>
      <w:r w:rsidR="00023BDD">
        <w:fldChar w:fldCharType="begin">
          <w:fldData xml:space="preserve">PEVuZE5vdGU+PENpdGU+PEF1dGhvcj5Ccm93bjwvQXV0aG9yPjxZZWFyPjIwMDg8L1llYXI+PFJl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</w:fldData>
        </w:fldChar>
      </w:r>
      <w:r w:rsidR="00023BDD">
        <w:instrText xml:space="preserve"> ADDIN EN.CITE.DATA </w:instrText>
      </w:r>
      <w:r w:rsidR="00023BDD">
        <w:fldChar w:fldCharType="end"/>
      </w:r>
      <w:r w:rsidR="0006628B" w:rsidRPr="00C23FC9">
        <w:fldChar w:fldCharType="separate"/>
      </w:r>
      <w:r w:rsidR="0050442F">
        <w:rPr>
          <w:noProof/>
        </w:rPr>
        <w:t>(</w:t>
      </w:r>
      <w:hyperlink w:anchor="_ENREF_20" w:tooltip="Hagerty, 2000 #421" w:history="1">
        <w:r w:rsidR="000C1007">
          <w:rPr>
            <w:noProof/>
          </w:rPr>
          <w:t>Hagerty 2000</w:t>
        </w:r>
      </w:hyperlink>
      <w:r w:rsidR="0050442F">
        <w:rPr>
          <w:noProof/>
        </w:rPr>
        <w:t xml:space="preserve">; </w:t>
      </w:r>
      <w:hyperlink w:anchor="_ENREF_5" w:tooltip="Brown, 2008 #389" w:history="1">
        <w:r w:rsidR="000C1007">
          <w:rPr>
            <w:noProof/>
          </w:rPr>
          <w:t>Brown, Gardner et al. 2008</w:t>
        </w:r>
      </w:hyperlink>
      <w:r w:rsidR="0050442F">
        <w:rPr>
          <w:noProof/>
        </w:rPr>
        <w:t>)</w:t>
      </w:r>
      <w:r w:rsidR="0006628B" w:rsidRPr="00C23FC9">
        <w:fldChar w:fldCharType="end"/>
      </w:r>
      <w:r w:rsidR="00610616">
        <w:t xml:space="preserve">, body image </w:t>
      </w:r>
      <w:r w:rsidR="0006628B">
        <w:fldChar w:fldCharType="begin"/>
      </w:r>
      <w:r w:rsidR="00610616">
        <w:instrText xml:space="preserve"> ADDIN EN.CITE &lt;EndNote&gt;&lt;Cite&gt;&lt;Author&gt;Wedell&lt;/Author&gt;&lt;Year&gt;2005&lt;/Year&gt;&lt;RecNum&gt;727&lt;/RecNum&gt;&lt;DisplayText&gt;(Wedell, Santoyo et al. 2005)&lt;/DisplayText&gt;&lt;record&gt;&lt;rec-number&gt;727&lt;/rec-number&gt;&lt;foreign-keys&gt;&lt;key app="EN" db-id="xwe9pe9wg29rarera5yvwdvj99zrrfvtzpz0"&gt;727&lt;/key&gt;&lt;/foreign-keys&gt;&lt;ref-type name="Journal Article"&gt;17&lt;/ref-type&gt;&lt;contributors&gt;&lt;authors&gt;&lt;author&gt;Wedell, Douglas H.&lt;/author&gt;&lt;author&gt;Santoyo, Elaine M.&lt;/author&gt;&lt;author&gt;Pettibone, Jonathan C.&lt;/author&gt;&lt;/authors&gt;&lt;/contributors&gt;&lt;titles&gt;&lt;title&gt;The thick and the thin of it: Contextual effects in body perception&lt;/title&gt;&lt;secondary-title&gt;Basic and Applied Social Psychology&lt;/secondary-title&gt;&lt;/titles&gt;&lt;periodical&gt;&lt;full-title&gt;Basic and Applied Social Psychology&lt;/full-title&gt;&lt;/periodical&gt;&lt;pages&gt;213-27&lt;/pages&gt;&lt;volume&gt;27&lt;/volume&gt;&lt;dates&gt;&lt;year&gt;2005&lt;/year&gt;&lt;/dates&gt;&lt;urls&gt;&lt;/urls&gt;&lt;/record&gt;&lt;/Cite&gt;&lt;/EndNote&gt;</w:instrText>
      </w:r>
      <w:r w:rsidR="0006628B">
        <w:fldChar w:fldCharType="separate"/>
      </w:r>
      <w:r w:rsidR="00610616">
        <w:rPr>
          <w:noProof/>
        </w:rPr>
        <w:t>(</w:t>
      </w:r>
      <w:hyperlink w:anchor="_ENREF_42" w:tooltip="Wedell, 2005 #727" w:history="1">
        <w:r w:rsidR="000C1007">
          <w:rPr>
            <w:noProof/>
          </w:rPr>
          <w:t>Wedell, Santoyo et al. 2005</w:t>
        </w:r>
      </w:hyperlink>
      <w:r w:rsidR="00610616">
        <w:rPr>
          <w:noProof/>
        </w:rPr>
        <w:t>)</w:t>
      </w:r>
      <w:r w:rsidR="0006628B">
        <w:fldChar w:fldCharType="end"/>
      </w:r>
      <w:r w:rsidR="008D05FC" w:rsidRPr="00C23FC9">
        <w:t xml:space="preserve"> </w:t>
      </w:r>
      <w:r w:rsidR="00203875" w:rsidRPr="00C23FC9">
        <w:t>and</w:t>
      </w:r>
      <w:r w:rsidR="006538CF">
        <w:t xml:space="preserve"> satisfaction with</w:t>
      </w:r>
      <w:r w:rsidR="00203875" w:rsidRPr="00C23FC9">
        <w:t xml:space="preserve"> life in general </w:t>
      </w:r>
      <w:r w:rsidR="0006628B" w:rsidRPr="00C23FC9">
        <w:fldChar w:fldCharType="begin">
          <w:fldData xml:space="preserve">PEVuZE5vdGU+PENpdGU+PEF1dGhvcj5Cb3ljZTwvQXV0aG9yPjxZZWFyPjIwMTA8L1llYXI+PFJl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==
</w:fldData>
        </w:fldChar>
      </w:r>
      <w:r w:rsidR="00D20229">
        <w:instrText xml:space="preserve"> ADDIN EN.CITE </w:instrText>
      </w:r>
      <w:r w:rsidR="00D20229">
        <w:fldChar w:fldCharType="begin">
          <w:fldData xml:space="preserve">PEVuZE5vdGU+PENpdGU+PEF1dGhvcj5Cb3ljZTwvQXV0aG9yPjxZZWFyPjIwMTA8L1llYXI+PFJl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==
</w:fldData>
        </w:fldChar>
      </w:r>
      <w:r w:rsidR="00D20229">
        <w:instrText xml:space="preserve"> ADDIN EN.CITE.DATA </w:instrText>
      </w:r>
      <w:r w:rsidR="00D20229">
        <w:fldChar w:fldCharType="end"/>
      </w:r>
      <w:r w:rsidR="0006628B" w:rsidRPr="00C23FC9">
        <w:fldChar w:fldCharType="separate"/>
      </w:r>
      <w:r w:rsidR="0050442F">
        <w:rPr>
          <w:noProof/>
        </w:rPr>
        <w:t>(</w:t>
      </w:r>
      <w:hyperlink w:anchor="_ENREF_39" w:tooltip="Smith, 1989 #396" w:history="1">
        <w:r w:rsidR="000C1007">
          <w:rPr>
            <w:noProof/>
          </w:rPr>
          <w:t>Smith, Diener et al. 1989</w:t>
        </w:r>
      </w:hyperlink>
      <w:r w:rsidR="0050442F">
        <w:rPr>
          <w:noProof/>
        </w:rPr>
        <w:t xml:space="preserve">; </w:t>
      </w:r>
      <w:hyperlink w:anchor="_ENREF_3" w:tooltip="Boyce, 2010 #547" w:history="1">
        <w:r w:rsidR="000C1007">
          <w:rPr>
            <w:noProof/>
          </w:rPr>
          <w:t>Boyce, Brown et al. 2010</w:t>
        </w:r>
      </w:hyperlink>
      <w:r w:rsidR="0050442F">
        <w:rPr>
          <w:noProof/>
        </w:rPr>
        <w:t>)</w:t>
      </w:r>
      <w:r w:rsidR="0006628B" w:rsidRPr="00C23FC9">
        <w:fldChar w:fldCharType="end"/>
      </w:r>
      <w:r w:rsidR="006538CF">
        <w:t xml:space="preserve">. Rank and range principles also characterize </w:t>
      </w:r>
      <w:r w:rsidR="000D1130" w:rsidRPr="00C23FC9">
        <w:t xml:space="preserve">attitudes towards the riskiness of alcohol </w:t>
      </w:r>
      <w:r w:rsidR="00B2234F" w:rsidRPr="00C23FC9">
        <w:lastRenderedPageBreak/>
        <w:t xml:space="preserve">consumption </w:t>
      </w:r>
      <w:r w:rsidR="0006628B" w:rsidRPr="00C23FC9">
        <w:fldChar w:fldCharType="begin"/>
      </w:r>
      <w:r w:rsidR="0050442F">
        <w:instrText xml:space="preserve"> ADDIN EN.CITE &lt;EndNote&gt;&lt;Cite&gt;&lt;Author&gt;Wood&lt;/Author&gt;&lt;Year&gt;2012&lt;/Year&gt;&lt;RecNum&gt;722&lt;/RecNum&gt;&lt;DisplayText&gt;(Wood, Brown et al. 2012)&lt;/DisplayText&gt;&lt;record&gt;&lt;rec-number&gt;722&lt;/rec-number&gt;&lt;foreign-keys&gt;&lt;key app="EN" db-id="xwe9pe9wg29rarera5yvwdvj99zrrfvtzpz0"&gt;722&lt;/key&gt;&lt;/foreign-keys&gt;&lt;ref-type name="Journal Article"&gt;17&lt;/ref-type&gt;&lt;contributors&gt;&lt;authors&gt;&lt;author&gt;Wood, A. M.&lt;/author&gt;&lt;author&gt;Brown, Gordon D. A.&lt;/author&gt;&lt;author&gt;Maltby, John&lt;/author&gt;&lt;/authors&gt;&lt;/contributors&gt;&lt;titles&gt;&lt;title&gt;Social norm influences on evaluations of the risks associated with alcohol consumption: Applying the rank based Decision by Sampling model to health judgments&lt;/title&gt;&lt;secondary-title&gt;Alcohol and Alcoholism&lt;/secondary-title&gt;&lt;/titles&gt;&lt;periodical&gt;&lt;full-title&gt;Alcohol and Alcoholism&lt;/full-title&gt;&lt;/periodical&gt;&lt;pages&gt;57-62&lt;/pages&gt;&lt;volume&gt;47&lt;/volume&gt;&lt;dates&gt;&lt;year&gt;2012&lt;/year&gt;&lt;/dates&gt;&lt;urls&gt;&lt;/urls&gt;&lt;/record&gt;&lt;/Cite&gt;&lt;/EndNote&gt;</w:instrText>
      </w:r>
      <w:r w:rsidR="0006628B" w:rsidRPr="00C23FC9">
        <w:fldChar w:fldCharType="separate"/>
      </w:r>
      <w:r w:rsidR="0050442F">
        <w:rPr>
          <w:noProof/>
        </w:rPr>
        <w:t>(</w:t>
      </w:r>
      <w:hyperlink w:anchor="_ENREF_45" w:tooltip="Wood, 2012 #722" w:history="1">
        <w:r w:rsidR="000C1007">
          <w:rPr>
            <w:noProof/>
          </w:rPr>
          <w:t>Wood, Brown et al. 2012</w:t>
        </w:r>
      </w:hyperlink>
      <w:r w:rsidR="0050442F">
        <w:rPr>
          <w:noProof/>
        </w:rPr>
        <w:t>)</w:t>
      </w:r>
      <w:r w:rsidR="0006628B" w:rsidRPr="00C23FC9">
        <w:fldChar w:fldCharType="end"/>
      </w:r>
      <w:r w:rsidR="000A177D">
        <w:t xml:space="preserve">; the effect of income on psychopathology </w:t>
      </w:r>
      <w:r w:rsidR="0006628B">
        <w:fldChar w:fldCharType="begin"/>
      </w:r>
      <w:r w:rsidR="000A177D">
        <w:instrText xml:space="preserve"> ADDIN EN.CITE &lt;EndNote&gt;&lt;Cite&gt;&lt;Author&gt;Wood&lt;/Author&gt;&lt;Year&gt;2012&lt;/Year&gt;&lt;RecNum&gt;546&lt;/RecNum&gt;&lt;DisplayText&gt;(Wood, Boyce et al. 2012)&lt;/DisplayText&gt;&lt;record&gt;&lt;rec-number&gt;546&lt;/rec-number&gt;&lt;foreign-keys&gt;&lt;key app="EN" db-id="xwe9pe9wg29rarera5yvwdvj99zrrfvtzpz0"&gt;546&lt;/key&gt;&lt;key app="ENWeb" db-id=""&gt;0&lt;/key&gt;&lt;/foreign-keys&gt;&lt;ref-type name="Journal Article"&gt;17&lt;/ref-type&gt;&lt;contributors&gt;&lt;authors&gt;&lt;author&gt;Wood, A. M.&lt;/author&gt;&lt;author&gt;Boyce, C. J.&lt;/author&gt;&lt;author&gt;Moore, S. C.&lt;/author&gt;&lt;author&gt;Brown, G. D. A.&lt;/author&gt;&lt;/authors&gt;&lt;/contributors&gt;&lt;titles&gt;&lt;title&gt;An evolutionary based social rank explanation of why low income predicts mental distress: A 17 year cohort study of 30,000 people&lt;/title&gt;&lt;secondary-title&gt;Journal of Affective Disorders&lt;/secondary-title&gt;&lt;/titles&gt;&lt;periodical&gt;&lt;full-title&gt;J Affect Disord&lt;/full-title&gt;&lt;abbr-1&gt;Journal of affective disorders&lt;/abbr-1&gt;&lt;/periodical&gt;&lt;pages&gt;882-888&lt;/pages&gt;&lt;volume&gt;136&lt;/volume&gt;&lt;dates&gt;&lt;year&gt;2012&lt;/year&gt;&lt;/dates&gt;&lt;urls&gt;&lt;/urls&gt;&lt;/record&gt;&lt;/Cite&gt;&lt;/EndNote&gt;</w:instrText>
      </w:r>
      <w:r w:rsidR="0006628B">
        <w:fldChar w:fldCharType="separate"/>
      </w:r>
      <w:r w:rsidR="000A177D">
        <w:rPr>
          <w:noProof/>
        </w:rPr>
        <w:t>(</w:t>
      </w:r>
      <w:hyperlink w:anchor="_ENREF_43" w:tooltip="Wood, 2012 #546" w:history="1">
        <w:r w:rsidR="000C1007">
          <w:rPr>
            <w:noProof/>
          </w:rPr>
          <w:t>Wood, Boyce et al. 2012</w:t>
        </w:r>
      </w:hyperlink>
      <w:r w:rsidR="000A177D">
        <w:rPr>
          <w:noProof/>
        </w:rPr>
        <w:t>)</w:t>
      </w:r>
      <w:r w:rsidR="0006628B">
        <w:fldChar w:fldCharType="end"/>
      </w:r>
      <w:r w:rsidR="000A177D">
        <w:t xml:space="preserve">; emotional reactions to events </w:t>
      </w:r>
      <w:r w:rsidR="0006628B">
        <w:fldChar w:fldCharType="begin"/>
      </w:r>
      <w:r w:rsidR="000A177D">
        <w:instrText xml:space="preserve"> ADDIN EN.CITE &lt;EndNote&gt;&lt;Cite&gt;&lt;Author&gt;Wood&lt;/Author&gt;&lt;Year&gt;2011&lt;/Year&gt;&lt;RecNum&gt;427&lt;/RecNum&gt;&lt;DisplayText&gt;(Wood, Brown et al. 2011)&lt;/DisplayText&gt;&lt;record&gt;&lt;rec-number&gt;427&lt;/rec-number&gt;&lt;foreign-keys&gt;&lt;key app="EN" db-id="xwe9pe9wg29rarera5yvwdvj99zrrfvtzpz0"&gt;427&lt;/key&gt;&lt;/foreign-keys&gt;&lt;ref-type name="Journal Article"&gt;17&lt;/ref-type&gt;&lt;contributors&gt;&lt;authors&gt;&lt;author&gt;Wood, A. M.&lt;/author&gt;&lt;author&gt;Brown, G. D. A.&lt;/author&gt;&lt;author&gt;Maltby, J.&lt;/author&gt;&lt;/authors&gt;&lt;/contributors&gt;&lt;auth-address&gt;Wood, AM&amp;#xD;Univ Manchester, Sch Psychol Sci, Dept Psychol Sci, 1-18 Coupland Bldg 1,Oxford Rd, Manchester M13 9PL, Lancs, England&amp;#xD;Univ Manchester, Sch Psychol Sci, Dept Psychol Sci, 1-18 Coupland Bldg 1,Oxford Rd, Manchester M13 9PL, Lancs, England&amp;#xD;Univ Manchester, Sch Psychol Sci, Dept Psychol Sci, Manchester M13 9PL, Lancs, England&amp;#xD;Univ Warwick, Dept Psychol, Coventry CV4 7AL, W Midlands, England&amp;#xD;Univ Leicester, Dept Psychol, Leicester LE1 7RH, Leics, England&lt;/auth-address&gt;&lt;titles&gt;&lt;title&gt;Thanks, but I&amp;apos;m used to better: A relative rank model of gratitude&lt;/title&gt;&lt;secondary-title&gt;Emotion&lt;/secondary-title&gt;&lt;alt-title&gt;Emotion&lt;/alt-title&gt;&lt;/titles&gt;&lt;periodical&gt;&lt;full-title&gt;Emotion&lt;/full-title&gt;&lt;abbr-1&gt;Emotion&lt;/abbr-1&gt;&lt;/periodical&gt;&lt;alt-periodical&gt;&lt;full-title&gt;Emotion&lt;/full-title&gt;&lt;abbr-1&gt;Emotion&lt;/abbr-1&gt;&lt;/alt-periodical&gt;&lt;pages&gt;175-80&lt;/pages&gt;&lt;volume&gt;11&lt;/volume&gt;&lt;keywords&gt;&lt;keyword&gt;range frequency&lt;/keyword&gt;&lt;keyword&gt;theory&lt;/keyword&gt;&lt;keyword&gt;rank&lt;/keyword&gt;&lt;keyword&gt;emotion&lt;/keyword&gt;&lt;keyword&gt;gratitude&lt;/keyword&gt;&lt;keyword&gt;social judgment&lt;/keyword&gt;&lt;keyword&gt;happiness&lt;/keyword&gt;&lt;keyword&gt;contrast&lt;/keyword&gt;&lt;keyword&gt;ratings&lt;/keyword&gt;&lt;keyword&gt;life&lt;/keyword&gt;&lt;/keywords&gt;&lt;dates&gt;&lt;year&gt;2011&lt;/year&gt;&lt;pub-dates&gt;&lt;date&gt;Feb&lt;/date&gt;&lt;/pub-dates&gt;&lt;/dates&gt;&lt;isbn&gt;1528-3542&lt;/isbn&gt;&lt;accession-num&gt;ISI:000288529600019&lt;/accession-num&gt;&lt;urls&gt;&lt;related-urls&gt;&lt;url&gt;&amp;lt;Go to ISI&amp;gt;://000288529600019&lt;/url&gt;&lt;/related-urls&gt;&lt;/urls&gt;&lt;language&gt;English&lt;/language&gt;&lt;/record&gt;&lt;/Cite&gt;&lt;/EndNote&gt;</w:instrText>
      </w:r>
      <w:r w:rsidR="0006628B">
        <w:fldChar w:fldCharType="separate"/>
      </w:r>
      <w:r w:rsidR="000A177D">
        <w:rPr>
          <w:noProof/>
        </w:rPr>
        <w:t>(</w:t>
      </w:r>
      <w:hyperlink w:anchor="_ENREF_44" w:tooltip="Wood, 2011 #427" w:history="1">
        <w:r w:rsidR="000C1007">
          <w:rPr>
            <w:noProof/>
          </w:rPr>
          <w:t>Wood, Brown et al. 2011</w:t>
        </w:r>
      </w:hyperlink>
      <w:r w:rsidR="000A177D">
        <w:rPr>
          <w:noProof/>
        </w:rPr>
        <w:t>)</w:t>
      </w:r>
      <w:r w:rsidR="0006628B">
        <w:fldChar w:fldCharType="end"/>
      </w:r>
      <w:r w:rsidR="000A177D">
        <w:t xml:space="preserve">; </w:t>
      </w:r>
      <w:r w:rsidR="00C2405D">
        <w:t xml:space="preserve">evaluation of </w:t>
      </w:r>
      <w:r w:rsidR="005E4A0A">
        <w:t xml:space="preserve">pain </w:t>
      </w:r>
      <w:r w:rsidR="005E4A0A">
        <w:fldChar w:fldCharType="begin"/>
      </w:r>
      <w:r w:rsidR="005E4A0A">
        <w:instrText xml:space="preserve"> ADDIN EN.CITE &lt;EndNote&gt;&lt;Cite&gt;&lt;Author&gt;Watkinson&lt;/Author&gt;&lt;Year&gt;2013&lt;/Year&gt;&lt;RecNum&gt;825&lt;/RecNum&gt;&lt;DisplayText&gt;(Watkinson, Wood et al. 2013)&lt;/DisplayText&gt;&lt;record&gt;&lt;rec-number&gt;825&lt;/rec-number&gt;&lt;foreign-keys&gt;&lt;key app="EN" db-id="xwe9pe9wg29rarera5yvwdvj99zrrfvtzpz0"&gt;825&lt;/key&gt;&lt;/foreign-keys&gt;&lt;ref-type name="Journal Article"&gt;17&lt;/ref-type&gt;&lt;contributors&gt;&lt;authors&gt;&lt;author&gt;Watkinson, P.&lt;/author&gt;&lt;author&gt;Wood, A. M.&lt;/author&gt;&lt;author&gt;Lloyd, D.&lt;/author&gt;&lt;author&gt;Brown, G. D. A.&lt;/author&gt;&lt;/authors&gt;&lt;/contributors&gt;&lt;titles&gt;&lt;title&gt;Pain ratings reflect cognitive context: A range frequency model of pain&lt;/title&gt;&lt;secondary-title&gt;Pain&lt;/secondary-title&gt;&lt;/titles&gt;&lt;periodical&gt;&lt;full-title&gt;Pain&lt;/full-title&gt;&lt;/periodical&gt;&lt;pages&gt;743-749&lt;/pages&gt;&lt;volume&gt;154&lt;/volume&gt;&lt;dates&gt;&lt;year&gt;2013&lt;/year&gt;&lt;/dates&gt;&lt;urls&gt;&lt;/urls&gt;&lt;/record&gt;&lt;/Cite&gt;&lt;/EndNote&gt;</w:instrText>
      </w:r>
      <w:r w:rsidR="005E4A0A">
        <w:fldChar w:fldCharType="separate"/>
      </w:r>
      <w:r w:rsidR="005E4A0A">
        <w:rPr>
          <w:noProof/>
        </w:rPr>
        <w:t>(</w:t>
      </w:r>
      <w:hyperlink w:anchor="_ENREF_41" w:tooltip="Watkinson, 2013 #825" w:history="1">
        <w:r w:rsidR="000C1007">
          <w:rPr>
            <w:noProof/>
          </w:rPr>
          <w:t>Watkinson, Wood et al. 2013</w:t>
        </w:r>
      </w:hyperlink>
      <w:r w:rsidR="005E4A0A">
        <w:rPr>
          <w:noProof/>
        </w:rPr>
        <w:t>)</w:t>
      </w:r>
      <w:r w:rsidR="005E4A0A">
        <w:fldChar w:fldCharType="end"/>
      </w:r>
      <w:r w:rsidR="005E4A0A">
        <w:t xml:space="preserve"> </w:t>
      </w:r>
      <w:r w:rsidR="00C2405D">
        <w:t xml:space="preserve">and </w:t>
      </w:r>
      <w:r w:rsidR="006538CF">
        <w:t xml:space="preserve">perception of </w:t>
      </w:r>
      <w:r w:rsidR="00C2405D">
        <w:t xml:space="preserve">depression symptom severity </w:t>
      </w:r>
      <w:r w:rsidR="0006628B">
        <w:fldChar w:fldCharType="begin"/>
      </w:r>
      <w:r w:rsidR="00C2405D">
        <w:instrText xml:space="preserve"> ADDIN EN.CITE &lt;EndNote&gt;&lt;Cite&gt;&lt;Author&gt;Melrose&lt;/Author&gt;&lt;Year&gt;2013&lt;/Year&gt;&lt;RecNum&gt;560&lt;/RecNum&gt;&lt;DisplayText&gt;(Melrose, Brown et al. 2013)&lt;/DisplayText&gt;&lt;record&gt;&lt;rec-number&gt;560&lt;/rec-number&gt;&lt;foreign-keys&gt;&lt;key app="EN" db-id="xwe9pe9wg29rarera5yvwdvj99zrrfvtzpz0"&gt;560&lt;/key&gt;&lt;/foreign-keys&gt;&lt;ref-type name="Journal Article"&gt;17&lt;/ref-type&gt;&lt;contributors&gt;&lt;authors&gt;&lt;author&gt;Melrose, K. L.&lt;/author&gt;&lt;author&gt;Brown, G. D. A.&lt;/author&gt;&lt;author&gt;Wood, A. M.&lt;/author&gt;&lt;/authors&gt;&lt;/contributors&gt;&lt;titles&gt;&lt;title&gt;Am I abnormal? Relative rank and social norm effects in judgments of anxiety and depression symptoms severity&lt;/title&gt;&lt;secondary-title&gt;Journal of Behavioral Decision Making&lt;/secondary-title&gt;&lt;/titles&gt;&lt;periodical&gt;&lt;full-title&gt;Journal of Behavioral Decision Making&lt;/full-title&gt;&lt;/periodical&gt;&lt;pages&gt;174-184&lt;/pages&gt;&lt;volume&gt;26&lt;/volume&gt;&lt;dates&gt;&lt;year&gt;2013&lt;/year&gt;&lt;/dates&gt;&lt;urls&gt;&lt;/urls&gt;&lt;/record&gt;&lt;/Cite&gt;&lt;/EndNote&gt;</w:instrText>
      </w:r>
      <w:r w:rsidR="0006628B">
        <w:fldChar w:fldCharType="separate"/>
      </w:r>
      <w:r w:rsidR="00C2405D">
        <w:rPr>
          <w:noProof/>
        </w:rPr>
        <w:t>(</w:t>
      </w:r>
      <w:hyperlink w:anchor="_ENREF_31" w:tooltip="Melrose, 2013 #560" w:history="1">
        <w:r w:rsidR="000C1007">
          <w:rPr>
            <w:noProof/>
          </w:rPr>
          <w:t>Melrose, Brown et al. 2013</w:t>
        </w:r>
      </w:hyperlink>
      <w:r w:rsidR="00C2405D">
        <w:rPr>
          <w:noProof/>
        </w:rPr>
        <w:t>)</w:t>
      </w:r>
      <w:r w:rsidR="0006628B">
        <w:fldChar w:fldCharType="end"/>
      </w:r>
      <w:r w:rsidR="006538CF">
        <w:t>, as well as</w:t>
      </w:r>
      <w:r w:rsidR="00C2405D">
        <w:t xml:space="preserve"> </w:t>
      </w:r>
      <w:r w:rsidR="00D80C55" w:rsidRPr="00181E29">
        <w:rPr>
          <w:lang w:val="en-US"/>
        </w:rPr>
        <w:t>belie</w:t>
      </w:r>
      <w:r w:rsidR="00D80C55">
        <w:rPr>
          <w:lang w:val="en-US"/>
        </w:rPr>
        <w:t xml:space="preserve">fs about the health benefits </w:t>
      </w:r>
      <w:r w:rsidR="00D80C55" w:rsidRPr="00181E29">
        <w:rPr>
          <w:lang w:val="en-US"/>
        </w:rPr>
        <w:t xml:space="preserve">of </w:t>
      </w:r>
      <w:r w:rsidR="00D80C55">
        <w:rPr>
          <w:lang w:val="en-US"/>
        </w:rPr>
        <w:t xml:space="preserve">physical </w:t>
      </w:r>
      <w:r w:rsidR="00D80C55" w:rsidRPr="00181E29">
        <w:rPr>
          <w:lang w:val="en-US"/>
        </w:rPr>
        <w:t>exercise</w:t>
      </w:r>
      <w:r w:rsidR="00D80C55">
        <w:rPr>
          <w:lang w:val="en-US"/>
        </w:rPr>
        <w:t xml:space="preserve"> </w:t>
      </w:r>
      <w:r w:rsidR="0006628B">
        <w:rPr>
          <w:lang w:val="en-US"/>
        </w:rPr>
        <w:fldChar w:fldCharType="begin"/>
      </w:r>
      <w:r w:rsidR="00D80C55">
        <w:rPr>
          <w:lang w:val="en-US"/>
        </w:rPr>
        <w:instrText xml:space="preserve"> ADDIN EN.CITE &lt;EndNote&gt;&lt;Cite&gt;&lt;Author&gt;Maltby&lt;/Author&gt;&lt;Year&gt;2012&lt;/Year&gt;&lt;RecNum&gt;797&lt;/RecNum&gt;&lt;DisplayText&gt;(Maltby, Wood et al. 2012)&lt;/DisplayText&gt;&lt;record&gt;&lt;rec-number&gt;797&lt;/rec-number&gt;&lt;foreign-keys&gt;&lt;key app="EN" db-id="xwe9pe9wg29rarera5yvwdvj99zrrfvtzpz0"&gt;797&lt;/key&gt;&lt;/foreign-keys&gt;&lt;ref-type name="Journal Article"&gt;17&lt;/ref-type&gt;&lt;contributors&gt;&lt;authors&gt;&lt;author&gt;Maltby, J.&lt;/author&gt;&lt;author&gt;Wood, A. M.&lt;/author&gt;&lt;author&gt;Vlaev, I.&lt;/author&gt;&lt;author&gt;Taylor, M. G.&lt;/author&gt;&lt;author&gt;Brown, G. D. A.&lt;/author&gt;&lt;/authors&gt;&lt;/contributors&gt;&lt;titles&gt;&lt;title&gt;Contextual effects on the perceived health benefits of exercise: The exercise rank hypothesis&lt;/title&gt;&lt;secondary-title&gt;Journal of Sport &amp;amp; Exercise Psychology&lt;/secondary-title&gt;&lt;/titles&gt;&lt;periodical&gt;&lt;full-title&gt;Journal of Sport &amp;amp; Exercise Psychology&lt;/full-title&gt;&lt;/periodical&gt;&lt;pages&gt;828-841&lt;/pages&gt;&lt;volume&gt;34&lt;/volume&gt;&lt;dates&gt;&lt;year&gt;2012&lt;/year&gt;&lt;/dates&gt;&lt;urls&gt;&lt;/urls&gt;&lt;/record&gt;&lt;/Cite&gt;&lt;/EndNote&gt;</w:instrText>
      </w:r>
      <w:r w:rsidR="0006628B">
        <w:rPr>
          <w:lang w:val="en-US"/>
        </w:rPr>
        <w:fldChar w:fldCharType="separate"/>
      </w:r>
      <w:r w:rsidR="00D80C55">
        <w:rPr>
          <w:noProof/>
          <w:lang w:val="en-US"/>
        </w:rPr>
        <w:t>(</w:t>
      </w:r>
      <w:hyperlink w:anchor="_ENREF_28" w:tooltip="Maltby, 2012 #797" w:history="1">
        <w:r w:rsidR="000C1007">
          <w:rPr>
            <w:noProof/>
            <w:lang w:val="en-US"/>
          </w:rPr>
          <w:t>Maltby, Wood et al. 2012</w:t>
        </w:r>
      </w:hyperlink>
      <w:r w:rsidR="00D80C55">
        <w:rPr>
          <w:noProof/>
          <w:lang w:val="en-US"/>
        </w:rPr>
        <w:t>)</w:t>
      </w:r>
      <w:r w:rsidR="0006628B">
        <w:rPr>
          <w:lang w:val="en-US"/>
        </w:rPr>
        <w:fldChar w:fldCharType="end"/>
      </w:r>
      <w:r w:rsidR="00D80C55">
        <w:rPr>
          <w:lang w:val="en-US"/>
        </w:rPr>
        <w:t xml:space="preserve">; </w:t>
      </w:r>
      <w:r w:rsidR="00C2405D">
        <w:t xml:space="preserve">personality </w:t>
      </w:r>
      <w:r w:rsidR="009858E5">
        <w:fldChar w:fldCharType="begin"/>
      </w:r>
      <w:r w:rsidR="009858E5">
        <w:instrText xml:space="preserve"> ADDIN EN.CITE &lt;EndNote&gt;&lt;Cite&gt;&lt;Author&gt;Wood&lt;/Author&gt;&lt;Year&gt;2012&lt;/Year&gt;&lt;RecNum&gt;796&lt;/RecNum&gt;&lt;DisplayText&gt;(Wood, Brown et al. 2012)&lt;/DisplayText&gt;&lt;record&gt;&lt;rec-number&gt;796&lt;/rec-number&gt;&lt;foreign-keys&gt;&lt;key app="EN" db-id="xwe9pe9wg29rarera5yvwdvj99zrrfvtzpz0"&gt;796&lt;/key&gt;&lt;/foreign-keys&gt;&lt;ref-type name="Journal Article"&gt;17&lt;/ref-type&gt;&lt;contributors&gt;&lt;authors&gt;&lt;author&gt;Wood, A. M.&lt;/author&gt;&lt;author&gt;Brown, G. D. A.&lt;/author&gt;&lt;author&gt;Maltby, J.&lt;/author&gt;&lt;author&gt;Watkinson, P.&lt;/author&gt;&lt;/authors&gt;&lt;/contributors&gt;&lt;titles&gt;&lt;title&gt;How are personality judgments made? A cognitive model of reference group effects, personality scale responses, and behavioral reactions&lt;/title&gt;&lt;secondary-title&gt;Journal of Personality  &lt;/secondary-title&gt;&lt;/titles&gt;&lt;periodical&gt;&lt;full-title&gt;Journal of Personality&lt;/full-title&gt;&lt;abbr-1&gt;J Pers&lt;/abbr-1&gt;&lt;/periodical&gt;&lt;pages&gt;1275-1311&lt;/pages&gt;&lt;volume&gt;80&lt;/volume&gt;&lt;dates&gt;&lt;year&gt;2012&lt;/year&gt;&lt;/dates&gt;&lt;urls&gt;&lt;/urls&gt;&lt;/record&gt;&lt;/Cite&gt;&lt;/EndNote&gt;</w:instrText>
      </w:r>
      <w:r w:rsidR="009858E5">
        <w:fldChar w:fldCharType="separate"/>
      </w:r>
      <w:r w:rsidR="009858E5">
        <w:rPr>
          <w:noProof/>
        </w:rPr>
        <w:t>(</w:t>
      </w:r>
      <w:hyperlink w:anchor="_ENREF_46" w:tooltip="Wood, 2012 #796" w:history="1">
        <w:r w:rsidR="000C1007">
          <w:rPr>
            <w:noProof/>
          </w:rPr>
          <w:t>Wood, Brown et al. 2012</w:t>
        </w:r>
      </w:hyperlink>
      <w:r w:rsidR="009858E5">
        <w:rPr>
          <w:noProof/>
        </w:rPr>
        <w:t>)</w:t>
      </w:r>
      <w:r w:rsidR="009858E5">
        <w:fldChar w:fldCharType="end"/>
      </w:r>
      <w:r w:rsidR="009858E5">
        <w:t xml:space="preserve"> </w:t>
      </w:r>
      <w:r w:rsidR="00C2405D">
        <w:t>and moral judgment</w:t>
      </w:r>
      <w:r w:rsidR="00784518">
        <w:t>s</w:t>
      </w:r>
      <w:r w:rsidR="00C2405D">
        <w:t xml:space="preserve"> </w:t>
      </w:r>
      <w:r w:rsidR="0006628B" w:rsidRPr="00C23FC9">
        <w:fldChar w:fldCharType="begin"/>
      </w:r>
      <w:r w:rsidR="0050442F">
        <w:instrText xml:space="preserve"> ADDIN EN.CITE &lt;EndNote&gt;&lt;Cite&gt;&lt;Author&gt;Marsh&lt;/Author&gt;&lt;Year&gt;1978&lt;/Year&gt;&lt;RecNum&gt;726&lt;/RecNum&gt;&lt;DisplayText&gt;(Marsh and Parducci 1978)&lt;/DisplayText&gt;&lt;record&gt;&lt;rec-number&gt;726&lt;/rec-number&gt;&lt;foreign-keys&gt;&lt;key app="EN" db-id="xwe9pe9wg29rarera5yvwdvj99zrrfvtzpz0"&gt;726&lt;/key&gt;&lt;/foreign-keys&gt;&lt;ref-type name="Journal Article"&gt;17&lt;/ref-type&gt;&lt;contributors&gt;&lt;authors&gt;&lt;author&gt;Marsh, Herbert W.&lt;/author&gt;&lt;author&gt;Parducci, Allen&lt;/author&gt;&lt;/authors&gt;&lt;/contributors&gt;&lt;titles&gt;&lt;title&gt;Natural anchoring at the neutral point of category rating scales&lt;/title&gt;&lt;secondary-title&gt;Journal of Experimental Social Psychology&lt;/secondary-title&gt;&lt;/titles&gt;&lt;periodical&gt;&lt;full-title&gt;Journal of Experimental Social Psychology&lt;/full-title&gt;&lt;/periodical&gt;&lt;pages&gt;193-204&lt;/pages&gt;&lt;volume&gt;14&lt;/volume&gt;&lt;dates&gt;&lt;year&gt;1978&lt;/year&gt;&lt;/dates&gt;&lt;urls&gt;&lt;/urls&gt;&lt;/record&gt;&lt;/Cite&gt;&lt;/EndNote&gt;</w:instrText>
      </w:r>
      <w:r w:rsidR="0006628B" w:rsidRPr="00C23FC9">
        <w:fldChar w:fldCharType="separate"/>
      </w:r>
      <w:r w:rsidR="0050442F">
        <w:rPr>
          <w:noProof/>
        </w:rPr>
        <w:t>(</w:t>
      </w:r>
      <w:hyperlink w:anchor="_ENREF_30" w:tooltip="Marsh, 1978 #726" w:history="1">
        <w:r w:rsidR="000C1007">
          <w:rPr>
            <w:noProof/>
          </w:rPr>
          <w:t>Marsh and Parducci 1978</w:t>
        </w:r>
      </w:hyperlink>
      <w:r w:rsidR="0050442F">
        <w:rPr>
          <w:noProof/>
        </w:rPr>
        <w:t>)</w:t>
      </w:r>
      <w:r w:rsidR="0006628B" w:rsidRPr="00C23FC9">
        <w:fldChar w:fldCharType="end"/>
      </w:r>
      <w:r>
        <w:t>.</w:t>
      </w:r>
    </w:p>
    <w:p w14:paraId="32EF2925" w14:textId="77777777" w:rsidR="00C836F9" w:rsidRPr="00C23FC9" w:rsidRDefault="0090714C" w:rsidP="00C836F9">
      <w:pPr>
        <w:spacing w:line="480" w:lineRule="auto"/>
        <w:rPr>
          <w:b/>
          <w:i/>
          <w:kern w:val="0"/>
          <w:lang w:eastAsia="en-GB"/>
        </w:rPr>
      </w:pPr>
      <w:r w:rsidRPr="00C23FC9">
        <w:rPr>
          <w:b/>
          <w:i/>
          <w:kern w:val="0"/>
          <w:lang w:eastAsia="en-GB"/>
        </w:rPr>
        <w:t>Retrieved Context and t</w:t>
      </w:r>
      <w:r w:rsidR="00C836F9" w:rsidRPr="00C23FC9">
        <w:rPr>
          <w:b/>
          <w:i/>
          <w:kern w:val="0"/>
          <w:lang w:eastAsia="en-GB"/>
        </w:rPr>
        <w:t xml:space="preserve">he Rank Principle </w:t>
      </w:r>
    </w:p>
    <w:p w14:paraId="1C0A438A" w14:textId="15DA7648" w:rsidR="00C836F9" w:rsidRPr="00C23FC9" w:rsidRDefault="00AC1CE9" w:rsidP="00C836F9">
      <w:pPr>
        <w:spacing w:line="480" w:lineRule="auto"/>
        <w:ind w:firstLine="709"/>
      </w:pPr>
      <w:r>
        <w:t>An important feature of context-based approa</w:t>
      </w:r>
      <w:r w:rsidR="00C21F00">
        <w:t>ches to debt is that</w:t>
      </w:r>
      <w:r>
        <w:t xml:space="preserve"> the same actual debt may seem psychologically smaller or larger if the comparison context </w:t>
      </w:r>
      <w:r w:rsidR="00C21F00">
        <w:t>changes, and hence different individuals may judge the same amount of debt differently if they retrieve different comparison debt amounts</w:t>
      </w:r>
      <w:r>
        <w:t xml:space="preserve">. </w:t>
      </w:r>
      <w:r w:rsidR="007164FA" w:rsidRPr="00C23FC9">
        <w:t xml:space="preserve">The </w:t>
      </w:r>
      <w:r w:rsidR="00C836F9" w:rsidRPr="00C23FC9">
        <w:t xml:space="preserve">Decision by Sampling model </w:t>
      </w:r>
      <w:r w:rsidR="0006628B" w:rsidRPr="00C23FC9">
        <w:fldChar w:fldCharType="begin"/>
      </w:r>
      <w:r w:rsidR="0050442F">
        <w:instrText xml:space="preserve"> ADDIN EN.CITE &lt;EndNote&gt;&lt;Cite&gt;&lt;Author&gt;Stewart&lt;/Author&gt;&lt;Year&gt;2006&lt;/Year&gt;&lt;RecNum&gt;373&lt;/RecNum&gt;&lt;Prefix&gt;DbS`; &lt;/Prefix&gt;&lt;DisplayText&gt;(DbS; Stewart, Chater et al. 2006)&lt;/DisplayText&gt;&lt;record&gt;&lt;rec-number&gt;373&lt;/rec-number&gt;&lt;foreign-keys&gt;&lt;key app="EN" db-id="xwe9pe9wg29rarera5yvwdvj99zrrfvtzpz0"&gt;373&lt;/key&gt;&lt;/foreign-keys&gt;&lt;ref-type name="Journal Article"&gt;17&lt;/ref-type&gt;&lt;contributors&gt;&lt;authors&gt;&lt;author&gt;Stewart, N.&lt;/author&gt;&lt;author&gt;Chater, N.&lt;/author&gt;&lt;author&gt;Brown, G. D. A.&lt;/author&gt;&lt;/authors&gt;&lt;/contributors&gt;&lt;auth-address&gt;Stewart, N&amp;#xD;Univ Warwick, Dept Psychol, Coventry CV4 7AL, W Midlands, England&amp;#xD;Univ Warwick, Dept Psychol, Coventry CV4 7AL, W Midlands, England&amp;#xD;Univ Warwick, Dept Psychol, Coventry CV4 7AL, W Midlands, England&lt;/auth-address&gt;&lt;titles&gt;&lt;title&gt;Decision by sampling&lt;/title&gt;&lt;secondary-title&gt;Cognitive Psychology&lt;/secondary-title&gt;&lt;alt-title&gt;Cognitive Psychol&lt;/alt-title&gt;&lt;/titles&gt;&lt;periodical&gt;&lt;full-title&gt;Cognitive Psychology&lt;/full-title&gt;&lt;abbr-1&gt;Cognitive Psychol&lt;/abbr-1&gt;&lt;/periodical&gt;&lt;alt-periodical&gt;&lt;full-title&gt;Cognitive Psychology&lt;/full-title&gt;&lt;abbr-1&gt;Cognitive Psychol&lt;/abbr-1&gt;&lt;/alt-periodical&gt;&lt;pages&gt;1-26&lt;/pages&gt;&lt;volume&gt;53&lt;/volume&gt;&lt;keywords&gt;&lt;keyword&gt;judgment&lt;/keyword&gt;&lt;keyword&gt;decision making&lt;/keyword&gt;&lt;keyword&gt;sampling&lt;/keyword&gt;&lt;keyword&gt;memory&lt;/keyword&gt;&lt;keyword&gt;utility&lt;/keyword&gt;&lt;keyword&gt;gains and losses&lt;/keyword&gt;&lt;keyword&gt;temporal discounting&lt;/keyword&gt;&lt;keyword&gt;subjective probability&lt;/keyword&gt;&lt;keyword&gt;probability weighting function&lt;/keyword&gt;&lt;keyword&gt;parameter-free elicitation&lt;/keyword&gt;&lt;keyword&gt;working-memory capacity&lt;/keyword&gt;&lt;keyword&gt;delayed rewards&lt;/keyword&gt;&lt;keyword&gt;verbal probabilities&lt;/keyword&gt;&lt;keyword&gt;prospect-theory&lt;/keyword&gt;&lt;keyword&gt;field-theory&lt;/keyword&gt;&lt;keyword&gt;minus 2&lt;/keyword&gt;&lt;keyword&gt;choice&lt;/keyword&gt;&lt;keyword&gt;model&lt;/keyword&gt;&lt;/keywords&gt;&lt;dates&gt;&lt;year&gt;2006&lt;/year&gt;&lt;pub-dates&gt;&lt;date&gt;Aug&lt;/date&gt;&lt;/pub-dates&gt;&lt;/dates&gt;&lt;isbn&gt;0010-0285&lt;/isbn&gt;&lt;accession-num&gt;ISI:000238262800001&lt;/accession-num&gt;&lt;urls&gt;&lt;related-urls&gt;&lt;url&gt;&amp;lt;Go to ISI&amp;gt;://000238262800001&lt;/url&gt;&lt;/related-urls&gt;&lt;/urls&gt;&lt;language&gt;English&lt;/language&gt;&lt;/record&gt;&lt;/Cite&gt;&lt;/EndNote&gt;</w:instrText>
      </w:r>
      <w:r w:rsidR="0006628B" w:rsidRPr="00C23FC9">
        <w:fldChar w:fldCharType="separate"/>
      </w:r>
      <w:r w:rsidR="0050442F">
        <w:rPr>
          <w:noProof/>
        </w:rPr>
        <w:t>(</w:t>
      </w:r>
      <w:hyperlink w:anchor="_ENREF_40" w:tooltip="Stewart, 2006 #373" w:history="1">
        <w:r w:rsidR="000C1007">
          <w:rPr>
            <w:noProof/>
          </w:rPr>
          <w:t>DbS; Stewart, Chater et al. 2006</w:t>
        </w:r>
      </w:hyperlink>
      <w:r w:rsidR="0050442F">
        <w:rPr>
          <w:noProof/>
        </w:rPr>
        <w:t>)</w:t>
      </w:r>
      <w:r w:rsidR="0006628B" w:rsidRPr="00C23FC9">
        <w:fldChar w:fldCharType="end"/>
      </w:r>
      <w:r w:rsidR="00A77EF7" w:rsidRPr="00C23FC9">
        <w:t xml:space="preserve"> </w:t>
      </w:r>
      <w:r w:rsidR="00F36ED1" w:rsidRPr="00C23FC9">
        <w:t>describes the psychological processes underlying rank effects</w:t>
      </w:r>
      <w:r w:rsidR="00F02751" w:rsidRPr="00C23FC9">
        <w:t>, and places a particular emphasis on the contextual comparison sample retrieved from memory</w:t>
      </w:r>
      <w:r w:rsidR="00F36ED1" w:rsidRPr="00C23FC9">
        <w:t xml:space="preserve">. DbS </w:t>
      </w:r>
      <w:r w:rsidR="00C836F9" w:rsidRPr="00C23FC9">
        <w:t xml:space="preserve">suggests that evaluations are determined by a series of </w:t>
      </w:r>
      <w:r w:rsidR="001F515D">
        <w:t>greater than/larger than</w:t>
      </w:r>
      <w:r w:rsidR="00C836F9" w:rsidRPr="00C23FC9">
        <w:t xml:space="preserve"> comparisons between </w:t>
      </w:r>
      <w:r w:rsidR="00C21F00">
        <w:t xml:space="preserve">an amount (such as a debt) </w:t>
      </w:r>
      <w:r w:rsidR="00C836F9" w:rsidRPr="00C23FC9">
        <w:t xml:space="preserve">under consideration and relevant items </w:t>
      </w:r>
      <w:r w:rsidR="00F02751" w:rsidRPr="00C23FC9">
        <w:t xml:space="preserve">recalled </w:t>
      </w:r>
      <w:r w:rsidR="00C836F9" w:rsidRPr="00C23FC9">
        <w:t>from memory</w:t>
      </w:r>
      <w:r w:rsidR="00F02751" w:rsidRPr="00C23FC9">
        <w:t xml:space="preserve"> at the time the judgment is made</w:t>
      </w:r>
      <w:r w:rsidR="00C836F9" w:rsidRPr="00C23FC9">
        <w:t xml:space="preserve">. For instance, if </w:t>
      </w:r>
      <w:r w:rsidR="00F02751" w:rsidRPr="00C23FC9">
        <w:t xml:space="preserve">a </w:t>
      </w:r>
      <w:r w:rsidR="00C836F9" w:rsidRPr="00C23FC9">
        <w:t xml:space="preserve">student </w:t>
      </w:r>
      <w:r w:rsidR="00F02751" w:rsidRPr="00C23FC9">
        <w:t xml:space="preserve">must evaluate </w:t>
      </w:r>
      <w:r w:rsidR="00C836F9" w:rsidRPr="00C23FC9">
        <w:t xml:space="preserve">the seriousness of a student debt of £15,000, </w:t>
      </w:r>
      <w:r w:rsidR="00C21F00">
        <w:t>DbS suggests</w:t>
      </w:r>
      <w:r w:rsidR="00F36ED1" w:rsidRPr="00C23FC9">
        <w:t xml:space="preserve"> that </w:t>
      </w:r>
      <w:r w:rsidR="00C836F9" w:rsidRPr="00C23FC9">
        <w:t xml:space="preserve">she will retrieve from memory other </w:t>
      </w:r>
      <w:r w:rsidR="00F36ED1" w:rsidRPr="00C23FC9">
        <w:t xml:space="preserve">debt amounts she has recently processed (e.g., </w:t>
      </w:r>
      <w:r w:rsidR="00AC3FD4">
        <w:t>through</w:t>
      </w:r>
      <w:r w:rsidR="00AC3FD4" w:rsidRPr="00C23FC9">
        <w:t xml:space="preserve"> </w:t>
      </w:r>
      <w:r w:rsidR="00F36ED1" w:rsidRPr="00C23FC9">
        <w:t>discussi</w:t>
      </w:r>
      <w:r w:rsidR="00AC3FD4">
        <w:t>ons</w:t>
      </w:r>
      <w:r w:rsidR="00F36ED1" w:rsidRPr="00C23FC9">
        <w:t xml:space="preserve"> </w:t>
      </w:r>
      <w:r w:rsidR="00056C97">
        <w:t>about debt</w:t>
      </w:r>
      <w:r w:rsidR="00F36ED1" w:rsidRPr="00C23FC9">
        <w:t xml:space="preserve"> with friends</w:t>
      </w:r>
      <w:r w:rsidR="007D4579" w:rsidRPr="00C23FC9">
        <w:t>)</w:t>
      </w:r>
      <w:r w:rsidR="00F3446B" w:rsidRPr="00C23FC9">
        <w:t>.</w:t>
      </w:r>
      <w:r w:rsidR="00F36ED1" w:rsidRPr="00C23FC9">
        <w:t xml:space="preserve"> The </w:t>
      </w:r>
      <w:r w:rsidR="00102869">
        <w:t xml:space="preserve">perceived </w:t>
      </w:r>
      <w:r w:rsidR="00F36ED1" w:rsidRPr="00C23FC9">
        <w:t xml:space="preserve">seriousness of a debt of £15,000 will directly depend on its rank position within this </w:t>
      </w:r>
      <w:r w:rsidR="007D4579" w:rsidRPr="00C23FC9">
        <w:t xml:space="preserve">mental </w:t>
      </w:r>
      <w:r w:rsidR="00F36ED1" w:rsidRPr="00C23FC9">
        <w:t>sample of debt amounts</w:t>
      </w:r>
      <w:r w:rsidR="00587924">
        <w:t xml:space="preserve">, which is determined by the </w:t>
      </w:r>
      <w:r w:rsidR="00D2710A">
        <w:t>number</w:t>
      </w:r>
      <w:r w:rsidR="00587924">
        <w:t xml:space="preserve"> of small and larger debt amounts within the sample.</w:t>
      </w:r>
    </w:p>
    <w:p w14:paraId="50CDC977" w14:textId="4CE80FF2" w:rsidR="00C836F9" w:rsidRPr="00C23FC9" w:rsidRDefault="00F36ED1" w:rsidP="00F36ED1">
      <w:pPr>
        <w:spacing w:line="480" w:lineRule="auto"/>
        <w:ind w:firstLine="709"/>
      </w:pPr>
      <w:r w:rsidRPr="00C23FC9">
        <w:t xml:space="preserve">As a </w:t>
      </w:r>
      <w:r w:rsidR="00AB3FC3">
        <w:t>result</w:t>
      </w:r>
      <w:r w:rsidRPr="00C23FC9">
        <w:t>, different samples</w:t>
      </w:r>
      <w:r w:rsidR="00F02751" w:rsidRPr="00C23FC9">
        <w:t xml:space="preserve"> retrieved from memory</w:t>
      </w:r>
      <w:r w:rsidRPr="00C23FC9">
        <w:t xml:space="preserve">—reflecting differences in students’ beliefs about </w:t>
      </w:r>
      <w:r w:rsidR="00F02751" w:rsidRPr="00C23FC9">
        <w:t xml:space="preserve">anticipated </w:t>
      </w:r>
      <w:r w:rsidR="0034752F" w:rsidRPr="00C23FC9">
        <w:t>debt levels in the student population</w:t>
      </w:r>
      <w:r w:rsidRPr="00C23FC9">
        <w:t>—</w:t>
      </w:r>
      <w:r w:rsidR="00F02751" w:rsidRPr="00C23FC9">
        <w:t xml:space="preserve">could </w:t>
      </w:r>
      <w:r w:rsidRPr="00C23FC9">
        <w:t xml:space="preserve">lead to different </w:t>
      </w:r>
      <w:r w:rsidR="00F02751" w:rsidRPr="00C23FC9">
        <w:t>evaluations of</w:t>
      </w:r>
      <w:r w:rsidR="007D4579" w:rsidRPr="00C23FC9">
        <w:t xml:space="preserve"> the </w:t>
      </w:r>
      <w:r w:rsidRPr="00C23FC9">
        <w:t xml:space="preserve">same debt amount. </w:t>
      </w:r>
      <w:r w:rsidR="0093397C" w:rsidRPr="00C23FC9">
        <w:t>We test this directly in Study 1.</w:t>
      </w:r>
    </w:p>
    <w:p w14:paraId="01B6CD40" w14:textId="77777777" w:rsidR="00456868" w:rsidRPr="00C23FC9" w:rsidRDefault="00456868" w:rsidP="00456868">
      <w:pPr>
        <w:spacing w:line="480" w:lineRule="auto"/>
        <w:rPr>
          <w:b/>
          <w:kern w:val="0"/>
          <w:lang w:eastAsia="en-GB"/>
        </w:rPr>
      </w:pPr>
      <w:r w:rsidRPr="00C23FC9">
        <w:rPr>
          <w:b/>
          <w:i/>
          <w:kern w:val="0"/>
          <w:lang w:eastAsia="en-GB"/>
        </w:rPr>
        <w:t xml:space="preserve">The </w:t>
      </w:r>
      <w:r w:rsidR="00C83D66" w:rsidRPr="00C23FC9">
        <w:rPr>
          <w:b/>
          <w:i/>
          <w:kern w:val="0"/>
          <w:lang w:eastAsia="en-GB"/>
        </w:rPr>
        <w:t>Range</w:t>
      </w:r>
      <w:r w:rsidR="00B47B9C" w:rsidRPr="00C23FC9">
        <w:rPr>
          <w:b/>
          <w:i/>
          <w:kern w:val="0"/>
          <w:lang w:eastAsia="en-GB"/>
        </w:rPr>
        <w:t xml:space="preserve"> </w:t>
      </w:r>
      <w:r w:rsidRPr="00C23FC9">
        <w:rPr>
          <w:b/>
          <w:i/>
          <w:kern w:val="0"/>
          <w:lang w:eastAsia="en-GB"/>
        </w:rPr>
        <w:t>Principle</w:t>
      </w:r>
      <w:r w:rsidR="00123118" w:rsidRPr="00C23FC9">
        <w:rPr>
          <w:b/>
          <w:i/>
          <w:kern w:val="0"/>
          <w:lang w:eastAsia="en-GB"/>
        </w:rPr>
        <w:t xml:space="preserve"> </w:t>
      </w:r>
    </w:p>
    <w:p w14:paraId="5CECBCC2" w14:textId="7DB89937" w:rsidR="00456868" w:rsidRPr="00D1045C" w:rsidRDefault="00D26B87" w:rsidP="00667BEB">
      <w:pPr>
        <w:spacing w:line="480" w:lineRule="auto"/>
        <w:ind w:firstLine="709"/>
        <w:rPr>
          <w:kern w:val="0"/>
          <w:lang w:eastAsia="en-GB"/>
        </w:rPr>
      </w:pPr>
      <w:r w:rsidRPr="00C23FC9">
        <w:rPr>
          <w:kern w:val="0"/>
          <w:lang w:eastAsia="en-GB"/>
        </w:rPr>
        <w:lastRenderedPageBreak/>
        <w:t xml:space="preserve">The range principle </w:t>
      </w:r>
      <w:r w:rsidR="00A305A3">
        <w:rPr>
          <w:kern w:val="0"/>
          <w:lang w:eastAsia="en-GB"/>
        </w:rPr>
        <w:t xml:space="preserve">as applied to debts states </w:t>
      </w:r>
      <w:r w:rsidRPr="00C23FC9">
        <w:rPr>
          <w:kern w:val="0"/>
          <w:lang w:eastAsia="en-GB"/>
        </w:rPr>
        <w:t xml:space="preserve">that </w:t>
      </w:r>
      <w:r w:rsidR="00456868" w:rsidRPr="00C23FC9">
        <w:rPr>
          <w:kern w:val="0"/>
          <w:lang w:eastAsia="en-GB"/>
        </w:rPr>
        <w:t xml:space="preserve">the perception of a </w:t>
      </w:r>
      <w:r w:rsidR="00A305A3">
        <w:rPr>
          <w:kern w:val="0"/>
          <w:lang w:eastAsia="en-GB"/>
        </w:rPr>
        <w:t>debt</w:t>
      </w:r>
      <w:r w:rsidR="00440467">
        <w:rPr>
          <w:kern w:val="0"/>
          <w:lang w:eastAsia="en-GB"/>
        </w:rPr>
        <w:t>’s size</w:t>
      </w:r>
      <w:r w:rsidR="00456868" w:rsidRPr="00C23FC9">
        <w:rPr>
          <w:kern w:val="0"/>
          <w:lang w:eastAsia="en-GB"/>
        </w:rPr>
        <w:t xml:space="preserve"> is partially determined </w:t>
      </w:r>
      <w:r w:rsidR="007D5C51" w:rsidRPr="00C23FC9">
        <w:rPr>
          <w:kern w:val="0"/>
          <w:lang w:eastAsia="en-GB"/>
        </w:rPr>
        <w:t xml:space="preserve">by </w:t>
      </w:r>
      <w:r w:rsidR="0001364F" w:rsidRPr="00C23FC9">
        <w:rPr>
          <w:kern w:val="0"/>
          <w:lang w:eastAsia="en-GB"/>
        </w:rPr>
        <w:t>its</w:t>
      </w:r>
      <w:r w:rsidR="00456868" w:rsidRPr="00C23FC9">
        <w:rPr>
          <w:kern w:val="0"/>
          <w:lang w:eastAsia="en-GB"/>
        </w:rPr>
        <w:t xml:space="preserve"> </w:t>
      </w:r>
      <w:r w:rsidR="008948BD">
        <w:rPr>
          <w:kern w:val="0"/>
          <w:lang w:eastAsia="en-GB"/>
        </w:rPr>
        <w:t xml:space="preserve">distance from the smallest </w:t>
      </w:r>
      <w:r w:rsidR="00BC05A7">
        <w:rPr>
          <w:kern w:val="0"/>
          <w:lang w:eastAsia="en-GB"/>
        </w:rPr>
        <w:t>and largest debt amounts</w:t>
      </w:r>
      <w:r w:rsidR="0088084D" w:rsidRPr="00C23FC9">
        <w:rPr>
          <w:kern w:val="0"/>
          <w:lang w:eastAsia="en-GB"/>
        </w:rPr>
        <w:t xml:space="preserve"> </w:t>
      </w:r>
      <w:r w:rsidR="006A08F1">
        <w:rPr>
          <w:kern w:val="0"/>
          <w:lang w:eastAsia="en-GB"/>
        </w:rPr>
        <w:t>in</w:t>
      </w:r>
      <w:r w:rsidR="006A08F1" w:rsidRPr="00C23FC9">
        <w:rPr>
          <w:kern w:val="0"/>
          <w:lang w:eastAsia="en-GB"/>
        </w:rPr>
        <w:t xml:space="preserve"> </w:t>
      </w:r>
      <w:r w:rsidR="0088084D" w:rsidRPr="00C23FC9">
        <w:rPr>
          <w:kern w:val="0"/>
          <w:lang w:eastAsia="en-GB"/>
        </w:rPr>
        <w:t xml:space="preserve">the reference </w:t>
      </w:r>
      <w:r w:rsidR="00C51689" w:rsidRPr="00C23FC9">
        <w:rPr>
          <w:kern w:val="0"/>
          <w:lang w:eastAsia="en-GB"/>
        </w:rPr>
        <w:t>distribution</w:t>
      </w:r>
      <w:r w:rsidR="00667BEB">
        <w:rPr>
          <w:kern w:val="0"/>
          <w:lang w:eastAsia="en-GB"/>
        </w:rPr>
        <w:t xml:space="preserve">. </w:t>
      </w:r>
      <w:r w:rsidR="0022127C" w:rsidRPr="00C23FC9">
        <w:t xml:space="preserve">A </w:t>
      </w:r>
      <w:r w:rsidR="00F02751" w:rsidRPr="00C23FC9">
        <w:t>consequence</w:t>
      </w:r>
      <w:r w:rsidR="0022127C" w:rsidRPr="00C23FC9">
        <w:t xml:space="preserve"> of </w:t>
      </w:r>
      <w:r w:rsidRPr="00C23FC9">
        <w:t>the range principle</w:t>
      </w:r>
      <w:r w:rsidR="0022127C" w:rsidRPr="00C23FC9">
        <w:t xml:space="preserve"> is that clustering of </w:t>
      </w:r>
      <w:r w:rsidR="00BC05A7">
        <w:t>debt amounts</w:t>
      </w:r>
      <w:r w:rsidR="0022127C" w:rsidRPr="00C23FC9">
        <w:t xml:space="preserve"> at either </w:t>
      </w:r>
      <w:r w:rsidR="00BC05A7">
        <w:t xml:space="preserve">the low or high </w:t>
      </w:r>
      <w:r w:rsidR="0022127C" w:rsidRPr="00C23FC9">
        <w:t xml:space="preserve">end of </w:t>
      </w:r>
      <w:r w:rsidR="00700264">
        <w:t>a comparison context (</w:t>
      </w:r>
      <w:r w:rsidR="009306E4">
        <w:t xml:space="preserve">i.e., </w:t>
      </w:r>
      <w:r w:rsidR="00700264">
        <w:t xml:space="preserve">skew) </w:t>
      </w:r>
      <w:r w:rsidR="009135F4">
        <w:t xml:space="preserve">is predicted to </w:t>
      </w:r>
      <w:r w:rsidR="0022127C" w:rsidRPr="00C23FC9">
        <w:t xml:space="preserve">affect the </w:t>
      </w:r>
      <w:r w:rsidR="00857BC1" w:rsidRPr="00C23FC9">
        <w:t xml:space="preserve">mean </w:t>
      </w:r>
      <w:r w:rsidR="0022127C" w:rsidRPr="00C23FC9">
        <w:t xml:space="preserve">evaluation of </w:t>
      </w:r>
      <w:r w:rsidRPr="00C23FC9">
        <w:t>a</w:t>
      </w:r>
      <w:r w:rsidR="0022127C" w:rsidRPr="00C23FC9">
        <w:t xml:space="preserve"> </w:t>
      </w:r>
      <w:r w:rsidR="00857BC1" w:rsidRPr="00C23FC9">
        <w:t>set of</w:t>
      </w:r>
      <w:r w:rsidR="00BC05A7">
        <w:t xml:space="preserve"> debt amounts</w:t>
      </w:r>
      <w:r w:rsidR="0022127C" w:rsidRPr="00C23FC9">
        <w:t xml:space="preserve">. </w:t>
      </w:r>
      <w:r w:rsidR="005F503C">
        <w:t xml:space="preserve">Mean judgments of </w:t>
      </w:r>
      <w:r w:rsidR="000B592D">
        <w:t>various</w:t>
      </w:r>
      <w:r w:rsidR="005F503C">
        <w:t xml:space="preserve"> quantities</w:t>
      </w:r>
      <w:r w:rsidR="009306E4">
        <w:t xml:space="preserve"> in n</w:t>
      </w:r>
      <w:r w:rsidR="0022127C" w:rsidRPr="00C23FC9">
        <w:t xml:space="preserve">egatively skewed distributions </w:t>
      </w:r>
      <w:r w:rsidR="005F503C">
        <w:t>have indeed</w:t>
      </w:r>
      <w:r w:rsidR="0022127C" w:rsidRPr="00C23FC9">
        <w:t xml:space="preserve"> </w:t>
      </w:r>
      <w:r w:rsidR="005F503C">
        <w:t>been found to be</w:t>
      </w:r>
      <w:r w:rsidR="0022127C" w:rsidRPr="00C23FC9">
        <w:t xml:space="preserve"> higher</w:t>
      </w:r>
      <w:r w:rsidR="00C173AB" w:rsidRPr="00C23FC9">
        <w:t xml:space="preserve">, </w:t>
      </w:r>
      <w:r w:rsidR="0022127C" w:rsidRPr="00C23FC9">
        <w:t xml:space="preserve">even when the </w:t>
      </w:r>
      <w:r w:rsidR="00C173AB" w:rsidRPr="00C23FC9">
        <w:t>distribution means</w:t>
      </w:r>
      <w:r w:rsidR="0022127C" w:rsidRPr="00C23FC9">
        <w:t xml:space="preserve"> are the same</w:t>
      </w:r>
      <w:r w:rsidR="00CD14A2" w:rsidRPr="00C23FC9">
        <w:t xml:space="preserve"> </w:t>
      </w:r>
      <w:r w:rsidR="0006628B" w:rsidRPr="00C23FC9">
        <w:fldChar w:fldCharType="begin"/>
      </w:r>
      <w:r w:rsidR="0050442F">
        <w:instrText xml:space="preserve"> ADDIN EN.CITE &lt;EndNote&gt;&lt;Cite&gt;&lt;Author&gt;Parducci&lt;/Author&gt;&lt;Year&gt;1968&lt;/Year&gt;&lt;RecNum&gt;805&lt;/RecNum&gt;&lt;DisplayText&gt;(Parducci 1968)&lt;/DisplayText&gt;&lt;record&gt;&lt;rec-number&gt;805&lt;/rec-number&gt;&lt;foreign-keys&gt;&lt;key app="EN" db-id="xwe9pe9wg29rarera5yvwdvj99zrrfvtzpz0"&gt;805&lt;/key&gt;&lt;/foreign-keys&gt;&lt;ref-type name="Journal Article"&gt;17&lt;/ref-type&gt;&lt;contributors&gt;&lt;authors&gt;&lt;author&gt;Parducci, A.&lt;/author&gt;&lt;/authors&gt;&lt;/contributors&gt;&lt;titles&gt;&lt;title&gt;The relativism of of absolute judgment&lt;/title&gt;&lt;secondary-title&gt;Scientific American&lt;/secondary-title&gt;&lt;/titles&gt;&lt;periodical&gt;&lt;full-title&gt;Scientific American&lt;/full-title&gt;&lt;/periodical&gt;&lt;pages&gt;84-90&lt;/pages&gt;&lt;volume&gt;219&lt;/volume&gt;&lt;dates&gt;&lt;year&gt;1968&lt;/year&gt;&lt;/dates&gt;&lt;urls&gt;&lt;/urls&gt;&lt;/record&gt;&lt;/Cite&gt;&lt;/EndNote&gt;</w:instrText>
      </w:r>
      <w:r w:rsidR="0006628B" w:rsidRPr="00C23FC9">
        <w:fldChar w:fldCharType="separate"/>
      </w:r>
      <w:r w:rsidR="0050442F">
        <w:rPr>
          <w:noProof/>
        </w:rPr>
        <w:t>(</w:t>
      </w:r>
      <w:hyperlink w:anchor="_ENREF_34" w:tooltip="Parducci, 1968 #805" w:history="1">
        <w:r w:rsidR="000C1007">
          <w:rPr>
            <w:noProof/>
          </w:rPr>
          <w:t>Parducci 1968</w:t>
        </w:r>
      </w:hyperlink>
      <w:r w:rsidR="0050442F">
        <w:rPr>
          <w:noProof/>
        </w:rPr>
        <w:t>)</w:t>
      </w:r>
      <w:r w:rsidR="0006628B" w:rsidRPr="00C23FC9">
        <w:fldChar w:fldCharType="end"/>
      </w:r>
      <w:r w:rsidR="00CD14A2" w:rsidRPr="00C23FC9">
        <w:t xml:space="preserve">. </w:t>
      </w:r>
      <w:r w:rsidR="005F503C">
        <w:t>The prediction arises</w:t>
      </w:r>
      <w:r w:rsidR="005A7927" w:rsidRPr="00C23FC9">
        <w:t xml:space="preserve"> because in negatively skewed distributions most </w:t>
      </w:r>
      <w:r w:rsidR="00BC05A7">
        <w:t>debt amounts</w:t>
      </w:r>
      <w:r w:rsidR="005A7927" w:rsidRPr="00C23FC9">
        <w:t xml:space="preserve"> cluster near the top end of the distribution and hence will attract relatively high </w:t>
      </w:r>
      <w:r w:rsidR="00700264">
        <w:t xml:space="preserve">judgments </w:t>
      </w:r>
      <w:r w:rsidR="00BC05A7">
        <w:t>(e.g., high concern)</w:t>
      </w:r>
      <w:r w:rsidR="005F503C">
        <w:t xml:space="preserve"> because of the range principle</w:t>
      </w:r>
      <w:r w:rsidR="005A7927" w:rsidRPr="00C23FC9">
        <w:t xml:space="preserve">; conversely, in positively skewed distributions most </w:t>
      </w:r>
      <w:r w:rsidR="00BC05A7">
        <w:t>debt amounts</w:t>
      </w:r>
      <w:r w:rsidR="005A7927" w:rsidRPr="00C23FC9">
        <w:t xml:space="preserve"> are nearer in value to the bottom of the distribution and will attract low </w:t>
      </w:r>
      <w:r w:rsidR="00700264">
        <w:t xml:space="preserve">judgments </w:t>
      </w:r>
      <w:r w:rsidR="00BC05A7">
        <w:t>(e.g., low concern)</w:t>
      </w:r>
      <w:r w:rsidR="005A7927" w:rsidRPr="00C23FC9">
        <w:t xml:space="preserve">. </w:t>
      </w:r>
      <w:r w:rsidR="005F503C">
        <w:t>Thus a</w:t>
      </w:r>
      <w:r w:rsidR="005F503C" w:rsidRPr="00C23FC9">
        <w:t xml:space="preserve"> </w:t>
      </w:r>
      <w:r w:rsidR="005A7927" w:rsidRPr="00C23FC9">
        <w:t xml:space="preserve">student may believe that a minority of students will owe very little amounts and most will instead owe relatively large amounts; </w:t>
      </w:r>
      <w:r w:rsidR="00B83D89">
        <w:t>i.e.</w:t>
      </w:r>
      <w:r w:rsidR="005A7927" w:rsidRPr="00C23FC9">
        <w:t xml:space="preserve">, she would believe the distribution of students’ indebtedness to be negatively skewed. In contrast, another student might think </w:t>
      </w:r>
      <w:r w:rsidR="005A7927" w:rsidRPr="00D1045C">
        <w:t xml:space="preserve">that few students will owe large amounts by the time of graduation, while most students will owe relatively low amounts; in this case, the </w:t>
      </w:r>
      <w:r w:rsidR="009135F4">
        <w:t>believed</w:t>
      </w:r>
      <w:r w:rsidR="009135F4" w:rsidRPr="00D1045C">
        <w:t xml:space="preserve"> </w:t>
      </w:r>
      <w:r w:rsidR="005A7927" w:rsidRPr="00D1045C">
        <w:t xml:space="preserve">distribution of debt would be positively skewed. </w:t>
      </w:r>
      <w:r w:rsidR="004116C6" w:rsidRPr="00D1045C">
        <w:rPr>
          <w:kern w:val="0"/>
          <w:lang w:eastAsia="en-GB"/>
        </w:rPr>
        <w:t xml:space="preserve">In </w:t>
      </w:r>
      <w:r w:rsidR="003546FA" w:rsidRPr="00D1045C">
        <w:rPr>
          <w:kern w:val="0"/>
          <w:lang w:eastAsia="en-GB"/>
        </w:rPr>
        <w:t>Study</w:t>
      </w:r>
      <w:r w:rsidR="00123118" w:rsidRPr="00D1045C">
        <w:rPr>
          <w:kern w:val="0"/>
          <w:lang w:eastAsia="en-GB"/>
        </w:rPr>
        <w:t xml:space="preserve"> 2</w:t>
      </w:r>
      <w:r w:rsidR="004116C6" w:rsidRPr="00D1045C">
        <w:rPr>
          <w:kern w:val="0"/>
          <w:lang w:eastAsia="en-GB"/>
        </w:rPr>
        <w:t xml:space="preserve">, we </w:t>
      </w:r>
      <w:r w:rsidRPr="00D1045C">
        <w:rPr>
          <w:kern w:val="0"/>
          <w:lang w:eastAsia="en-GB"/>
        </w:rPr>
        <w:t xml:space="preserve">test </w:t>
      </w:r>
      <w:r w:rsidR="00C173AB" w:rsidRPr="00D1045C">
        <w:rPr>
          <w:kern w:val="0"/>
          <w:lang w:eastAsia="en-GB"/>
        </w:rPr>
        <w:t xml:space="preserve">the range principle </w:t>
      </w:r>
      <w:r w:rsidRPr="00D1045C">
        <w:rPr>
          <w:kern w:val="0"/>
          <w:lang w:eastAsia="en-GB"/>
        </w:rPr>
        <w:t>experimentally.</w:t>
      </w:r>
    </w:p>
    <w:p w14:paraId="01123447" w14:textId="77777777" w:rsidR="00346573" w:rsidRPr="00FA1386" w:rsidRDefault="00A6000D" w:rsidP="00346573">
      <w:pPr>
        <w:spacing w:line="480" w:lineRule="auto"/>
        <w:rPr>
          <w:b/>
        </w:rPr>
      </w:pPr>
      <w:r w:rsidRPr="000553F5">
        <w:rPr>
          <w:b/>
          <w:i/>
        </w:rPr>
        <w:t>The Current Studies</w:t>
      </w:r>
      <w:r w:rsidR="00021C5F" w:rsidRPr="000553F5">
        <w:rPr>
          <w:b/>
          <w:i/>
        </w:rPr>
        <w:t xml:space="preserve"> </w:t>
      </w:r>
    </w:p>
    <w:p w14:paraId="326C2B16" w14:textId="234AF8D0" w:rsidR="00B8770B" w:rsidRPr="00FA1386" w:rsidRDefault="000553F5" w:rsidP="00B8770B">
      <w:pPr>
        <w:spacing w:line="480" w:lineRule="auto"/>
        <w:ind w:firstLine="709"/>
      </w:pPr>
      <w:r w:rsidRPr="00FA1386">
        <w:rPr>
          <w:kern w:val="0"/>
          <w:lang w:eastAsia="en-GB"/>
        </w:rPr>
        <w:t xml:space="preserve">The studies reported below tested </w:t>
      </w:r>
      <w:r w:rsidR="00B8770B" w:rsidRPr="00FA1386">
        <w:rPr>
          <w:kern w:val="0"/>
          <w:lang w:eastAsia="en-GB"/>
        </w:rPr>
        <w:t xml:space="preserve">the predictions of different cognitive models about students’ perception of indebtedness. In Study 1, we investigated the nature of the comparisons students make when assessing own financial situation. </w:t>
      </w:r>
      <w:r w:rsidRPr="00FA1386">
        <w:t>In Study 2 we tested the range and rank principles</w:t>
      </w:r>
      <w:r w:rsidR="00F33B60" w:rsidRPr="00F33B60">
        <w:t xml:space="preserve"> </w:t>
      </w:r>
      <w:r w:rsidR="00F33B60" w:rsidRPr="00FA1386">
        <w:t>experimentally</w:t>
      </w:r>
      <w:r w:rsidRPr="00FA1386">
        <w:t xml:space="preserve">, and </w:t>
      </w:r>
      <w:r w:rsidR="00F33B60">
        <w:t xml:space="preserve">examined </w:t>
      </w:r>
      <w:r w:rsidRPr="00FA1386">
        <w:t>their influence on perception of indebtedness.</w:t>
      </w:r>
      <w:r w:rsidR="00B8770B" w:rsidRPr="00FA1386">
        <w:t xml:space="preserve"> </w:t>
      </w:r>
      <w:r w:rsidR="009D5062" w:rsidRPr="00FA1386">
        <w:t xml:space="preserve">Finally, Study 3 investigated whether the same </w:t>
      </w:r>
      <w:r w:rsidR="00B8770B" w:rsidRPr="00FA1386">
        <w:t xml:space="preserve">contextual effects are observed for sources of debt which are either income contingent or not. </w:t>
      </w:r>
    </w:p>
    <w:p w14:paraId="7ABDB3AC" w14:textId="77777777" w:rsidR="00185810" w:rsidRPr="00FA1386" w:rsidRDefault="00617E16" w:rsidP="0051361F">
      <w:pPr>
        <w:spacing w:line="480" w:lineRule="auto"/>
        <w:jc w:val="center"/>
        <w:rPr>
          <w:bCs/>
        </w:rPr>
      </w:pPr>
      <w:r w:rsidRPr="00FA1386">
        <w:rPr>
          <w:b/>
          <w:bCs/>
        </w:rPr>
        <w:t>Study</w:t>
      </w:r>
      <w:r w:rsidR="00BA64EB" w:rsidRPr="00FA1386">
        <w:rPr>
          <w:b/>
          <w:bCs/>
        </w:rPr>
        <w:t xml:space="preserve"> </w:t>
      </w:r>
      <w:r w:rsidR="00D3750B" w:rsidRPr="00FA1386">
        <w:rPr>
          <w:b/>
          <w:bCs/>
        </w:rPr>
        <w:t>1</w:t>
      </w:r>
    </w:p>
    <w:p w14:paraId="5AA2BA2B" w14:textId="1B468374" w:rsidR="00485516" w:rsidRPr="00C64DBB" w:rsidRDefault="008C18EF" w:rsidP="00C64DBB">
      <w:pPr>
        <w:spacing w:line="480" w:lineRule="auto"/>
        <w:ind w:firstLine="709"/>
        <w:rPr>
          <w:bCs/>
        </w:rPr>
      </w:pPr>
      <w:r w:rsidRPr="00123118">
        <w:rPr>
          <w:bCs/>
        </w:rPr>
        <w:lastRenderedPageBreak/>
        <w:t xml:space="preserve">In </w:t>
      </w:r>
      <w:r w:rsidR="003546FA" w:rsidRPr="00123118">
        <w:rPr>
          <w:bCs/>
        </w:rPr>
        <w:t>Study</w:t>
      </w:r>
      <w:r w:rsidR="001868E8">
        <w:rPr>
          <w:bCs/>
        </w:rPr>
        <w:t xml:space="preserve"> 1</w:t>
      </w:r>
      <w:r w:rsidR="00B73675">
        <w:rPr>
          <w:bCs/>
        </w:rPr>
        <w:t>,</w:t>
      </w:r>
      <w:r w:rsidR="00185810">
        <w:rPr>
          <w:bCs/>
        </w:rPr>
        <w:t xml:space="preserve"> </w:t>
      </w:r>
      <w:r w:rsidR="00C64DBB">
        <w:rPr>
          <w:bCs/>
        </w:rPr>
        <w:t>t</w:t>
      </w:r>
      <w:r w:rsidRPr="00123118">
        <w:rPr>
          <w:bCs/>
        </w:rPr>
        <w:t>o test</w:t>
      </w:r>
      <w:r w:rsidR="008A17E4" w:rsidRPr="00123118">
        <w:rPr>
          <w:bCs/>
        </w:rPr>
        <w:t xml:space="preserve"> whether students’ concern about own indebtedness is relative in nature</w:t>
      </w:r>
      <w:r w:rsidR="00C348B5">
        <w:rPr>
          <w:bCs/>
        </w:rPr>
        <w:t xml:space="preserve"> and depends on (possibly inaccurate) beliefs about other students’ indebtedness</w:t>
      </w:r>
      <w:r w:rsidR="008A17E4" w:rsidRPr="00123118">
        <w:rPr>
          <w:bCs/>
        </w:rPr>
        <w:t xml:space="preserve">, </w:t>
      </w:r>
      <w:r w:rsidR="001B36F3" w:rsidRPr="00123118">
        <w:rPr>
          <w:bCs/>
        </w:rPr>
        <w:t xml:space="preserve">we </w:t>
      </w:r>
      <w:r w:rsidR="00F5765F" w:rsidRPr="00123118">
        <w:rPr>
          <w:bCs/>
        </w:rPr>
        <w:t>asked</w:t>
      </w:r>
      <w:r w:rsidR="001B36F3" w:rsidRPr="00123118">
        <w:rPr>
          <w:bCs/>
        </w:rPr>
        <w:t xml:space="preserve"> students to estimate how much debt they think </w:t>
      </w:r>
      <w:r w:rsidR="001B36F3" w:rsidRPr="00123118">
        <w:rPr>
          <w:bCs/>
          <w:i/>
        </w:rPr>
        <w:t>other students</w:t>
      </w:r>
      <w:r w:rsidR="001B36F3" w:rsidRPr="00123118">
        <w:rPr>
          <w:bCs/>
        </w:rPr>
        <w:t xml:space="preserve"> </w:t>
      </w:r>
      <w:r w:rsidR="00F5765F" w:rsidRPr="00123118">
        <w:rPr>
          <w:bCs/>
        </w:rPr>
        <w:t>incur</w:t>
      </w:r>
      <w:r w:rsidR="001B36F3" w:rsidRPr="00123118">
        <w:rPr>
          <w:bCs/>
        </w:rPr>
        <w:t xml:space="preserve"> during their degree.</w:t>
      </w:r>
      <w:r w:rsidR="00993E01">
        <w:rPr>
          <w:bCs/>
        </w:rPr>
        <w:t xml:space="preserve"> </w:t>
      </w:r>
      <w:r w:rsidR="00955F5E">
        <w:rPr>
          <w:bCs/>
        </w:rPr>
        <w:t xml:space="preserve">Specifically, we elicited from each participant their beliefs about the entire distribution of indebtedness incurred by other students. </w:t>
      </w:r>
      <w:r w:rsidR="001B36F3" w:rsidRPr="00123118">
        <w:rPr>
          <w:bCs/>
        </w:rPr>
        <w:t xml:space="preserve">In this way, we </w:t>
      </w:r>
      <w:r w:rsidR="00F5765F" w:rsidRPr="00123118">
        <w:rPr>
          <w:bCs/>
        </w:rPr>
        <w:t>were</w:t>
      </w:r>
      <w:r w:rsidR="001B36F3" w:rsidRPr="00123118">
        <w:rPr>
          <w:bCs/>
        </w:rPr>
        <w:t xml:space="preserve"> able to test whether rank position within the believed distribution of students’ debt best predict concern about own indebtedness—over and above </w:t>
      </w:r>
      <w:r w:rsidR="00211D4C">
        <w:rPr>
          <w:bCs/>
        </w:rPr>
        <w:t xml:space="preserve">their </w:t>
      </w:r>
      <w:r w:rsidR="001B36F3" w:rsidRPr="00123118">
        <w:rPr>
          <w:bCs/>
        </w:rPr>
        <w:t>own anticipated debt.</w:t>
      </w:r>
      <w:r w:rsidR="00123118" w:rsidRPr="00BA553E">
        <w:t xml:space="preserve"> </w:t>
      </w:r>
    </w:p>
    <w:p w14:paraId="2FCCDC6A" w14:textId="77777777" w:rsidR="006208AD" w:rsidRPr="00E43D4A" w:rsidRDefault="006208AD" w:rsidP="006208AD">
      <w:pPr>
        <w:spacing w:line="480" w:lineRule="auto"/>
        <w:jc w:val="center"/>
        <w:rPr>
          <w:b/>
          <w:bCs/>
        </w:rPr>
      </w:pPr>
      <w:r w:rsidRPr="00E43D4A">
        <w:rPr>
          <w:b/>
          <w:bCs/>
        </w:rPr>
        <w:t>Method</w:t>
      </w:r>
    </w:p>
    <w:p w14:paraId="61308B59" w14:textId="77777777" w:rsidR="006208AD" w:rsidRPr="00812B39" w:rsidRDefault="006208AD" w:rsidP="006208AD">
      <w:pPr>
        <w:spacing w:line="480" w:lineRule="auto"/>
        <w:rPr>
          <w:b/>
          <w:bCs/>
          <w:color w:val="FF0000"/>
        </w:rPr>
      </w:pPr>
      <w:r w:rsidRPr="00812B39">
        <w:rPr>
          <w:b/>
          <w:bCs/>
          <w:i/>
        </w:rPr>
        <w:t>Participants</w:t>
      </w:r>
      <w:r w:rsidRPr="00812B39">
        <w:rPr>
          <w:b/>
          <w:bCs/>
        </w:rPr>
        <w:t xml:space="preserve"> </w:t>
      </w:r>
    </w:p>
    <w:p w14:paraId="1E5EC20E" w14:textId="194B6FEA" w:rsidR="00F82D24" w:rsidRPr="003B3D22" w:rsidRDefault="00770D19" w:rsidP="00A034B5">
      <w:pPr>
        <w:spacing w:line="480" w:lineRule="auto"/>
        <w:ind w:firstLine="709"/>
        <w:rPr>
          <w:bCs/>
        </w:rPr>
      </w:pPr>
      <w:r w:rsidRPr="004C29FF">
        <w:rPr>
          <w:bCs/>
        </w:rPr>
        <w:t xml:space="preserve">A total of </w:t>
      </w:r>
      <w:r w:rsidR="000B4102">
        <w:rPr>
          <w:bCs/>
        </w:rPr>
        <w:t>376</w:t>
      </w:r>
      <w:r w:rsidRPr="003B3D22">
        <w:rPr>
          <w:bCs/>
        </w:rPr>
        <w:t xml:space="preserve"> first year</w:t>
      </w:r>
      <w:r w:rsidR="0089205C" w:rsidRPr="003B3D22">
        <w:rPr>
          <w:bCs/>
        </w:rPr>
        <w:t xml:space="preserve"> </w:t>
      </w:r>
      <w:r w:rsidRPr="003B3D22">
        <w:rPr>
          <w:bCs/>
        </w:rPr>
        <w:t>u</w:t>
      </w:r>
      <w:r w:rsidR="00B721E1" w:rsidRPr="003B3D22">
        <w:rPr>
          <w:bCs/>
        </w:rPr>
        <w:t>ndergraduate students (</w:t>
      </w:r>
      <w:r w:rsidR="000B4102">
        <w:rPr>
          <w:bCs/>
        </w:rPr>
        <w:t>210</w:t>
      </w:r>
      <w:r w:rsidR="004170EC" w:rsidRPr="003B3D22">
        <w:rPr>
          <w:bCs/>
        </w:rPr>
        <w:t xml:space="preserve"> females) from </w:t>
      </w:r>
      <w:r w:rsidR="00B73675">
        <w:rPr>
          <w:bCs/>
        </w:rPr>
        <w:t>two universities in the UK</w:t>
      </w:r>
      <w:r w:rsidR="004170EC" w:rsidRPr="003B3D22">
        <w:rPr>
          <w:bCs/>
        </w:rPr>
        <w:t xml:space="preserve"> volunteered to take part in this </w:t>
      </w:r>
      <w:r w:rsidR="003546FA">
        <w:rPr>
          <w:bCs/>
        </w:rPr>
        <w:t>study</w:t>
      </w:r>
      <w:r w:rsidR="004170EC" w:rsidRPr="003B3D22">
        <w:rPr>
          <w:bCs/>
        </w:rPr>
        <w:t xml:space="preserve">. </w:t>
      </w:r>
      <w:r w:rsidR="00A034B5">
        <w:rPr>
          <w:bCs/>
        </w:rPr>
        <w:t>Age</w:t>
      </w:r>
      <w:r w:rsidR="00F33B60">
        <w:rPr>
          <w:bCs/>
        </w:rPr>
        <w:t>s</w:t>
      </w:r>
      <w:r w:rsidR="00A034B5">
        <w:rPr>
          <w:bCs/>
        </w:rPr>
        <w:t xml:space="preserve"> ranged from 18 to 51</w:t>
      </w:r>
      <w:r w:rsidR="00A034B5" w:rsidRPr="003B3D22">
        <w:rPr>
          <w:bCs/>
        </w:rPr>
        <w:t xml:space="preserve"> years (</w:t>
      </w:r>
      <w:r w:rsidR="00A034B5" w:rsidRPr="003B3D22">
        <w:rPr>
          <w:bCs/>
          <w:i/>
        </w:rPr>
        <w:t>M</w:t>
      </w:r>
      <w:r w:rsidR="00A034B5">
        <w:rPr>
          <w:bCs/>
        </w:rPr>
        <w:t xml:space="preserve"> = 19.50</w:t>
      </w:r>
      <w:r w:rsidR="00A034B5" w:rsidRPr="003B3D22">
        <w:rPr>
          <w:bCs/>
        </w:rPr>
        <w:t xml:space="preserve">, </w:t>
      </w:r>
      <w:r w:rsidR="00A034B5" w:rsidRPr="003B3D22">
        <w:rPr>
          <w:bCs/>
          <w:i/>
        </w:rPr>
        <w:t>SD</w:t>
      </w:r>
      <w:r w:rsidR="00A034B5" w:rsidRPr="003B3D22">
        <w:rPr>
          <w:bCs/>
        </w:rPr>
        <w:t xml:space="preserve"> = </w:t>
      </w:r>
      <w:r w:rsidR="00A034B5">
        <w:rPr>
          <w:bCs/>
        </w:rPr>
        <w:t>2</w:t>
      </w:r>
      <w:r w:rsidR="00A034B5" w:rsidRPr="003B3D22">
        <w:rPr>
          <w:bCs/>
        </w:rPr>
        <w:t>.9</w:t>
      </w:r>
      <w:r w:rsidR="00A034B5">
        <w:rPr>
          <w:bCs/>
        </w:rPr>
        <w:t>6</w:t>
      </w:r>
      <w:r w:rsidR="00A034B5" w:rsidRPr="003B3D22">
        <w:rPr>
          <w:bCs/>
        </w:rPr>
        <w:t xml:space="preserve">). </w:t>
      </w:r>
      <w:r w:rsidR="00AF51A4">
        <w:rPr>
          <w:bCs/>
        </w:rPr>
        <w:t xml:space="preserve">Students </w:t>
      </w:r>
      <w:r w:rsidR="00A034B5">
        <w:rPr>
          <w:bCs/>
        </w:rPr>
        <w:t>were included in the study if they expected to be in debt at the end of their degree</w:t>
      </w:r>
      <w:r w:rsidR="009E72D7" w:rsidRPr="009E72D7">
        <w:rPr>
          <w:bCs/>
          <w:vertAlign w:val="superscript"/>
        </w:rPr>
        <w:t>1</w:t>
      </w:r>
      <w:r w:rsidR="00AF51A4">
        <w:rPr>
          <w:bCs/>
        </w:rPr>
        <w:t xml:space="preserve">, and they were </w:t>
      </w:r>
      <w:r w:rsidR="004170EC" w:rsidRPr="003B3D22">
        <w:rPr>
          <w:bCs/>
        </w:rPr>
        <w:t xml:space="preserve">tested during the first two weeks of the academic </w:t>
      </w:r>
      <w:r w:rsidR="00905CF3" w:rsidRPr="003B3D22">
        <w:rPr>
          <w:bCs/>
        </w:rPr>
        <w:t>year</w:t>
      </w:r>
      <w:r w:rsidR="00D46FBA">
        <w:rPr>
          <w:bCs/>
        </w:rPr>
        <w:t xml:space="preserve"> 2011/2012</w:t>
      </w:r>
      <w:r w:rsidR="0089205C" w:rsidRPr="003B3D22">
        <w:rPr>
          <w:bCs/>
        </w:rPr>
        <w:t>.</w:t>
      </w:r>
      <w:r w:rsidR="00342C73">
        <w:rPr>
          <w:bCs/>
        </w:rPr>
        <w:t xml:space="preserve"> </w:t>
      </w:r>
      <w:r w:rsidR="00810F9C" w:rsidRPr="003B3D22">
        <w:rPr>
          <w:bCs/>
        </w:rPr>
        <w:t xml:space="preserve">Students were enrolled in a </w:t>
      </w:r>
      <w:r w:rsidR="004170EC" w:rsidRPr="003B3D22">
        <w:rPr>
          <w:bCs/>
        </w:rPr>
        <w:t xml:space="preserve">large </w:t>
      </w:r>
      <w:r w:rsidR="00810F9C" w:rsidRPr="003B3D22">
        <w:rPr>
          <w:bCs/>
        </w:rPr>
        <w:t xml:space="preserve">variety of undergraduate courses. </w:t>
      </w:r>
      <w:r w:rsidR="000E34CC">
        <w:rPr>
          <w:bCs/>
        </w:rPr>
        <w:t>Most</w:t>
      </w:r>
      <w:r w:rsidR="006A4CAA">
        <w:rPr>
          <w:bCs/>
        </w:rPr>
        <w:t xml:space="preserve"> </w:t>
      </w:r>
      <w:r w:rsidR="00810F9C" w:rsidRPr="003B3D22">
        <w:rPr>
          <w:bCs/>
        </w:rPr>
        <w:t xml:space="preserve">students </w:t>
      </w:r>
      <w:r w:rsidR="00342C73">
        <w:rPr>
          <w:bCs/>
        </w:rPr>
        <w:t>(</w:t>
      </w:r>
      <w:r w:rsidR="00CC3FD2">
        <w:rPr>
          <w:bCs/>
        </w:rPr>
        <w:t>89</w:t>
      </w:r>
      <w:r w:rsidR="006A4CAA">
        <w:rPr>
          <w:bCs/>
        </w:rPr>
        <w:t>.</w:t>
      </w:r>
      <w:r w:rsidR="00CC3FD2">
        <w:rPr>
          <w:bCs/>
        </w:rPr>
        <w:t>89</w:t>
      </w:r>
      <w:r w:rsidR="006A4CAA">
        <w:rPr>
          <w:bCs/>
        </w:rPr>
        <w:t xml:space="preserve">%) </w:t>
      </w:r>
      <w:r w:rsidR="00810F9C" w:rsidRPr="003B3D22">
        <w:rPr>
          <w:bCs/>
        </w:rPr>
        <w:t xml:space="preserve">were paying </w:t>
      </w:r>
      <w:r w:rsidR="00515BC1">
        <w:rPr>
          <w:bCs/>
        </w:rPr>
        <w:t>UK</w:t>
      </w:r>
      <w:r w:rsidR="00810F9C" w:rsidRPr="003B3D22">
        <w:rPr>
          <w:bCs/>
        </w:rPr>
        <w:t>/EU fees</w:t>
      </w:r>
      <w:r w:rsidR="006A4CAA">
        <w:rPr>
          <w:bCs/>
        </w:rPr>
        <w:t>. T</w:t>
      </w:r>
      <w:r w:rsidR="00810F9C" w:rsidRPr="003B3D22">
        <w:rPr>
          <w:bCs/>
        </w:rPr>
        <w:t>he majority of students</w:t>
      </w:r>
      <w:r w:rsidR="00F82D24" w:rsidRPr="003B3D22">
        <w:rPr>
          <w:bCs/>
        </w:rPr>
        <w:t xml:space="preserve"> were of White ethnic origin (</w:t>
      </w:r>
      <w:r w:rsidR="000B4102">
        <w:rPr>
          <w:bCs/>
        </w:rPr>
        <w:t>64</w:t>
      </w:r>
      <w:r w:rsidR="0089205C" w:rsidRPr="003B3D22">
        <w:rPr>
          <w:bCs/>
        </w:rPr>
        <w:t>.</w:t>
      </w:r>
      <w:r w:rsidR="000B4102">
        <w:rPr>
          <w:bCs/>
        </w:rPr>
        <w:t>63</w:t>
      </w:r>
      <w:r w:rsidR="00B721E1" w:rsidRPr="003B3D22">
        <w:rPr>
          <w:bCs/>
        </w:rPr>
        <w:t xml:space="preserve">%), </w:t>
      </w:r>
      <w:r w:rsidR="00962446">
        <w:rPr>
          <w:bCs/>
        </w:rPr>
        <w:t xml:space="preserve">followed by </w:t>
      </w:r>
      <w:r w:rsidR="000B4102">
        <w:rPr>
          <w:bCs/>
        </w:rPr>
        <w:t>Indian (6.12</w:t>
      </w:r>
      <w:r w:rsidR="00810F9C" w:rsidRPr="003B3D22">
        <w:rPr>
          <w:bCs/>
        </w:rPr>
        <w:t xml:space="preserve">%) </w:t>
      </w:r>
      <w:r w:rsidR="00342C73">
        <w:rPr>
          <w:bCs/>
        </w:rPr>
        <w:t xml:space="preserve">and </w:t>
      </w:r>
      <w:r w:rsidR="000B4102">
        <w:rPr>
          <w:bCs/>
        </w:rPr>
        <w:t>Chines</w:t>
      </w:r>
      <w:r w:rsidR="00CC3FD2">
        <w:rPr>
          <w:bCs/>
        </w:rPr>
        <w:t>e</w:t>
      </w:r>
      <w:r w:rsidR="000B4102">
        <w:rPr>
          <w:bCs/>
        </w:rPr>
        <w:t xml:space="preserve"> (5.32</w:t>
      </w:r>
      <w:r w:rsidR="0089205C" w:rsidRPr="003B3D22">
        <w:rPr>
          <w:bCs/>
        </w:rPr>
        <w:t>%) ethnicities</w:t>
      </w:r>
      <w:r w:rsidR="006A4CAA">
        <w:rPr>
          <w:bCs/>
        </w:rPr>
        <w:t>.</w:t>
      </w:r>
    </w:p>
    <w:p w14:paraId="34475C11" w14:textId="77777777" w:rsidR="00602F39" w:rsidRPr="00812B39" w:rsidRDefault="00602F39" w:rsidP="00602F39">
      <w:pPr>
        <w:spacing w:line="480" w:lineRule="auto"/>
        <w:rPr>
          <w:b/>
          <w:bCs/>
          <w:i/>
        </w:rPr>
      </w:pPr>
      <w:r w:rsidRPr="00812B39">
        <w:rPr>
          <w:b/>
          <w:bCs/>
          <w:i/>
        </w:rPr>
        <w:t>Design and procedure</w:t>
      </w:r>
    </w:p>
    <w:p w14:paraId="30A3CEDE" w14:textId="5C8056BA" w:rsidR="00B2234F" w:rsidRPr="00933CE2" w:rsidRDefault="001403AB" w:rsidP="003A152E">
      <w:pPr>
        <w:spacing w:line="480" w:lineRule="auto"/>
      </w:pPr>
      <w:r w:rsidRPr="00285047">
        <w:rPr>
          <w:bCs/>
          <w:i/>
          <w:color w:val="808080" w:themeColor="background1" w:themeShade="80"/>
        </w:rPr>
        <w:tab/>
      </w:r>
      <w:r w:rsidR="00322691" w:rsidRPr="003B3D22">
        <w:rPr>
          <w:bCs/>
        </w:rPr>
        <w:t xml:space="preserve">Participants </w:t>
      </w:r>
      <w:r w:rsidR="003978A9" w:rsidRPr="003B3D22">
        <w:rPr>
          <w:bCs/>
        </w:rPr>
        <w:t xml:space="preserve">filled in </w:t>
      </w:r>
      <w:r w:rsidR="00E967D5">
        <w:rPr>
          <w:bCs/>
        </w:rPr>
        <w:t>a</w:t>
      </w:r>
      <w:r w:rsidR="00E967D5" w:rsidRPr="003B3D22">
        <w:rPr>
          <w:bCs/>
        </w:rPr>
        <w:t xml:space="preserve"> </w:t>
      </w:r>
      <w:r w:rsidR="003978A9" w:rsidRPr="003B3D22">
        <w:rPr>
          <w:bCs/>
        </w:rPr>
        <w:t>questionnaire in</w:t>
      </w:r>
      <w:r w:rsidR="0093397C">
        <w:rPr>
          <w:bCs/>
        </w:rPr>
        <w:t xml:space="preserve">dividually. </w:t>
      </w:r>
      <w:r w:rsidR="00577D4C">
        <w:rPr>
          <w:bCs/>
        </w:rPr>
        <w:t>The first section</w:t>
      </w:r>
      <w:r w:rsidR="00547641">
        <w:t xml:space="preserve"> included the 11 questions of </w:t>
      </w:r>
      <w:r w:rsidR="00C348B5">
        <w:t>a</w:t>
      </w:r>
      <w:r w:rsidR="00547641">
        <w:t xml:space="preserve"> </w:t>
      </w:r>
      <w:r w:rsidR="00547641">
        <w:rPr>
          <w:bCs/>
        </w:rPr>
        <w:t xml:space="preserve">subjective probability elicitation task, which aimed </w:t>
      </w:r>
      <w:r w:rsidR="00FC78A9">
        <w:rPr>
          <w:bCs/>
        </w:rPr>
        <w:t xml:space="preserve">to </w:t>
      </w:r>
      <w:r w:rsidR="00FC78A9">
        <w:t>determine</w:t>
      </w:r>
      <w:r w:rsidR="00FC78A9" w:rsidRPr="00D46FBA">
        <w:t xml:space="preserve"> </w:t>
      </w:r>
      <w:r w:rsidR="00617B0F" w:rsidRPr="00D46FBA">
        <w:t xml:space="preserve">participants’ </w:t>
      </w:r>
      <w:r w:rsidR="00FC78A9">
        <w:t>beliefs about the</w:t>
      </w:r>
      <w:r w:rsidR="00FC78A9" w:rsidRPr="00D46FBA">
        <w:t xml:space="preserve"> </w:t>
      </w:r>
      <w:r w:rsidR="00617B0F" w:rsidRPr="00D46FBA">
        <w:t>distribution of student debt</w:t>
      </w:r>
      <w:r w:rsidR="00D46FBA">
        <w:t xml:space="preserve">. </w:t>
      </w:r>
      <w:r w:rsidR="001379AF">
        <w:t xml:space="preserve">We refer to the distributions we derived from participants’ responses as “inferred distributions”. </w:t>
      </w:r>
      <w:r w:rsidR="00D46FBA">
        <w:rPr>
          <w:bCs/>
        </w:rPr>
        <w:t xml:space="preserve">There are different ways to elicit probability distributions </w:t>
      </w:r>
      <w:r w:rsidR="0006628B">
        <w:fldChar w:fldCharType="begin"/>
      </w:r>
      <w:r w:rsidR="0050442F">
        <w:instrText xml:space="preserve"> ADDIN EN.CITE &lt;EndNote&gt;&lt;Cite&gt;&lt;Author&gt;Manski&lt;/Author&gt;&lt;Year&gt;2004&lt;/Year&gt;&lt;RecNum&gt;559&lt;/RecNum&gt;&lt;Prefix&gt;e.g.`, &lt;/Prefix&gt;&lt;DisplayText&gt;(e.g., Manski 2004)&lt;/DisplayText&gt;&lt;record&gt;&lt;rec-number&gt;559&lt;/rec-number&gt;&lt;foreign-keys&gt;&lt;key app="EN" db-id="xwe9pe9wg29rarera5yvwdvj99zrrfvtzpz0"&gt;559&lt;/key&gt;&lt;/foreign-keys&gt;&lt;ref-type name="Journal Article"&gt;17&lt;/ref-type&gt;&lt;contributors&gt;&lt;authors&gt;&lt;author&gt;Manski, Charles F.&lt;/author&gt;&lt;/authors&gt;&lt;/contributors&gt;&lt;titles&gt;&lt;title&gt;Measuring expectations&lt;/title&gt;&lt;secondary-title&gt;Econometrica&lt;/secondary-title&gt;&lt;/titles&gt;&lt;periodical&gt;&lt;full-title&gt;Econometrica&lt;/full-title&gt;&lt;/periodical&gt;&lt;pages&gt;1329-76&lt;/pages&gt;&lt;volume&gt;72&lt;/volume&gt;&lt;dates&gt;&lt;year&gt;2004&lt;/year&gt;&lt;/dates&gt;&lt;urls&gt;&lt;/urls&gt;&lt;/record&gt;&lt;/Cite&gt;&lt;/EndNote&gt;</w:instrText>
      </w:r>
      <w:r w:rsidR="0006628B">
        <w:fldChar w:fldCharType="separate"/>
      </w:r>
      <w:r w:rsidR="0050442F">
        <w:rPr>
          <w:noProof/>
        </w:rPr>
        <w:t>(</w:t>
      </w:r>
      <w:hyperlink w:anchor="_ENREF_29" w:tooltip="Manski, 2004 #559" w:history="1">
        <w:r w:rsidR="000C1007">
          <w:rPr>
            <w:noProof/>
          </w:rPr>
          <w:t>e.g., Manski 2004</w:t>
        </w:r>
      </w:hyperlink>
      <w:r w:rsidR="0050442F">
        <w:rPr>
          <w:noProof/>
        </w:rPr>
        <w:t>)</w:t>
      </w:r>
      <w:r w:rsidR="0006628B">
        <w:fldChar w:fldCharType="end"/>
      </w:r>
      <w:r w:rsidR="00D46FBA">
        <w:t xml:space="preserve">; </w:t>
      </w:r>
      <w:r w:rsidR="0078643D">
        <w:t xml:space="preserve">here, based on pilot work to establish the easiest method for students, </w:t>
      </w:r>
      <w:r w:rsidR="00D46FBA">
        <w:t xml:space="preserve">we asked </w:t>
      </w:r>
      <w:r w:rsidR="0078643D">
        <w:t xml:space="preserve">participants </w:t>
      </w:r>
      <w:r w:rsidR="00D46FBA">
        <w:t xml:space="preserve">to estimate different percentiles </w:t>
      </w:r>
      <w:r w:rsidR="00D46FBA" w:rsidRPr="00B3606A">
        <w:t xml:space="preserve">points of the </w:t>
      </w:r>
      <w:r w:rsidR="00EE5BFD">
        <w:t xml:space="preserve">distribution </w:t>
      </w:r>
      <w:r w:rsidR="0006628B">
        <w:fldChar w:fldCharType="begin"/>
      </w:r>
      <w:r w:rsidR="00C2405D">
        <w:instrText xml:space="preserve"> ADDIN EN.CITE &lt;EndNote&gt;&lt;Cite&gt;&lt;Author&gt;Melrose&lt;/Author&gt;&lt;Year&gt;2013&lt;/Year&gt;&lt;RecNum&gt;560&lt;/RecNum&gt;&lt;Prefix&gt;e.g.`, &lt;/Prefix&gt;&lt;DisplayText&gt;(e.g., Melrose, Brown et al. 2013)&lt;/DisplayText&gt;&lt;record&gt;&lt;rec-number&gt;560&lt;/rec-number&gt;&lt;foreign-keys&gt;&lt;key app="EN" db-id="xwe9pe9wg29rarera5yvwdvj99zrrfvtzpz0"&gt;560&lt;/key&gt;&lt;/foreign-keys&gt;&lt;ref-type name="Journal Article"&gt;17&lt;/ref-type&gt;&lt;contributors&gt;&lt;authors&gt;&lt;author&gt;Melrose, K. L.&lt;/author&gt;&lt;author&gt;Brown, G. D. A.&lt;/author&gt;&lt;author&gt;Wood, A. M.&lt;/author&gt;&lt;/authors&gt;&lt;/contributors&gt;&lt;titles&gt;&lt;title&gt;Am I abnormal? Relative rank and social norm effects in judgments of anxiety and depression symptoms severity&lt;/title&gt;&lt;secondary-title&gt;Journal of Behavioral Decision Making&lt;/secondary-title&gt;&lt;/titles&gt;&lt;periodical&gt;&lt;full-title&gt;Journal of Behavioral Decision Making&lt;/full-title&gt;&lt;/periodical&gt;&lt;pages&gt;174-184&lt;/pages&gt;&lt;volume&gt;26&lt;/volume&gt;&lt;dates&gt;&lt;year&gt;2013&lt;/year&gt;&lt;/dates&gt;&lt;urls&gt;&lt;/urls&gt;&lt;/record&gt;&lt;/Cite&gt;&lt;/EndNote&gt;</w:instrText>
      </w:r>
      <w:r w:rsidR="0006628B">
        <w:fldChar w:fldCharType="separate"/>
      </w:r>
      <w:r w:rsidR="00C2405D">
        <w:rPr>
          <w:noProof/>
        </w:rPr>
        <w:t>(</w:t>
      </w:r>
      <w:hyperlink w:anchor="_ENREF_31" w:tooltip="Melrose, 2013 #560" w:history="1">
        <w:r w:rsidR="000C1007">
          <w:rPr>
            <w:noProof/>
          </w:rPr>
          <w:t>e.g., Melrose, Brown et al. 2013</w:t>
        </w:r>
      </w:hyperlink>
      <w:r w:rsidR="00C2405D">
        <w:rPr>
          <w:noProof/>
        </w:rPr>
        <w:t>)</w:t>
      </w:r>
      <w:r w:rsidR="0006628B">
        <w:fldChar w:fldCharType="end"/>
      </w:r>
      <w:r w:rsidR="00D46FBA">
        <w:t xml:space="preserve">. </w:t>
      </w:r>
      <w:r w:rsidR="003B41F0">
        <w:rPr>
          <w:bCs/>
        </w:rPr>
        <w:t>We</w:t>
      </w:r>
      <w:r w:rsidR="00D46FBA" w:rsidRPr="00B3606A">
        <w:rPr>
          <w:bCs/>
        </w:rPr>
        <w:t xml:space="preserve"> used 11</w:t>
      </w:r>
      <w:r w:rsidR="00DB1702">
        <w:rPr>
          <w:bCs/>
        </w:rPr>
        <w:t xml:space="preserve"> questions phrased as follows: ‘</w:t>
      </w:r>
      <w:r w:rsidR="00D46FBA" w:rsidRPr="00B3606A">
        <w:rPr>
          <w:bCs/>
        </w:rPr>
        <w:t xml:space="preserve">How much a student would have to owe, in order to be in </w:t>
      </w:r>
      <w:r w:rsidR="00D46FBA" w:rsidRPr="00B3606A">
        <w:t xml:space="preserve">more debt than </w:t>
      </w:r>
      <w:r w:rsidR="00D46FBA" w:rsidRPr="00B3606A">
        <w:rPr>
          <w:i/>
        </w:rPr>
        <w:t>x</w:t>
      </w:r>
      <w:r w:rsidR="00D46FBA" w:rsidRPr="00B3606A">
        <w:t xml:space="preserve">% of other </w:t>
      </w:r>
      <w:r w:rsidR="00D46FBA" w:rsidRPr="00B3606A">
        <w:lastRenderedPageBreak/>
        <w:t xml:space="preserve">students? (i.e. to rank in the most indebted </w:t>
      </w:r>
      <w:r w:rsidR="00D46FBA" w:rsidRPr="00B3606A">
        <w:rPr>
          <w:i/>
        </w:rPr>
        <w:t>y</w:t>
      </w:r>
      <w:r w:rsidR="00DB1702">
        <w:t>%)?’</w:t>
      </w:r>
      <w:r w:rsidR="00D46FBA" w:rsidRPr="00B3606A">
        <w:t xml:space="preserve">, where </w:t>
      </w:r>
      <w:r w:rsidR="00D46FBA" w:rsidRPr="00B3606A">
        <w:rPr>
          <w:i/>
        </w:rPr>
        <w:t>x</w:t>
      </w:r>
      <w:r w:rsidR="00D46FBA" w:rsidRPr="00B3606A">
        <w:t xml:space="preserve"> had values of [99, 90, 80, 70, 60, 50, 40, 30, 20, 10, and 1] and </w:t>
      </w:r>
      <w:r w:rsidR="00D46FBA" w:rsidRPr="00B3606A">
        <w:rPr>
          <w:i/>
        </w:rPr>
        <w:t>y</w:t>
      </w:r>
      <w:r w:rsidR="00D46FBA" w:rsidRPr="00B3606A">
        <w:t xml:space="preserve"> had the same values, but in the opposite order. Participants had to answer each of the questions by providing an estimated amount of debt, in British Pounds sterling </w:t>
      </w:r>
      <w:r w:rsidR="0006628B" w:rsidRPr="00DE02BD">
        <w:fldChar w:fldCharType="begin"/>
      </w:r>
      <w:r w:rsidR="003A152E" w:rsidRPr="00DE02BD">
        <w:instrText xml:space="preserve"> ADDIN EN.CITE &lt;EndNote&gt;&lt;Cite&gt;&lt;Author&gt;XE.com&lt;/Author&gt;&lt;Year&gt;2011&lt;/Year&gt;&lt;RecNum&gt;872&lt;/RecNum&gt;&lt;Prefix&gt;at the time of writing`, 1 GBP = 1.60 USD`; &lt;/Prefix&gt;&lt;DisplayText&gt;(at the time of writing, 1 GBP = 1.60 USD; XE.com 2011)&lt;/DisplayText&gt;&lt;record&gt;&lt;rec-number&gt;872&lt;/rec-number&gt;&lt;foreign-keys&gt;&lt;key app="EN" db-id="xwe9pe9wg29rarera5yvwdvj99zrrfvtzpz0"&gt;872&lt;/key&gt;&lt;/foreign-keys&gt;&lt;ref-type name="Web Page"&gt;12&lt;/ref-type&gt;&lt;contributors&gt;&lt;authors&gt;&lt;author&gt;XE.com&lt;/author&gt;&lt;/authors&gt;&lt;/contributors&gt;&lt;titles&gt;&lt;title&gt;Currency exchange site&lt;/title&gt;&lt;/titles&gt;&lt;number&gt;08/12/2011&lt;/number&gt;&lt;dates&gt;&lt;year&gt;2011&lt;/year&gt;&lt;/dates&gt;&lt;pub-location&gt;Newmarket, Ontario&lt;/pub-location&gt;&lt;urls&gt;&lt;related-urls&gt;&lt;url&gt;http://www.xe.com/currencyconverter/&lt;/url&gt;&lt;/related-urls&gt;&lt;/urls&gt;&lt;/record&gt;&lt;/Cite&gt;&lt;/EndNote&gt;</w:instrText>
      </w:r>
      <w:r w:rsidR="0006628B" w:rsidRPr="00DE02BD">
        <w:fldChar w:fldCharType="separate"/>
      </w:r>
      <w:r w:rsidR="003A152E" w:rsidRPr="00DE02BD">
        <w:rPr>
          <w:noProof/>
        </w:rPr>
        <w:t>(</w:t>
      </w:r>
      <w:r w:rsidR="009A3334">
        <w:rPr>
          <w:noProof/>
        </w:rPr>
        <w:t xml:space="preserve">at the time of the study, 1 GBP = 1.58 USD; </w:t>
      </w:r>
      <w:hyperlink w:anchor="_ENREF_47" w:tooltip="XE.com, 2011 #872" w:history="1">
        <w:r w:rsidR="000C1007" w:rsidRPr="00DE02BD">
          <w:rPr>
            <w:noProof/>
          </w:rPr>
          <w:t>at the time of writing, 1 GBP = 1.60 USD; XE.com 2011</w:t>
        </w:r>
      </w:hyperlink>
      <w:r w:rsidR="003A152E" w:rsidRPr="00DE02BD">
        <w:rPr>
          <w:noProof/>
        </w:rPr>
        <w:t>)</w:t>
      </w:r>
      <w:r w:rsidR="0006628B" w:rsidRPr="00DE02BD">
        <w:fldChar w:fldCharType="end"/>
      </w:r>
      <w:r w:rsidR="003A152E" w:rsidRPr="00DE02BD">
        <w:t xml:space="preserve">. </w:t>
      </w:r>
      <w:r w:rsidR="00DE02BD" w:rsidRPr="00DE02BD">
        <w:t>It wa</w:t>
      </w:r>
      <w:r w:rsidR="00FB12C9" w:rsidRPr="00DE02BD">
        <w:t xml:space="preserve">s expected that, as in previous studies </w:t>
      </w:r>
      <w:r w:rsidR="00FB12C9" w:rsidRPr="00DE02BD">
        <w:rPr>
          <w:bCs/>
        </w:rPr>
        <w:fldChar w:fldCharType="begin"/>
      </w:r>
      <w:r w:rsidR="00FB12C9" w:rsidRPr="00DE02BD">
        <w:rPr>
          <w:bCs/>
        </w:rPr>
        <w:instrText xml:space="preserve"> ADDIN EN.CITE &lt;EndNote&gt;&lt;Cite&gt;&lt;Author&gt;Melrose&lt;/Author&gt;&lt;Year&gt;2013&lt;/Year&gt;&lt;RecNum&gt;560&lt;/RecNum&gt;&lt;Prefix&gt;e.g.`, &lt;/Prefix&gt;&lt;DisplayText&gt;(e.g., Melrose, Brown et al. 2013)&lt;/DisplayText&gt;&lt;record&gt;&lt;rec-number&gt;560&lt;/rec-number&gt;&lt;foreign-keys&gt;&lt;key app="EN" db-id="xwe9pe9wg29rarera5yvwdvj99zrrfvtzpz0"&gt;560&lt;/key&gt;&lt;/foreign-keys&gt;&lt;ref-type name="Journal Article"&gt;17&lt;/ref-type&gt;&lt;contributors&gt;&lt;authors&gt;&lt;author&gt;Melrose, K. L.&lt;/author&gt;&lt;author&gt;Brown, G. D. A.&lt;/author&gt;&lt;author&gt;Wood, A. M.&lt;/author&gt;&lt;/authors&gt;&lt;/contributors&gt;&lt;titles&gt;&lt;title&gt;Am I abnormal? Relative rank and social norm effects in judgments of anxiety and depression symptoms severity&lt;/title&gt;&lt;secondary-title&gt;Journal of Behavioral Decision Making&lt;/secondary-title&gt;&lt;/titles&gt;&lt;periodical&gt;&lt;full-title&gt;Journal of Behavioral Decision Making&lt;/full-title&gt;&lt;/periodical&gt;&lt;pages&gt;174-184&lt;/pages&gt;&lt;volume&gt;26&lt;/volume&gt;&lt;dates&gt;&lt;year&gt;2013&lt;/year&gt;&lt;/dates&gt;&lt;urls&gt;&lt;/urls&gt;&lt;/record&gt;&lt;/Cite&gt;&lt;/EndNote&gt;</w:instrText>
      </w:r>
      <w:r w:rsidR="00FB12C9" w:rsidRPr="00DE02BD">
        <w:rPr>
          <w:bCs/>
        </w:rPr>
        <w:fldChar w:fldCharType="separate"/>
      </w:r>
      <w:r w:rsidR="00FB12C9" w:rsidRPr="00DE02BD">
        <w:rPr>
          <w:bCs/>
          <w:noProof/>
        </w:rPr>
        <w:t>(</w:t>
      </w:r>
      <w:hyperlink w:anchor="_ENREF_31" w:tooltip="Melrose, 2013 #560" w:history="1">
        <w:r w:rsidR="000C1007" w:rsidRPr="00DE02BD">
          <w:rPr>
            <w:bCs/>
            <w:noProof/>
          </w:rPr>
          <w:t>e.g., Melrose, Brown et al. 2013</w:t>
        </w:r>
      </w:hyperlink>
      <w:r w:rsidR="00FB12C9" w:rsidRPr="00DE02BD">
        <w:rPr>
          <w:bCs/>
          <w:noProof/>
        </w:rPr>
        <w:t>)</w:t>
      </w:r>
      <w:r w:rsidR="00FB12C9" w:rsidRPr="00DE02BD">
        <w:rPr>
          <w:bCs/>
        </w:rPr>
        <w:fldChar w:fldCharType="end"/>
      </w:r>
      <w:r w:rsidR="00FB12C9" w:rsidRPr="00DE02BD">
        <w:rPr>
          <w:bCs/>
        </w:rPr>
        <w:t>, some individuals would misunderstand the instructions, by for example assigning low debt values to high percentile points and vice versa, or assigning high debt values to high percentile points and middle values for middle percentiles, only to assign again high debt values for low percentile points</w:t>
      </w:r>
      <w:r w:rsidR="006B6A6B" w:rsidRPr="00DE02BD">
        <w:rPr>
          <w:bCs/>
        </w:rPr>
        <w:t xml:space="preserve">. It was therefore decided to exclude participants when the Kendall’s τ coefficient between stimuli (i.e. the 11 percentile points) and responses (i.e., participants’ estimates for the 11 percentile points) was &lt; .50; this led to removal of </w:t>
      </w:r>
      <w:r w:rsidR="00B2234F" w:rsidRPr="00DE02BD">
        <w:rPr>
          <w:bCs/>
        </w:rPr>
        <w:t>46 participants (i.e., 12</w:t>
      </w:r>
      <w:r w:rsidR="00A05DDD" w:rsidRPr="00DE02BD">
        <w:rPr>
          <w:bCs/>
        </w:rPr>
        <w:t>.23</w:t>
      </w:r>
      <w:r w:rsidR="00B2234F" w:rsidRPr="00DE02BD">
        <w:rPr>
          <w:bCs/>
        </w:rPr>
        <w:t>% of the total)</w:t>
      </w:r>
      <w:r w:rsidR="006B6A6B" w:rsidRPr="00DE02BD">
        <w:rPr>
          <w:bCs/>
        </w:rPr>
        <w:t>.</w:t>
      </w:r>
      <w:r w:rsidR="00DE02BD" w:rsidRPr="00DE02BD">
        <w:rPr>
          <w:bCs/>
        </w:rPr>
        <w:t xml:space="preserve"> </w:t>
      </w:r>
      <w:r w:rsidR="00D37551">
        <w:rPr>
          <w:bCs/>
        </w:rPr>
        <w:t>Results</w:t>
      </w:r>
      <w:r w:rsidR="00B2234F" w:rsidRPr="00B2234F">
        <w:rPr>
          <w:bCs/>
        </w:rPr>
        <w:t xml:space="preserve"> </w:t>
      </w:r>
      <w:r w:rsidR="006B6A6B">
        <w:rPr>
          <w:bCs/>
        </w:rPr>
        <w:t xml:space="preserve">did </w:t>
      </w:r>
      <w:r w:rsidR="002D5793">
        <w:rPr>
          <w:bCs/>
        </w:rPr>
        <w:t>not change qualitatively when</w:t>
      </w:r>
      <w:r w:rsidR="00B2234F" w:rsidRPr="00B2234F">
        <w:rPr>
          <w:bCs/>
        </w:rPr>
        <w:t xml:space="preserve"> all participants were included in the analyses. </w:t>
      </w:r>
    </w:p>
    <w:p w14:paraId="1743FA8F" w14:textId="0FDE61FC" w:rsidR="00E4183D" w:rsidRPr="00E82F81" w:rsidRDefault="00877951" w:rsidP="00FA7F35">
      <w:pPr>
        <w:spacing w:line="480" w:lineRule="auto"/>
        <w:ind w:firstLine="709"/>
        <w:rPr>
          <w:kern w:val="0"/>
          <w:lang w:eastAsia="en-GB"/>
        </w:rPr>
      </w:pPr>
      <w:r w:rsidRPr="003B3D22">
        <w:t>Next,</w:t>
      </w:r>
      <w:r w:rsidR="00A93BE6">
        <w:t xml:space="preserve"> p</w:t>
      </w:r>
      <w:r w:rsidR="0015248C" w:rsidRPr="00D1045C">
        <w:t xml:space="preserve">articipants were asked to estimate how much they </w:t>
      </w:r>
      <w:r w:rsidR="0036467D" w:rsidRPr="00D1045C">
        <w:t>thought</w:t>
      </w:r>
      <w:r w:rsidR="0015248C" w:rsidRPr="00D1045C">
        <w:t xml:space="preserve"> they would owe by the time they graduated (‘</w:t>
      </w:r>
      <w:r w:rsidR="00D46FBA" w:rsidRPr="00D1045C">
        <w:t>anticipated debt</w:t>
      </w:r>
      <w:r w:rsidR="0015248C" w:rsidRPr="00D1045C">
        <w:t xml:space="preserve">’). </w:t>
      </w:r>
      <w:r w:rsidR="004C29FF" w:rsidRPr="00D1045C">
        <w:t xml:space="preserve">Concern about indebtedness was then measured through </w:t>
      </w:r>
      <w:r w:rsidR="002E7573" w:rsidRPr="00D1045C">
        <w:t>two</w:t>
      </w:r>
      <w:r w:rsidR="004C29FF" w:rsidRPr="00D1045C">
        <w:t xml:space="preserve"> items. Participants </w:t>
      </w:r>
      <w:r w:rsidR="004532D8" w:rsidRPr="00D1045C">
        <w:t xml:space="preserve">expressed their worry about </w:t>
      </w:r>
      <w:r w:rsidR="00DB1702" w:rsidRPr="00D1045C">
        <w:t>debt by answering the question ‘</w:t>
      </w:r>
      <w:r w:rsidR="004532D8" w:rsidRPr="00D1045C">
        <w:t>How worried do you think you will be about your</w:t>
      </w:r>
      <w:r w:rsidR="00DB1702" w:rsidRPr="00D1045C">
        <w:t xml:space="preserve"> debt by the time you graduate?’ on a 1 (‘</w:t>
      </w:r>
      <w:r w:rsidR="004532D8" w:rsidRPr="00D1045C">
        <w:t>Not worr</w:t>
      </w:r>
      <w:r w:rsidR="00DB1702" w:rsidRPr="00D1045C">
        <w:t>ied at all’) to 7 (‘Extremely worried’</w:t>
      </w:r>
      <w:r w:rsidR="004532D8" w:rsidRPr="00D1045C">
        <w:t xml:space="preserve">) point scale. </w:t>
      </w:r>
      <w:r w:rsidR="003B41F0" w:rsidRPr="00D1045C">
        <w:t>They</w:t>
      </w:r>
      <w:r w:rsidR="004532D8" w:rsidRPr="00D1045C">
        <w:t xml:space="preserve"> then estimated the difficulty of repaying off the debt </w:t>
      </w:r>
      <w:r w:rsidR="00DB1702" w:rsidRPr="00D1045C">
        <w:t>by answering the question ‘</w:t>
      </w:r>
      <w:r w:rsidR="00617B0F" w:rsidRPr="00D1045C">
        <w:t>How difficult you think it is going to be to repay your debt by the time you graduate?</w:t>
      </w:r>
      <w:r w:rsidR="00DB1702" w:rsidRPr="00D1045C">
        <w:t>’</w:t>
      </w:r>
      <w:r w:rsidR="00813B16" w:rsidRPr="00D1045C">
        <w:t xml:space="preserve"> </w:t>
      </w:r>
      <w:r w:rsidR="0078643D" w:rsidRPr="00D1045C">
        <w:t>on</w:t>
      </w:r>
      <w:r w:rsidR="00813B16" w:rsidRPr="00D1045C">
        <w:t xml:space="preserve"> a 1 (</w:t>
      </w:r>
      <w:r w:rsidR="00DB1702" w:rsidRPr="00D1045C">
        <w:t>‘</w:t>
      </w:r>
      <w:r w:rsidR="00813B16" w:rsidRPr="00D1045C">
        <w:t>Not at all difficult</w:t>
      </w:r>
      <w:r w:rsidR="00DB1702" w:rsidRPr="00D1045C">
        <w:t>’</w:t>
      </w:r>
      <w:r w:rsidR="00813B16" w:rsidRPr="00D1045C">
        <w:t>) to 7 (</w:t>
      </w:r>
      <w:r w:rsidR="00DB1702" w:rsidRPr="00D1045C">
        <w:t>‘</w:t>
      </w:r>
      <w:r w:rsidR="00813B16" w:rsidRPr="00D1045C">
        <w:t>Extremely difficult</w:t>
      </w:r>
      <w:r w:rsidR="00DB1702" w:rsidRPr="00D1045C">
        <w:t>’</w:t>
      </w:r>
      <w:r w:rsidR="00813B16" w:rsidRPr="00D1045C">
        <w:t xml:space="preserve">) </w:t>
      </w:r>
      <w:r w:rsidR="002E7573" w:rsidRPr="00D1045C">
        <w:t xml:space="preserve">point </w:t>
      </w:r>
      <w:r w:rsidR="00813B16" w:rsidRPr="00D1045C">
        <w:t>scale</w:t>
      </w:r>
      <w:r w:rsidR="002E7573" w:rsidRPr="00D1045C">
        <w:t>.</w:t>
      </w:r>
      <w:r w:rsidR="009144B5" w:rsidRPr="00D1045C">
        <w:t xml:space="preserve"> </w:t>
      </w:r>
      <w:r w:rsidR="00813B16" w:rsidRPr="00D1045C">
        <w:t xml:space="preserve">Participants were then asked whether they </w:t>
      </w:r>
      <w:r w:rsidR="009266EF" w:rsidRPr="00D1045C">
        <w:t xml:space="preserve">were </w:t>
      </w:r>
      <w:r w:rsidR="00EE5BFD" w:rsidRPr="00D1045C">
        <w:t xml:space="preserve">intending to take </w:t>
      </w:r>
      <w:r w:rsidR="00C571DA" w:rsidRPr="00D1045C">
        <w:t xml:space="preserve">a </w:t>
      </w:r>
      <w:r w:rsidR="007A4CA9" w:rsidRPr="00D1045C">
        <w:t>part-time job</w:t>
      </w:r>
      <w:r w:rsidR="00813B16" w:rsidRPr="00D1045C">
        <w:t xml:space="preserve"> during term time</w:t>
      </w:r>
      <w:r w:rsidR="009266EF" w:rsidRPr="00D1045C">
        <w:t xml:space="preserve"> or not, and to indicate </w:t>
      </w:r>
      <w:r w:rsidR="00C571DA" w:rsidRPr="00D1045C">
        <w:t xml:space="preserve">whether they had already a </w:t>
      </w:r>
      <w:r w:rsidR="007A4CA9" w:rsidRPr="00D1045C">
        <w:t>part-time job</w:t>
      </w:r>
      <w:r w:rsidR="009266EF" w:rsidRPr="00D1045C">
        <w:t xml:space="preserve"> at the time of testing</w:t>
      </w:r>
      <w:r w:rsidR="009266EF" w:rsidRPr="00E82F81">
        <w:t>.</w:t>
      </w:r>
      <w:r w:rsidR="008D478B" w:rsidRPr="00E82F81">
        <w:rPr>
          <w:kern w:val="0"/>
          <w:lang w:eastAsia="en-GB"/>
        </w:rPr>
        <w:t xml:space="preserve"> </w:t>
      </w:r>
      <w:r w:rsidR="00E4183D" w:rsidRPr="00E82F81">
        <w:rPr>
          <w:kern w:val="0"/>
          <w:lang w:eastAsia="en-GB"/>
        </w:rPr>
        <w:t>We chose to investigate students’ intention to take a part-time job</w:t>
      </w:r>
      <w:r w:rsidR="00FA7F35" w:rsidRPr="00E82F81">
        <w:rPr>
          <w:kern w:val="0"/>
          <w:lang w:eastAsia="en-GB"/>
        </w:rPr>
        <w:t xml:space="preserve"> as a large proportion of students</w:t>
      </w:r>
      <w:r w:rsidR="00E4183D" w:rsidRPr="00E82F81">
        <w:rPr>
          <w:kern w:val="0"/>
          <w:lang w:eastAsia="en-GB"/>
        </w:rPr>
        <w:t xml:space="preserve">, </w:t>
      </w:r>
      <w:r w:rsidR="00FA7F35" w:rsidRPr="00E82F81">
        <w:rPr>
          <w:kern w:val="0"/>
          <w:lang w:eastAsia="en-GB"/>
        </w:rPr>
        <w:t>in order to</w:t>
      </w:r>
      <w:r w:rsidR="00E4183D" w:rsidRPr="00E82F81">
        <w:rPr>
          <w:kern w:val="0"/>
          <w:lang w:eastAsia="en-GB"/>
        </w:rPr>
        <w:t xml:space="preserve"> alleviate indebtedness and increase disposable income, undertake paid work at some point during term time </w:t>
      </w:r>
      <w:r w:rsidR="00E4183D" w:rsidRPr="00E82F81">
        <w:rPr>
          <w:kern w:val="0"/>
          <w:lang w:eastAsia="en-GB"/>
        </w:rPr>
        <w:fldChar w:fldCharType="begin"/>
      </w:r>
      <w:r w:rsidR="00FA7F35" w:rsidRPr="00E82F81">
        <w:rPr>
          <w:kern w:val="0"/>
          <w:lang w:eastAsia="en-GB"/>
        </w:rPr>
        <w:instrText xml:space="preserve"> ADDIN EN.CITE &lt;EndNote&gt;&lt;Cite&gt;&lt;Author&gt;Christie&lt;/Author&gt;&lt;Year&gt;2001&lt;/Year&gt;&lt;RecNum&gt;241&lt;/RecNum&gt;&lt;Prefix&gt;e.g.`, &lt;/Prefix&gt;&lt;DisplayText&gt;(e.g., Christie, Munro et al. 2001)&lt;/DisplayText&gt;&lt;record&gt;&lt;rec-number&gt;241&lt;/rec-number&gt;&lt;foreign-keys&gt;&lt;key app="EN" db-id="xwe9pe9wg29rarera5yvwdvj99zrrfvtzpz0"&gt;241&lt;/key&gt;&lt;/foreign-keys&gt;&lt;ref-type name="Journal Article"&gt;17&lt;/ref-type&gt;&lt;contributors&gt;&lt;authors&gt;&lt;author&gt;Christie, H.&lt;/author&gt;&lt;author&gt;Munro, M.&lt;/author&gt;&lt;author&gt;Rettig, H.&lt;/author&gt;&lt;/authors&gt;&lt;/contributors&gt;&lt;auth-address&gt;Christie, H&amp;#xD;Heriot Watt Univ, Edinburgh Coll Art, 79 Grassmarket, Edinburgh EHI 2HJ, Midlothian, Scotland&amp;#xD;Heriot Watt Univ, Edinburgh Coll Art, 79 Grassmarket, Edinburgh EHI 2HJ, Midlothian, Scotland&amp;#xD;Heriot Watt Univ, Edinburgh Coll Art, Edinburgh EHI 2HJ, Midlothian, Scotland&amp;#xD;Urban Inst, Washington, DC 20037 USA&lt;/auth-address&gt;&lt;titles&gt;&lt;title&gt;Making ends meet: Student incomes and debt&lt;/title&gt;&lt;secondary-title&gt;Studies in Higher Education&lt;/secondary-title&gt;&lt;alt-title&gt;Stud High Educ&lt;/alt-title&gt;&lt;/titles&gt;&lt;periodical&gt;&lt;full-title&gt;Studies in Higher Education&lt;/full-title&gt;&lt;abbr-1&gt;Stud High Educ&lt;/abbr-1&gt;&lt;/periodical&gt;&lt;alt-periodical&gt;&lt;full-title&gt;Studies in Higher Education&lt;/full-title&gt;&lt;abbr-1&gt;Stud High Educ&lt;/abbr-1&gt;&lt;/alt-periodical&gt;&lt;pages&gt;363-383&lt;/pages&gt;&lt;volume&gt;26&lt;/volume&gt;&lt;number&gt;3&lt;/number&gt;&lt;keywords&gt;&lt;keyword&gt;higher-education&lt;/keyword&gt;&lt;keyword&gt;children&lt;/keyword&gt;&lt;/keywords&gt;&lt;dates&gt;&lt;year&gt;2001&lt;/year&gt;&lt;pub-dates&gt;&lt;date&gt;Oct&lt;/date&gt;&lt;/pub-dates&gt;&lt;/dates&gt;&lt;isbn&gt;0307-5079&lt;/isbn&gt;&lt;accession-num&gt;ISI:000171582900007&lt;/accession-num&gt;&lt;urls&gt;&lt;related-urls&gt;&lt;url&gt;&amp;lt;Go to ISI&amp;gt;://000171582900007&lt;/url&gt;&lt;/related-urls&gt;&lt;/urls&gt;&lt;language&gt;English&lt;/language&gt;&lt;/record&gt;&lt;/Cite&gt;&lt;/EndNote&gt;</w:instrText>
      </w:r>
      <w:r w:rsidR="00E4183D" w:rsidRPr="00E82F81">
        <w:rPr>
          <w:kern w:val="0"/>
          <w:lang w:eastAsia="en-GB"/>
        </w:rPr>
        <w:fldChar w:fldCharType="separate"/>
      </w:r>
      <w:r w:rsidR="00FA7F35" w:rsidRPr="00E82F81">
        <w:rPr>
          <w:noProof/>
          <w:kern w:val="0"/>
          <w:lang w:eastAsia="en-GB"/>
        </w:rPr>
        <w:t>(</w:t>
      </w:r>
      <w:hyperlink w:anchor="_ENREF_13" w:tooltip="Christie, 2001 #241" w:history="1">
        <w:r w:rsidR="000C1007" w:rsidRPr="00E82F81">
          <w:rPr>
            <w:noProof/>
            <w:kern w:val="0"/>
            <w:lang w:eastAsia="en-GB"/>
          </w:rPr>
          <w:t xml:space="preserve">e.g., Christie, </w:t>
        </w:r>
        <w:r w:rsidR="000C1007" w:rsidRPr="00E82F81">
          <w:rPr>
            <w:noProof/>
            <w:kern w:val="0"/>
            <w:lang w:eastAsia="en-GB"/>
          </w:rPr>
          <w:lastRenderedPageBreak/>
          <w:t>Munro et al. 2001</w:t>
        </w:r>
      </w:hyperlink>
      <w:r w:rsidR="00FA7F35" w:rsidRPr="00E82F81">
        <w:rPr>
          <w:noProof/>
          <w:kern w:val="0"/>
          <w:lang w:eastAsia="en-GB"/>
        </w:rPr>
        <w:t>)</w:t>
      </w:r>
      <w:r w:rsidR="00E4183D" w:rsidRPr="00E82F81">
        <w:rPr>
          <w:kern w:val="0"/>
          <w:lang w:eastAsia="en-GB"/>
        </w:rPr>
        <w:fldChar w:fldCharType="end"/>
      </w:r>
      <w:r w:rsidR="00FA7F35" w:rsidRPr="00E82F81">
        <w:rPr>
          <w:kern w:val="0"/>
          <w:lang w:eastAsia="en-GB"/>
        </w:rPr>
        <w:t xml:space="preserve">. </w:t>
      </w:r>
      <w:r w:rsidR="00F37339">
        <w:rPr>
          <w:kern w:val="0"/>
          <w:lang w:eastAsia="en-GB"/>
        </w:rPr>
        <w:t>Moreover</w:t>
      </w:r>
      <w:r w:rsidR="00FA7F35" w:rsidRPr="00E82F81">
        <w:rPr>
          <w:kern w:val="0"/>
          <w:lang w:eastAsia="en-GB"/>
        </w:rPr>
        <w:t xml:space="preserve">, considerable evidence </w:t>
      </w:r>
      <w:r w:rsidR="00A95D1F">
        <w:rPr>
          <w:kern w:val="0"/>
          <w:lang w:eastAsia="en-GB"/>
        </w:rPr>
        <w:t>points to</w:t>
      </w:r>
      <w:r w:rsidR="00FD5E51">
        <w:rPr>
          <w:kern w:val="0"/>
          <w:lang w:eastAsia="en-GB"/>
        </w:rPr>
        <w:t xml:space="preserve"> the</w:t>
      </w:r>
      <w:r w:rsidR="00FA7F35" w:rsidRPr="00E82F81">
        <w:rPr>
          <w:kern w:val="0"/>
          <w:lang w:eastAsia="en-GB"/>
        </w:rPr>
        <w:t xml:space="preserve"> negative </w:t>
      </w:r>
      <w:r w:rsidR="00FD5E51">
        <w:rPr>
          <w:kern w:val="0"/>
          <w:lang w:eastAsia="en-GB"/>
        </w:rPr>
        <w:t>effects</w:t>
      </w:r>
      <w:r w:rsidR="00FD5E51" w:rsidRPr="00E82F81">
        <w:rPr>
          <w:kern w:val="0"/>
          <w:lang w:eastAsia="en-GB"/>
        </w:rPr>
        <w:t xml:space="preserve"> </w:t>
      </w:r>
      <w:r w:rsidR="00FD5E51">
        <w:rPr>
          <w:kern w:val="0"/>
          <w:lang w:eastAsia="en-GB"/>
        </w:rPr>
        <w:t>of</w:t>
      </w:r>
      <w:r w:rsidR="00FD5E51" w:rsidRPr="00E82F81">
        <w:rPr>
          <w:kern w:val="0"/>
          <w:lang w:eastAsia="en-GB"/>
        </w:rPr>
        <w:t xml:space="preserve"> </w:t>
      </w:r>
      <w:r w:rsidR="00FA7F35" w:rsidRPr="00E82F81">
        <w:rPr>
          <w:kern w:val="0"/>
          <w:lang w:eastAsia="en-GB"/>
        </w:rPr>
        <w:t xml:space="preserve">working during term time </w:t>
      </w:r>
      <w:r w:rsidR="00FD5E51">
        <w:rPr>
          <w:kern w:val="0"/>
          <w:lang w:eastAsia="en-GB"/>
        </w:rPr>
        <w:t>on</w:t>
      </w:r>
      <w:r w:rsidR="00FD5E51" w:rsidRPr="00E82F81">
        <w:rPr>
          <w:kern w:val="0"/>
          <w:lang w:eastAsia="en-GB"/>
        </w:rPr>
        <w:t xml:space="preserve"> </w:t>
      </w:r>
      <w:r w:rsidR="00FA7F35" w:rsidRPr="00E82F81">
        <w:rPr>
          <w:kern w:val="0"/>
          <w:lang w:eastAsia="en-GB"/>
        </w:rPr>
        <w:t xml:space="preserve">academic performance </w:t>
      </w:r>
      <w:r w:rsidR="00FA7F35" w:rsidRPr="00E82F81">
        <w:rPr>
          <w:kern w:val="0"/>
          <w:lang w:eastAsia="en-GB"/>
        </w:rPr>
        <w:fldChar w:fldCharType="begin">
          <w:fldData xml:space="preserve">PEVuZE5vdGU+PENpdGU+PEF1dGhvcj5Kb2huc29uPC9BdXRob3I+PFllYXI+MjAwODwvWWVhcj48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</w:fldData>
        </w:fldChar>
      </w:r>
      <w:r w:rsidR="00E82F81" w:rsidRPr="00E82F81">
        <w:rPr>
          <w:kern w:val="0"/>
          <w:lang w:eastAsia="en-GB"/>
        </w:rPr>
        <w:instrText xml:space="preserve"> ADDIN EN.CITE </w:instrText>
      </w:r>
      <w:r w:rsidR="00E82F81" w:rsidRPr="00E82F81">
        <w:rPr>
          <w:kern w:val="0"/>
          <w:lang w:eastAsia="en-GB"/>
        </w:rPr>
        <w:fldChar w:fldCharType="begin">
          <w:fldData xml:space="preserve">PEVuZE5vdGU+PENpdGU+PEF1dGhvcj5Kb2huc29uPC9BdXRob3I+PFllYXI+MjAwODwvWWVhcj48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</w:fldData>
        </w:fldChar>
      </w:r>
      <w:r w:rsidR="00E82F81" w:rsidRPr="00E82F81">
        <w:rPr>
          <w:kern w:val="0"/>
          <w:lang w:eastAsia="en-GB"/>
        </w:rPr>
        <w:instrText xml:space="preserve"> ADDIN EN.CITE.DATA </w:instrText>
      </w:r>
      <w:r w:rsidR="00E82F81" w:rsidRPr="00E82F81">
        <w:rPr>
          <w:kern w:val="0"/>
          <w:lang w:eastAsia="en-GB"/>
        </w:rPr>
      </w:r>
      <w:r w:rsidR="00E82F81" w:rsidRPr="00E82F81">
        <w:rPr>
          <w:kern w:val="0"/>
          <w:lang w:eastAsia="en-GB"/>
        </w:rPr>
        <w:fldChar w:fldCharType="end"/>
      </w:r>
      <w:r w:rsidR="00FA7F35" w:rsidRPr="00E82F81">
        <w:rPr>
          <w:kern w:val="0"/>
          <w:lang w:eastAsia="en-GB"/>
        </w:rPr>
      </w:r>
      <w:r w:rsidR="00FA7F35" w:rsidRPr="00E82F81">
        <w:rPr>
          <w:kern w:val="0"/>
          <w:lang w:eastAsia="en-GB"/>
        </w:rPr>
        <w:fldChar w:fldCharType="separate"/>
      </w:r>
      <w:r w:rsidR="00E82F81" w:rsidRPr="00E82F81">
        <w:rPr>
          <w:noProof/>
          <w:kern w:val="0"/>
          <w:lang w:eastAsia="en-GB"/>
        </w:rPr>
        <w:t xml:space="preserve">(e.g., </w:t>
      </w:r>
      <w:hyperlink w:anchor="_ENREF_6" w:tooltip="Callender, 2008 #472" w:history="1">
        <w:r w:rsidR="000C1007" w:rsidRPr="00E82F81">
          <w:rPr>
            <w:noProof/>
            <w:kern w:val="0"/>
            <w:lang w:eastAsia="en-GB"/>
          </w:rPr>
          <w:t>Callender 2008</w:t>
        </w:r>
      </w:hyperlink>
      <w:r w:rsidR="00E82F81" w:rsidRPr="00E82F81">
        <w:rPr>
          <w:noProof/>
          <w:kern w:val="0"/>
          <w:lang w:eastAsia="en-GB"/>
        </w:rPr>
        <w:t xml:space="preserve">; </w:t>
      </w:r>
      <w:hyperlink w:anchor="_ENREF_24" w:tooltip="Johnson, 2008 #434" w:history="1">
        <w:r w:rsidR="000C1007" w:rsidRPr="00E82F81">
          <w:rPr>
            <w:noProof/>
            <w:kern w:val="0"/>
            <w:lang w:eastAsia="en-GB"/>
          </w:rPr>
          <w:t>Johnson, Pollard et al. 2008</w:t>
        </w:r>
      </w:hyperlink>
      <w:r w:rsidR="00E82F81" w:rsidRPr="00E82F81">
        <w:rPr>
          <w:noProof/>
          <w:kern w:val="0"/>
          <w:lang w:eastAsia="en-GB"/>
        </w:rPr>
        <w:t>)</w:t>
      </w:r>
      <w:r w:rsidR="00FA7F35" w:rsidRPr="00E82F81">
        <w:rPr>
          <w:kern w:val="0"/>
          <w:lang w:eastAsia="en-GB"/>
        </w:rPr>
        <w:fldChar w:fldCharType="end"/>
      </w:r>
      <w:r w:rsidR="00E82F81">
        <w:rPr>
          <w:kern w:val="0"/>
          <w:lang w:eastAsia="en-GB"/>
        </w:rPr>
        <w:t>.</w:t>
      </w:r>
    </w:p>
    <w:p w14:paraId="25F0069C" w14:textId="77777777" w:rsidR="00FD2962" w:rsidRPr="00D1045C" w:rsidRDefault="00FD2962" w:rsidP="00FD2962">
      <w:pPr>
        <w:spacing w:line="480" w:lineRule="auto"/>
        <w:rPr>
          <w:b/>
          <w:bCs/>
          <w:i/>
        </w:rPr>
      </w:pPr>
      <w:r w:rsidRPr="00D1045C">
        <w:rPr>
          <w:b/>
          <w:bCs/>
          <w:i/>
        </w:rPr>
        <w:t>Statistical analyses</w:t>
      </w:r>
    </w:p>
    <w:p w14:paraId="043A4D2B" w14:textId="100F50D0" w:rsidR="00E326E8" w:rsidRPr="000878ED" w:rsidRDefault="003978A9" w:rsidP="000878ED">
      <w:pPr>
        <w:spacing w:line="480" w:lineRule="auto"/>
        <w:ind w:firstLine="709"/>
        <w:rPr>
          <w:bCs/>
          <w:color w:val="FF0000"/>
        </w:rPr>
      </w:pPr>
      <w:r w:rsidRPr="003B3D22">
        <w:rPr>
          <w:bCs/>
        </w:rPr>
        <w:t xml:space="preserve">In order to compute the rank position of </w:t>
      </w:r>
      <w:r w:rsidRPr="001F5C75">
        <w:rPr>
          <w:bCs/>
        </w:rPr>
        <w:t xml:space="preserve">each student within </w:t>
      </w:r>
      <w:r w:rsidR="004B5939" w:rsidRPr="001F5C75">
        <w:rPr>
          <w:bCs/>
        </w:rPr>
        <w:t>what she believed to be the</w:t>
      </w:r>
      <w:r w:rsidRPr="001F5C75">
        <w:rPr>
          <w:bCs/>
        </w:rPr>
        <w:t xml:space="preserve"> distribution of student debt, </w:t>
      </w:r>
      <w:r w:rsidR="001F5C75" w:rsidRPr="000878ED">
        <w:rPr>
          <w:bCs/>
        </w:rPr>
        <w:t>we estimated each student’s cumulative distribution function to the answers to the 11 questions aiming at eliciting the belief distribution</w:t>
      </w:r>
      <w:r w:rsidR="00733337">
        <w:rPr>
          <w:bCs/>
        </w:rPr>
        <w:t>.</w:t>
      </w:r>
      <w:r w:rsidR="00D2710A">
        <w:rPr>
          <w:bCs/>
        </w:rPr>
        <w:t xml:space="preserve"> </w:t>
      </w:r>
      <w:r w:rsidR="00733337">
        <w:rPr>
          <w:bCs/>
        </w:rPr>
        <w:t>T</w:t>
      </w:r>
      <w:r w:rsidR="000878ED" w:rsidRPr="000878ED">
        <w:rPr>
          <w:bCs/>
        </w:rPr>
        <w:t xml:space="preserve">he cumulative function described how much other students were believed to owe by the end of their degree. </w:t>
      </w:r>
      <w:r w:rsidRPr="003B3D22">
        <w:rPr>
          <w:bCs/>
        </w:rPr>
        <w:t xml:space="preserve">We chose either a lognormal function or a linear function for each participant, depending on which fitted best (the </w:t>
      </w:r>
      <w:r w:rsidR="00610616">
        <w:rPr>
          <w:bCs/>
        </w:rPr>
        <w:t>mean of all individuals fits</w:t>
      </w:r>
      <w:r w:rsidRPr="003B3D22">
        <w:rPr>
          <w:bCs/>
        </w:rPr>
        <w:t xml:space="preserve"> was </w:t>
      </w:r>
      <w:r w:rsidRPr="003B3D22">
        <w:rPr>
          <w:bCs/>
          <w:i/>
        </w:rPr>
        <w:t>R</w:t>
      </w:r>
      <w:r w:rsidRPr="005A7C34">
        <w:rPr>
          <w:bCs/>
          <w:vertAlign w:val="superscript"/>
        </w:rPr>
        <w:t>2</w:t>
      </w:r>
      <w:r w:rsidR="000513DE">
        <w:rPr>
          <w:bCs/>
        </w:rPr>
        <w:t xml:space="preserve"> = .91). </w:t>
      </w:r>
      <w:r w:rsidR="000804F5">
        <w:rPr>
          <w:bCs/>
        </w:rPr>
        <w:t xml:space="preserve">This </w:t>
      </w:r>
      <w:r w:rsidR="0082559E">
        <w:rPr>
          <w:bCs/>
        </w:rPr>
        <w:t xml:space="preserve">produced an inferred distribution for each participant. </w:t>
      </w:r>
      <w:r w:rsidR="000513DE">
        <w:rPr>
          <w:bCs/>
        </w:rPr>
        <w:t>We then computed</w:t>
      </w:r>
      <w:r w:rsidR="00236814">
        <w:rPr>
          <w:bCs/>
        </w:rPr>
        <w:t xml:space="preserve"> the mean of the </w:t>
      </w:r>
      <w:r w:rsidR="000804F5">
        <w:rPr>
          <w:bCs/>
        </w:rPr>
        <w:t xml:space="preserve">inferred </w:t>
      </w:r>
      <w:r w:rsidR="00236814">
        <w:rPr>
          <w:bCs/>
        </w:rPr>
        <w:t xml:space="preserve">distribution (‘subjective mean’) </w:t>
      </w:r>
      <w:r w:rsidR="00923142">
        <w:rPr>
          <w:bCs/>
        </w:rPr>
        <w:t xml:space="preserve">to </w:t>
      </w:r>
      <w:r w:rsidR="00440467">
        <w:rPr>
          <w:bCs/>
        </w:rPr>
        <w:t xml:space="preserve">permit a </w:t>
      </w:r>
      <w:r w:rsidR="00923142">
        <w:rPr>
          <w:bCs/>
        </w:rPr>
        <w:t>test the predictions of ALT</w:t>
      </w:r>
      <w:r w:rsidR="00236814">
        <w:rPr>
          <w:bCs/>
        </w:rPr>
        <w:t xml:space="preserve">. </w:t>
      </w:r>
      <w:r w:rsidRPr="003B3D22">
        <w:rPr>
          <w:bCs/>
        </w:rPr>
        <w:t xml:space="preserve">Finally, we computed the relative rank position of each student within her own </w:t>
      </w:r>
      <w:r w:rsidR="00D3750B">
        <w:rPr>
          <w:bCs/>
        </w:rPr>
        <w:t>inferred distribution of debt (‘</w:t>
      </w:r>
      <w:r w:rsidR="00236814">
        <w:rPr>
          <w:bCs/>
        </w:rPr>
        <w:t xml:space="preserve">subjective </w:t>
      </w:r>
      <w:r w:rsidR="00D3750B">
        <w:rPr>
          <w:bCs/>
        </w:rPr>
        <w:t>r</w:t>
      </w:r>
      <w:r w:rsidRPr="003B3D22">
        <w:rPr>
          <w:bCs/>
        </w:rPr>
        <w:t xml:space="preserve">ank’). </w:t>
      </w:r>
    </w:p>
    <w:p w14:paraId="4BAF0A77" w14:textId="77777777" w:rsidR="00FD2962" w:rsidRPr="003B3D22" w:rsidRDefault="00E8007D" w:rsidP="00FD2962">
      <w:pPr>
        <w:spacing w:line="480" w:lineRule="auto"/>
        <w:ind w:firstLine="709"/>
        <w:rPr>
          <w:bCs/>
        </w:rPr>
      </w:pPr>
      <w:r>
        <w:rPr>
          <w:bCs/>
        </w:rPr>
        <w:t>We used ordinal regression to</w:t>
      </w:r>
      <w:r w:rsidR="00FD2962" w:rsidRPr="009D00B6">
        <w:rPr>
          <w:bCs/>
        </w:rPr>
        <w:t xml:space="preserve"> analyse participants’ responses on all the questio</w:t>
      </w:r>
      <w:r w:rsidR="00DE6C1F">
        <w:rPr>
          <w:bCs/>
        </w:rPr>
        <w:t>ns based on Likert scale scores. W</w:t>
      </w:r>
      <w:r>
        <w:rPr>
          <w:bCs/>
        </w:rPr>
        <w:t>e used logistic regression</w:t>
      </w:r>
      <w:r w:rsidR="00E326E8">
        <w:rPr>
          <w:bCs/>
        </w:rPr>
        <w:t xml:space="preserve"> t</w:t>
      </w:r>
      <w:r w:rsidR="00FD2962" w:rsidRPr="004B32ED">
        <w:rPr>
          <w:bCs/>
        </w:rPr>
        <w:t>o p</w:t>
      </w:r>
      <w:r w:rsidR="00C571DA">
        <w:rPr>
          <w:bCs/>
        </w:rPr>
        <w:t xml:space="preserve">redict intention to take a </w:t>
      </w:r>
      <w:r w:rsidR="007A4CA9">
        <w:rPr>
          <w:bCs/>
        </w:rPr>
        <w:t>part-time job</w:t>
      </w:r>
      <w:r>
        <w:rPr>
          <w:bCs/>
        </w:rPr>
        <w:t>.</w:t>
      </w:r>
      <w:r w:rsidR="00FD2962" w:rsidRPr="009D00B6">
        <w:rPr>
          <w:bCs/>
          <w:color w:val="808080" w:themeColor="background1" w:themeShade="80"/>
        </w:rPr>
        <w:t xml:space="preserve"> </w:t>
      </w:r>
    </w:p>
    <w:p w14:paraId="153158A4" w14:textId="77777777" w:rsidR="003978A9" w:rsidRPr="009D00B6" w:rsidRDefault="008E659C" w:rsidP="009D00B6">
      <w:pPr>
        <w:spacing w:line="480" w:lineRule="auto"/>
        <w:jc w:val="center"/>
        <w:rPr>
          <w:b/>
          <w:bCs/>
        </w:rPr>
      </w:pPr>
      <w:r w:rsidRPr="00E43D4A">
        <w:rPr>
          <w:b/>
          <w:bCs/>
        </w:rPr>
        <w:t>Results</w:t>
      </w:r>
      <w:r w:rsidR="00287DC6" w:rsidRPr="00E43D4A">
        <w:rPr>
          <w:b/>
          <w:bCs/>
        </w:rPr>
        <w:t xml:space="preserve"> and </w:t>
      </w:r>
      <w:r w:rsidR="00617E16">
        <w:rPr>
          <w:b/>
          <w:bCs/>
        </w:rPr>
        <w:t xml:space="preserve">Brief </w:t>
      </w:r>
      <w:r w:rsidR="00287DC6" w:rsidRPr="00E43D4A">
        <w:rPr>
          <w:b/>
          <w:bCs/>
        </w:rPr>
        <w:t>Discussion</w:t>
      </w:r>
    </w:p>
    <w:p w14:paraId="21224427" w14:textId="28258C50" w:rsidR="00777179" w:rsidRPr="00A409F1" w:rsidRDefault="00D4591A" w:rsidP="00A409F1">
      <w:pPr>
        <w:spacing w:line="480" w:lineRule="auto"/>
        <w:ind w:firstLine="709"/>
        <w:rPr>
          <w:bCs/>
        </w:rPr>
      </w:pPr>
      <w:r w:rsidRPr="008A69D6">
        <w:rPr>
          <w:bCs/>
        </w:rPr>
        <w:t>As it can be seen from Table 1, students displayed little agreement on the distribution of debt</w:t>
      </w:r>
      <w:r w:rsidR="0012110A">
        <w:rPr>
          <w:bCs/>
        </w:rPr>
        <w:t xml:space="preserve"> that would be incurred by other students</w:t>
      </w:r>
      <w:r w:rsidR="00F4380C">
        <w:rPr>
          <w:bCs/>
        </w:rPr>
        <w:t xml:space="preserve">. </w:t>
      </w:r>
      <w:r w:rsidR="00C327E4">
        <w:rPr>
          <w:bCs/>
        </w:rPr>
        <w:t>This is evident from the</w:t>
      </w:r>
      <w:r w:rsidRPr="008A69D6">
        <w:rPr>
          <w:bCs/>
        </w:rPr>
        <w:t xml:space="preserve"> large variation </w:t>
      </w:r>
      <w:r w:rsidR="00C327E4">
        <w:rPr>
          <w:bCs/>
        </w:rPr>
        <w:t>apparent</w:t>
      </w:r>
      <w:r w:rsidRPr="008A69D6">
        <w:rPr>
          <w:bCs/>
        </w:rPr>
        <w:t xml:space="preserve"> in the answers to the subjective probability elicitation task. </w:t>
      </w:r>
      <w:r w:rsidRPr="00A409F1">
        <w:rPr>
          <w:bCs/>
        </w:rPr>
        <w:t xml:space="preserve">For instance, </w:t>
      </w:r>
      <w:r w:rsidR="000C4C62" w:rsidRPr="00A409F1">
        <w:rPr>
          <w:bCs/>
        </w:rPr>
        <w:t>the interquartile range (</w:t>
      </w:r>
      <w:r w:rsidR="000C4C62" w:rsidRPr="00A409F1">
        <w:rPr>
          <w:bCs/>
          <w:i/>
        </w:rPr>
        <w:t>IQR</w:t>
      </w:r>
      <w:r w:rsidR="000C4C62" w:rsidRPr="00A409F1">
        <w:rPr>
          <w:bCs/>
        </w:rPr>
        <w:t xml:space="preserve">) of </w:t>
      </w:r>
      <w:r w:rsidR="00777179" w:rsidRPr="00A409F1">
        <w:rPr>
          <w:bCs/>
        </w:rPr>
        <w:t xml:space="preserve">students’ estimates </w:t>
      </w:r>
      <w:r w:rsidR="00440467">
        <w:rPr>
          <w:bCs/>
        </w:rPr>
        <w:t xml:space="preserve">of the median percentile </w:t>
      </w:r>
      <w:r w:rsidR="00777179" w:rsidRPr="00A409F1">
        <w:rPr>
          <w:bCs/>
        </w:rPr>
        <w:t>ranged from £</w:t>
      </w:r>
      <w:r w:rsidR="000C4C62" w:rsidRPr="00A409F1">
        <w:rPr>
          <w:bCs/>
        </w:rPr>
        <w:t>10,000</w:t>
      </w:r>
      <w:r w:rsidR="00777179" w:rsidRPr="00A409F1">
        <w:rPr>
          <w:bCs/>
        </w:rPr>
        <w:t xml:space="preserve"> to £</w:t>
      </w:r>
      <w:r w:rsidR="000C4C62" w:rsidRPr="00A409F1">
        <w:rPr>
          <w:bCs/>
        </w:rPr>
        <w:t>28</w:t>
      </w:r>
      <w:r w:rsidR="00777179" w:rsidRPr="00A409F1">
        <w:rPr>
          <w:bCs/>
        </w:rPr>
        <w:t>,000</w:t>
      </w:r>
      <w:r w:rsidR="000C4C62" w:rsidRPr="00A409F1">
        <w:rPr>
          <w:bCs/>
        </w:rPr>
        <w:t xml:space="preserve">; </w:t>
      </w:r>
      <w:r w:rsidR="00A409F1" w:rsidRPr="00A409F1">
        <w:rPr>
          <w:bCs/>
        </w:rPr>
        <w:t xml:space="preserve">in other words, the range of amounts </w:t>
      </w:r>
      <w:r w:rsidR="00912EC2">
        <w:rPr>
          <w:bCs/>
        </w:rPr>
        <w:t>thought to</w:t>
      </w:r>
      <w:r w:rsidR="00912EC2" w:rsidRPr="00A409F1">
        <w:rPr>
          <w:bCs/>
        </w:rPr>
        <w:t xml:space="preserve"> </w:t>
      </w:r>
      <w:r w:rsidR="00A409F1" w:rsidRPr="00A409F1">
        <w:rPr>
          <w:bCs/>
        </w:rPr>
        <w:t>represent the</w:t>
      </w:r>
      <w:r w:rsidR="000878ED" w:rsidRPr="00A409F1">
        <w:rPr>
          <w:bCs/>
        </w:rPr>
        <w:t xml:space="preserve"> debt</w:t>
      </w:r>
      <w:r w:rsidR="00A409F1" w:rsidRPr="00A409F1">
        <w:rPr>
          <w:bCs/>
        </w:rPr>
        <w:t xml:space="preserve"> </w:t>
      </w:r>
      <w:r w:rsidR="00912EC2">
        <w:rPr>
          <w:bCs/>
        </w:rPr>
        <w:t xml:space="preserve">that would be owed by 50% of all students </w:t>
      </w:r>
      <w:r w:rsidR="00A409F1" w:rsidRPr="00A409F1">
        <w:rPr>
          <w:bCs/>
        </w:rPr>
        <w:t>was rather wide. At the same time, g</w:t>
      </w:r>
      <w:r w:rsidR="000C4C62" w:rsidRPr="00A409F1">
        <w:rPr>
          <w:bCs/>
        </w:rPr>
        <w:t xml:space="preserve">reat variability was observed also </w:t>
      </w:r>
      <w:r w:rsidR="00D827DA">
        <w:rPr>
          <w:bCs/>
        </w:rPr>
        <w:t>in estimates of</w:t>
      </w:r>
      <w:r w:rsidR="00D827DA" w:rsidRPr="00A409F1">
        <w:rPr>
          <w:bCs/>
        </w:rPr>
        <w:t xml:space="preserve"> </w:t>
      </w:r>
      <w:r w:rsidR="000C4C62" w:rsidRPr="00A409F1">
        <w:rPr>
          <w:bCs/>
        </w:rPr>
        <w:t>the 10</w:t>
      </w:r>
      <w:r w:rsidR="000C4C62" w:rsidRPr="00A409F1">
        <w:rPr>
          <w:bCs/>
          <w:vertAlign w:val="superscript"/>
        </w:rPr>
        <w:t>th</w:t>
      </w:r>
      <w:r w:rsidR="000C4C62" w:rsidRPr="00A409F1">
        <w:rPr>
          <w:bCs/>
        </w:rPr>
        <w:t xml:space="preserve"> (IQR = [2,000</w:t>
      </w:r>
      <w:r w:rsidR="00B2234F" w:rsidRPr="00A409F1">
        <w:rPr>
          <w:bCs/>
        </w:rPr>
        <w:t xml:space="preserve">, </w:t>
      </w:r>
      <w:r w:rsidR="000C4C62" w:rsidRPr="00A409F1">
        <w:rPr>
          <w:bCs/>
        </w:rPr>
        <w:t>14,000]) and 90</w:t>
      </w:r>
      <w:r w:rsidR="000C4C62" w:rsidRPr="00A409F1">
        <w:rPr>
          <w:bCs/>
          <w:vertAlign w:val="superscript"/>
        </w:rPr>
        <w:t>th</w:t>
      </w:r>
      <w:r w:rsidR="000C4C62" w:rsidRPr="00A409F1">
        <w:rPr>
          <w:bCs/>
        </w:rPr>
        <w:t xml:space="preserve"> percentile</w:t>
      </w:r>
      <w:r w:rsidR="00B83ADA" w:rsidRPr="00A409F1">
        <w:rPr>
          <w:bCs/>
        </w:rPr>
        <w:t>s</w:t>
      </w:r>
      <w:r w:rsidR="000C4C62" w:rsidRPr="00A409F1">
        <w:rPr>
          <w:bCs/>
        </w:rPr>
        <w:t xml:space="preserve"> (IQR = [19,750</w:t>
      </w:r>
      <w:r w:rsidR="00B2234F" w:rsidRPr="00A409F1">
        <w:rPr>
          <w:bCs/>
        </w:rPr>
        <w:t xml:space="preserve">, </w:t>
      </w:r>
      <w:r w:rsidR="00A409F1" w:rsidRPr="00A409F1">
        <w:rPr>
          <w:bCs/>
        </w:rPr>
        <w:t xml:space="preserve">45,000]), meaning that there was also little agreement about what represented a </w:t>
      </w:r>
      <w:r w:rsidR="00A409F1" w:rsidRPr="00A409F1">
        <w:rPr>
          <w:bCs/>
        </w:rPr>
        <w:lastRenderedPageBreak/>
        <w:t xml:space="preserve">small (i.e. the estimated debt for the least indebted 10% of students) and a large expected debt (i.e. the debt estimated for the 10% most indebted students). </w:t>
      </w:r>
    </w:p>
    <w:p w14:paraId="3A9D44F7" w14:textId="77777777" w:rsidR="00BD53D7" w:rsidRDefault="00BD53D7" w:rsidP="000C4C62">
      <w:pPr>
        <w:spacing w:line="480" w:lineRule="auto"/>
        <w:ind w:firstLine="709"/>
        <w:rPr>
          <w:bCs/>
        </w:rPr>
      </w:pPr>
    </w:p>
    <w:p w14:paraId="3E6B856E" w14:textId="77777777" w:rsidR="00812B39" w:rsidRDefault="00895C87" w:rsidP="00812B39">
      <w:pPr>
        <w:spacing w:line="480" w:lineRule="auto"/>
        <w:ind w:firstLine="709"/>
        <w:jc w:val="center"/>
        <w:rPr>
          <w:bCs/>
        </w:rPr>
      </w:pPr>
      <w:r>
        <w:rPr>
          <w:bCs/>
        </w:rPr>
        <w:t>INSERT</w:t>
      </w:r>
      <w:r w:rsidR="00BD53D7">
        <w:rPr>
          <w:bCs/>
        </w:rPr>
        <w:t xml:space="preserve"> </w:t>
      </w:r>
      <w:r>
        <w:rPr>
          <w:bCs/>
        </w:rPr>
        <w:t>TABLE 1 HERE</w:t>
      </w:r>
    </w:p>
    <w:p w14:paraId="3DEAB4AA" w14:textId="77777777" w:rsidR="00BD53D7" w:rsidRDefault="00BD53D7" w:rsidP="00812B39">
      <w:pPr>
        <w:spacing w:line="480" w:lineRule="auto"/>
        <w:ind w:firstLine="709"/>
        <w:jc w:val="center"/>
        <w:rPr>
          <w:bCs/>
        </w:rPr>
      </w:pPr>
    </w:p>
    <w:p w14:paraId="7021A037" w14:textId="7F6F68BD" w:rsidR="0034339E" w:rsidRPr="00A409F1" w:rsidRDefault="006E487B" w:rsidP="00A409F1">
      <w:pPr>
        <w:spacing w:line="480" w:lineRule="auto"/>
        <w:ind w:firstLine="709"/>
        <w:rPr>
          <w:bCs/>
        </w:rPr>
      </w:pPr>
      <w:r>
        <w:rPr>
          <w:bCs/>
        </w:rPr>
        <w:t xml:space="preserve">The </w:t>
      </w:r>
      <w:r w:rsidR="00933CE2">
        <w:rPr>
          <w:bCs/>
        </w:rPr>
        <w:t xml:space="preserve">rank-based predictions arising from the </w:t>
      </w:r>
      <w:r>
        <w:rPr>
          <w:bCs/>
        </w:rPr>
        <w:t xml:space="preserve">large variation in beliefs about other </w:t>
      </w:r>
      <w:r w:rsidR="00B40098">
        <w:rPr>
          <w:bCs/>
        </w:rPr>
        <w:t>students’</w:t>
      </w:r>
      <w:r>
        <w:rPr>
          <w:bCs/>
        </w:rPr>
        <w:t xml:space="preserve"> </w:t>
      </w:r>
      <w:r w:rsidR="00B40098">
        <w:rPr>
          <w:bCs/>
        </w:rPr>
        <w:t>debt</w:t>
      </w:r>
      <w:r>
        <w:rPr>
          <w:bCs/>
        </w:rPr>
        <w:t xml:space="preserve"> can be exemplified as follows. </w:t>
      </w:r>
      <w:r w:rsidRPr="0034339E">
        <w:rPr>
          <w:bCs/>
        </w:rPr>
        <w:t xml:space="preserve">Figure 1 shows the best-fit cumulative density functions for beliefs about </w:t>
      </w:r>
      <w:r w:rsidR="0034339E" w:rsidRPr="0034339E">
        <w:rPr>
          <w:bCs/>
        </w:rPr>
        <w:t>university students debt</w:t>
      </w:r>
      <w:r w:rsidRPr="0034339E">
        <w:rPr>
          <w:bCs/>
        </w:rPr>
        <w:t xml:space="preserve"> for participants </w:t>
      </w:r>
      <w:r w:rsidR="0034339E" w:rsidRPr="0034339E">
        <w:rPr>
          <w:bCs/>
        </w:rPr>
        <w:t>19</w:t>
      </w:r>
      <w:r w:rsidRPr="0034339E">
        <w:rPr>
          <w:bCs/>
        </w:rPr>
        <w:t xml:space="preserve"> (top panel) and </w:t>
      </w:r>
      <w:r w:rsidR="0034339E" w:rsidRPr="0034339E">
        <w:rPr>
          <w:bCs/>
        </w:rPr>
        <w:t>78</w:t>
      </w:r>
      <w:r w:rsidRPr="0034339E">
        <w:rPr>
          <w:bCs/>
        </w:rPr>
        <w:t xml:space="preserve"> (bottom panel).</w:t>
      </w:r>
      <w:r w:rsidR="0034339E" w:rsidRPr="0034339E">
        <w:rPr>
          <w:bCs/>
        </w:rPr>
        <w:t xml:space="preserve"> Although participant 19</w:t>
      </w:r>
      <w:r w:rsidRPr="0034339E">
        <w:rPr>
          <w:bCs/>
        </w:rPr>
        <w:t xml:space="preserve"> </w:t>
      </w:r>
      <w:r w:rsidR="0034339E" w:rsidRPr="0034339E">
        <w:rPr>
          <w:bCs/>
        </w:rPr>
        <w:t>expected to owe more by the time of graduation (anticipated debt = £20,000)</w:t>
      </w:r>
      <w:r w:rsidRPr="0034339E">
        <w:rPr>
          <w:bCs/>
        </w:rPr>
        <w:t xml:space="preserve"> than did </w:t>
      </w:r>
      <w:r w:rsidRPr="00A409F1">
        <w:rPr>
          <w:bCs/>
        </w:rPr>
        <w:t xml:space="preserve">participant </w:t>
      </w:r>
      <w:r w:rsidR="0034339E" w:rsidRPr="00A409F1">
        <w:rPr>
          <w:bCs/>
        </w:rPr>
        <w:t>78</w:t>
      </w:r>
      <w:r w:rsidRPr="00A409F1">
        <w:rPr>
          <w:bCs/>
        </w:rPr>
        <w:t xml:space="preserve"> (</w:t>
      </w:r>
      <w:r w:rsidR="0034339E" w:rsidRPr="00A409F1">
        <w:rPr>
          <w:bCs/>
        </w:rPr>
        <w:t xml:space="preserve">anticipated debt </w:t>
      </w:r>
      <w:r w:rsidRPr="00A409F1">
        <w:rPr>
          <w:bCs/>
        </w:rPr>
        <w:t>=</w:t>
      </w:r>
      <w:r w:rsidR="0034339E" w:rsidRPr="00A409F1">
        <w:rPr>
          <w:bCs/>
        </w:rPr>
        <w:t xml:space="preserve"> £15,000), participant 19</w:t>
      </w:r>
      <w:r w:rsidRPr="00A409F1">
        <w:rPr>
          <w:bCs/>
        </w:rPr>
        <w:t xml:space="preserve"> believed that </w:t>
      </w:r>
      <w:r w:rsidR="0034339E" w:rsidRPr="00A409F1">
        <w:rPr>
          <w:bCs/>
        </w:rPr>
        <w:t>35%</w:t>
      </w:r>
      <w:r w:rsidRPr="00A409F1">
        <w:rPr>
          <w:bCs/>
        </w:rPr>
        <w:t xml:space="preserve"> of students </w:t>
      </w:r>
      <w:r w:rsidR="00522299" w:rsidRPr="00A409F1">
        <w:rPr>
          <w:bCs/>
        </w:rPr>
        <w:t>would owe</w:t>
      </w:r>
      <w:r w:rsidR="0034339E" w:rsidRPr="00A409F1">
        <w:rPr>
          <w:bCs/>
        </w:rPr>
        <w:t xml:space="preserve"> </w:t>
      </w:r>
      <w:r w:rsidR="00933CE2" w:rsidRPr="00A409F1">
        <w:rPr>
          <w:bCs/>
        </w:rPr>
        <w:t xml:space="preserve">more </w:t>
      </w:r>
      <w:r w:rsidR="0034339E" w:rsidRPr="00A409F1">
        <w:rPr>
          <w:bCs/>
        </w:rPr>
        <w:t xml:space="preserve">than she </w:t>
      </w:r>
      <w:r w:rsidR="00522299" w:rsidRPr="00A409F1">
        <w:rPr>
          <w:bCs/>
        </w:rPr>
        <w:t xml:space="preserve">would herself, </w:t>
      </w:r>
      <w:r w:rsidR="0034339E" w:rsidRPr="00A409F1">
        <w:rPr>
          <w:bCs/>
        </w:rPr>
        <w:t xml:space="preserve">whereas </w:t>
      </w:r>
      <w:r w:rsidR="00A409F1">
        <w:rPr>
          <w:bCs/>
        </w:rPr>
        <w:t>participant 78 thought that s</w:t>
      </w:r>
      <w:r w:rsidR="00A409F1" w:rsidRPr="00A409F1">
        <w:rPr>
          <w:bCs/>
        </w:rPr>
        <w:t xml:space="preserve">he would rank in the most indebted 20% of students; </w:t>
      </w:r>
      <w:r w:rsidR="00522299" w:rsidRPr="00A409F1">
        <w:rPr>
          <w:bCs/>
        </w:rPr>
        <w:t>as predicted</w:t>
      </w:r>
      <w:r w:rsidR="001D78BC" w:rsidRPr="00A409F1">
        <w:rPr>
          <w:bCs/>
        </w:rPr>
        <w:t>,</w:t>
      </w:r>
      <w:r w:rsidR="00522299" w:rsidRPr="00A409F1">
        <w:rPr>
          <w:bCs/>
        </w:rPr>
        <w:t xml:space="preserve"> participant 19</w:t>
      </w:r>
      <w:r w:rsidR="0034339E" w:rsidRPr="00A409F1">
        <w:rPr>
          <w:bCs/>
        </w:rPr>
        <w:t xml:space="preserve"> reported lower concern </w:t>
      </w:r>
      <w:r w:rsidR="001D78BC" w:rsidRPr="00A409F1">
        <w:rPr>
          <w:bCs/>
        </w:rPr>
        <w:t xml:space="preserve">about debt </w:t>
      </w:r>
      <w:r w:rsidR="00065291" w:rsidRPr="00A409F1">
        <w:rPr>
          <w:bCs/>
        </w:rPr>
        <w:t>than participant 78.</w:t>
      </w:r>
    </w:p>
    <w:p w14:paraId="550C629A" w14:textId="77777777" w:rsidR="00BD53D7" w:rsidRPr="0034339E" w:rsidRDefault="00BD53D7" w:rsidP="006E487B">
      <w:pPr>
        <w:spacing w:line="480" w:lineRule="auto"/>
        <w:ind w:firstLine="709"/>
        <w:rPr>
          <w:bCs/>
        </w:rPr>
      </w:pPr>
    </w:p>
    <w:p w14:paraId="572F9B44" w14:textId="77777777" w:rsidR="009A6858" w:rsidRDefault="00895C87" w:rsidP="009A6858">
      <w:pPr>
        <w:spacing w:line="480" w:lineRule="auto"/>
        <w:ind w:firstLine="709"/>
        <w:jc w:val="center"/>
        <w:rPr>
          <w:bCs/>
        </w:rPr>
      </w:pPr>
      <w:r>
        <w:rPr>
          <w:bCs/>
        </w:rPr>
        <w:t>INSERT FIGURE 1 HERE</w:t>
      </w:r>
    </w:p>
    <w:p w14:paraId="58645A11" w14:textId="77777777" w:rsidR="00BD53D7" w:rsidRDefault="00BD53D7" w:rsidP="009A6858">
      <w:pPr>
        <w:spacing w:line="480" w:lineRule="auto"/>
        <w:ind w:firstLine="709"/>
        <w:jc w:val="center"/>
        <w:rPr>
          <w:bCs/>
        </w:rPr>
      </w:pPr>
    </w:p>
    <w:p w14:paraId="1CE01A44" w14:textId="77777777" w:rsidR="002511D9" w:rsidRPr="00812B39" w:rsidRDefault="002511D9" w:rsidP="002511D9">
      <w:pPr>
        <w:spacing w:line="480" w:lineRule="auto"/>
        <w:rPr>
          <w:b/>
          <w:bCs/>
          <w:i/>
        </w:rPr>
      </w:pPr>
      <w:r w:rsidRPr="00812B39">
        <w:rPr>
          <w:b/>
          <w:bCs/>
          <w:i/>
        </w:rPr>
        <w:t>Predicting Students’ Concern about Indebtedness</w:t>
      </w:r>
    </w:p>
    <w:p w14:paraId="5C5C5F3E" w14:textId="0AE1D319" w:rsidR="00CC3FD2" w:rsidRPr="00CC3FD2" w:rsidRDefault="002511D9" w:rsidP="00CC3FD2">
      <w:pPr>
        <w:pStyle w:val="CommentText"/>
        <w:spacing w:line="480" w:lineRule="auto"/>
        <w:ind w:firstLine="709"/>
        <w:rPr>
          <w:rFonts w:ascii="TimesNewRoman" w:hAnsi="TimesNewRoman" w:cs="TimesNewRoman"/>
          <w:lang w:eastAsia="en-GB"/>
        </w:rPr>
      </w:pPr>
      <w:r>
        <w:rPr>
          <w:bCs/>
        </w:rPr>
        <w:t>We r</w:t>
      </w:r>
      <w:r w:rsidR="0012110A">
        <w:rPr>
          <w:bCs/>
        </w:rPr>
        <w:t>a</w:t>
      </w:r>
      <w:r>
        <w:rPr>
          <w:bCs/>
        </w:rPr>
        <w:t>n regression analyses to predict students’ concern about inde</w:t>
      </w:r>
      <w:r w:rsidR="008E3577">
        <w:rPr>
          <w:bCs/>
        </w:rPr>
        <w:t>btedness</w:t>
      </w:r>
      <w:r>
        <w:rPr>
          <w:bCs/>
        </w:rPr>
        <w:t>.</w:t>
      </w:r>
      <w:r w:rsidR="00993E01" w:rsidRPr="00993E01">
        <w:rPr>
          <w:bCs/>
          <w:color w:val="FF0000"/>
        </w:rPr>
        <w:t xml:space="preserve"> </w:t>
      </w:r>
      <w:r w:rsidR="00440318">
        <w:rPr>
          <w:bCs/>
        </w:rPr>
        <w:t xml:space="preserve">We </w:t>
      </w:r>
      <w:r w:rsidR="00933CE2">
        <w:rPr>
          <w:bCs/>
        </w:rPr>
        <w:t xml:space="preserve">pitted </w:t>
      </w:r>
      <w:r w:rsidR="00440318" w:rsidRPr="00440318">
        <w:rPr>
          <w:bCs/>
        </w:rPr>
        <w:t>against each other predictor</w:t>
      </w:r>
      <w:r w:rsidR="00933CE2">
        <w:rPr>
          <w:bCs/>
        </w:rPr>
        <w:t>s</w:t>
      </w:r>
      <w:r w:rsidR="00440318" w:rsidRPr="00440318">
        <w:rPr>
          <w:bCs/>
        </w:rPr>
        <w:t xml:space="preserve"> </w:t>
      </w:r>
      <w:r w:rsidR="0050713C">
        <w:rPr>
          <w:bCs/>
        </w:rPr>
        <w:t>capturing</w:t>
      </w:r>
      <w:r w:rsidR="0050713C" w:rsidRPr="00440318">
        <w:rPr>
          <w:bCs/>
        </w:rPr>
        <w:t xml:space="preserve"> </w:t>
      </w:r>
      <w:r w:rsidR="00440318" w:rsidRPr="00440318">
        <w:rPr>
          <w:bCs/>
        </w:rPr>
        <w:t xml:space="preserve">the rank </w:t>
      </w:r>
      <w:r>
        <w:rPr>
          <w:bCs/>
        </w:rPr>
        <w:t>principle</w:t>
      </w:r>
      <w:r w:rsidR="00440318" w:rsidRPr="00440318">
        <w:rPr>
          <w:bCs/>
        </w:rPr>
        <w:t xml:space="preserve"> </w:t>
      </w:r>
      <w:r w:rsidR="0006628B" w:rsidRPr="00440318">
        <w:rPr>
          <w:bCs/>
        </w:rPr>
        <w:fldChar w:fldCharType="begin">
          <w:fldData xml:space="preserve">PEVuZE5vdGU+PENpdGU+PEF1dGhvcj5TdGV3YXJ0PC9BdXRob3I+PFllYXI+MjAwNjwvWWVhcj48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</w:fldData>
        </w:fldChar>
      </w:r>
      <w:r w:rsidR="0050442F">
        <w:rPr>
          <w:bCs/>
        </w:rPr>
        <w:instrText xml:space="preserve"> ADDIN EN.CITE </w:instrText>
      </w:r>
      <w:r w:rsidR="0006628B">
        <w:rPr>
          <w:bCs/>
        </w:rPr>
        <w:fldChar w:fldCharType="begin">
          <w:fldData xml:space="preserve">PEVuZE5vdGU+PENpdGU+PEF1dGhvcj5TdGV3YXJ0PC9BdXRob3I+PFllYXI+MjAwNjwvWWVhcj48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</w:fldData>
        </w:fldChar>
      </w:r>
      <w:r w:rsidR="0050442F">
        <w:rPr>
          <w:bCs/>
        </w:rPr>
        <w:instrText xml:space="preserve"> ADDIN EN.CITE.DATA </w:instrText>
      </w:r>
      <w:r w:rsidR="0006628B">
        <w:rPr>
          <w:bCs/>
        </w:rPr>
      </w:r>
      <w:r w:rsidR="0006628B">
        <w:rPr>
          <w:bCs/>
        </w:rPr>
        <w:fldChar w:fldCharType="end"/>
      </w:r>
      <w:r w:rsidR="0006628B" w:rsidRPr="00440318">
        <w:rPr>
          <w:bCs/>
        </w:rPr>
      </w:r>
      <w:r w:rsidR="0006628B" w:rsidRPr="00440318">
        <w:rPr>
          <w:bCs/>
        </w:rPr>
        <w:fldChar w:fldCharType="separate"/>
      </w:r>
      <w:r w:rsidR="0050442F">
        <w:rPr>
          <w:bCs/>
          <w:noProof/>
        </w:rPr>
        <w:t>(</w:t>
      </w:r>
      <w:hyperlink w:anchor="_ENREF_40" w:tooltip="Stewart, 2006 #373" w:history="1">
        <w:r w:rsidR="000C1007">
          <w:rPr>
            <w:bCs/>
            <w:noProof/>
          </w:rPr>
          <w:t>e.g., Stewart, Chater et al. 2006; 'subjective rank'</w:t>
        </w:r>
      </w:hyperlink>
      <w:r w:rsidR="0050442F">
        <w:rPr>
          <w:bCs/>
          <w:noProof/>
        </w:rPr>
        <w:t>)</w:t>
      </w:r>
      <w:r w:rsidR="0006628B" w:rsidRPr="00440318">
        <w:rPr>
          <w:bCs/>
        </w:rPr>
        <w:fldChar w:fldCharType="end"/>
      </w:r>
      <w:r w:rsidR="00930D76" w:rsidRPr="00440318">
        <w:rPr>
          <w:bCs/>
        </w:rPr>
        <w:t>,</w:t>
      </w:r>
      <w:r w:rsidR="00440318" w:rsidRPr="00440318">
        <w:rPr>
          <w:bCs/>
        </w:rPr>
        <w:t xml:space="preserve"> </w:t>
      </w:r>
      <w:r w:rsidR="00930D76" w:rsidRPr="00440318">
        <w:rPr>
          <w:bCs/>
        </w:rPr>
        <w:t xml:space="preserve">ALT </w:t>
      </w:r>
      <w:r w:rsidR="0006628B" w:rsidRPr="00440318">
        <w:rPr>
          <w:bCs/>
        </w:rPr>
        <w:fldChar w:fldCharType="begin"/>
      </w:r>
      <w:r w:rsidR="0050442F">
        <w:rPr>
          <w:bCs/>
        </w:rPr>
        <w:instrText xml:space="preserve"> ADDIN EN.CITE &lt;EndNote&gt;&lt;Cite&gt;&lt;Author&gt;Helson&lt;/Author&gt;&lt;Year&gt;1947&lt;/Year&gt;&lt;RecNum&gt;543&lt;/RecNum&gt;&lt;Suffix&gt;`; &amp;apos;subjective mean&amp;apos;&lt;/Suffix&gt;&lt;DisplayText&gt;(Helson 1947; &amp;apos;subjective mean&amp;apos;)&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06628B" w:rsidRPr="00440318">
        <w:rPr>
          <w:bCs/>
        </w:rPr>
        <w:fldChar w:fldCharType="separate"/>
      </w:r>
      <w:r w:rsidR="0050442F">
        <w:rPr>
          <w:bCs/>
          <w:noProof/>
        </w:rPr>
        <w:t>(</w:t>
      </w:r>
      <w:hyperlink w:anchor="_ENREF_22" w:tooltip="Helson, 1947 #543" w:history="1">
        <w:r w:rsidR="000C1007">
          <w:rPr>
            <w:bCs/>
            <w:noProof/>
          </w:rPr>
          <w:t>Helson 1947; 'subjective mean'</w:t>
        </w:r>
      </w:hyperlink>
      <w:r w:rsidR="0050442F">
        <w:rPr>
          <w:bCs/>
          <w:noProof/>
        </w:rPr>
        <w:t>)</w:t>
      </w:r>
      <w:r w:rsidR="0006628B" w:rsidRPr="00440318">
        <w:rPr>
          <w:bCs/>
        </w:rPr>
        <w:fldChar w:fldCharType="end"/>
      </w:r>
      <w:r w:rsidR="00930D76" w:rsidRPr="00440318">
        <w:rPr>
          <w:bCs/>
        </w:rPr>
        <w:t>, and a</w:t>
      </w:r>
      <w:r w:rsidR="0050713C">
        <w:rPr>
          <w:bCs/>
        </w:rPr>
        <w:t xml:space="preserve">n absolute </w:t>
      </w:r>
      <w:r w:rsidR="00930D76" w:rsidRPr="00440318">
        <w:rPr>
          <w:bCs/>
        </w:rPr>
        <w:t>approach (i.e.</w:t>
      </w:r>
      <w:r w:rsidR="007E41F2">
        <w:rPr>
          <w:bCs/>
        </w:rPr>
        <w:t>,</w:t>
      </w:r>
      <w:r w:rsidR="00930D76" w:rsidRPr="00440318">
        <w:rPr>
          <w:bCs/>
        </w:rPr>
        <w:t xml:space="preserve"> the more one owes, the more concerned </w:t>
      </w:r>
      <w:r w:rsidR="007E41F2">
        <w:rPr>
          <w:bCs/>
        </w:rPr>
        <w:t>o</w:t>
      </w:r>
      <w:r w:rsidR="00933CE2">
        <w:rPr>
          <w:bCs/>
        </w:rPr>
        <w:t>ne</w:t>
      </w:r>
      <w:r w:rsidR="00933CE2" w:rsidRPr="00440318">
        <w:rPr>
          <w:bCs/>
        </w:rPr>
        <w:t xml:space="preserve"> </w:t>
      </w:r>
      <w:r w:rsidR="00930D76" w:rsidRPr="00440318">
        <w:rPr>
          <w:bCs/>
        </w:rPr>
        <w:t>will be; ‘</w:t>
      </w:r>
      <w:r w:rsidR="00CD6D11">
        <w:rPr>
          <w:bCs/>
        </w:rPr>
        <w:t>a</w:t>
      </w:r>
      <w:r w:rsidR="00D46FBA">
        <w:rPr>
          <w:bCs/>
        </w:rPr>
        <w:t>nticipated debt</w:t>
      </w:r>
      <w:r w:rsidR="00930D76" w:rsidRPr="00440318">
        <w:rPr>
          <w:bCs/>
        </w:rPr>
        <w:t xml:space="preserve">’). </w:t>
      </w:r>
      <w:r w:rsidR="00CC3FD2">
        <w:rPr>
          <w:bCs/>
        </w:rPr>
        <w:t xml:space="preserve">The latter two variables were </w:t>
      </w:r>
      <w:r w:rsidR="00CC3FD2" w:rsidRPr="00CC3FD2">
        <w:rPr>
          <w:rFonts w:ascii="TimesNewRoman" w:hAnsi="TimesNewRoman" w:cs="TimesNewRoman"/>
          <w:lang w:eastAsia="en-GB"/>
        </w:rPr>
        <w:t>logarithmically transformed</w:t>
      </w:r>
      <w:r w:rsidR="00CC3FD2">
        <w:rPr>
          <w:rFonts w:ascii="TimesNewRoman" w:hAnsi="TimesNewRoman" w:cs="TimesNewRoman"/>
          <w:lang w:eastAsia="en-GB"/>
        </w:rPr>
        <w:t xml:space="preserve">. </w:t>
      </w:r>
    </w:p>
    <w:p w14:paraId="5EBEC4BC" w14:textId="7E6002F2" w:rsidR="000F3B57" w:rsidRDefault="00930D76" w:rsidP="00786E59">
      <w:pPr>
        <w:pStyle w:val="CommentText"/>
        <w:spacing w:line="480" w:lineRule="auto"/>
        <w:ind w:firstLine="709"/>
        <w:rPr>
          <w:bCs/>
          <w:noProof/>
        </w:rPr>
      </w:pPr>
      <w:r w:rsidRPr="00440318">
        <w:rPr>
          <w:bCs/>
        </w:rPr>
        <w:t xml:space="preserve">In addition, we entered </w:t>
      </w:r>
      <w:r w:rsidR="002511D9">
        <w:rPr>
          <w:bCs/>
        </w:rPr>
        <w:t>in the analyses three addi</w:t>
      </w:r>
      <w:r w:rsidR="00F635DF">
        <w:rPr>
          <w:bCs/>
        </w:rPr>
        <w:t xml:space="preserve">tional critical variables: (a) </w:t>
      </w:r>
      <w:r w:rsidR="007A5BEF">
        <w:rPr>
          <w:bCs/>
        </w:rPr>
        <w:t>fees</w:t>
      </w:r>
      <w:r w:rsidR="002511D9">
        <w:rPr>
          <w:bCs/>
        </w:rPr>
        <w:t xml:space="preserve">, indicating whether students were paying </w:t>
      </w:r>
      <w:r w:rsidRPr="00440318">
        <w:rPr>
          <w:bCs/>
        </w:rPr>
        <w:t>UK/EU fees or overseas fee</w:t>
      </w:r>
      <w:r w:rsidR="00440318" w:rsidRPr="00440318">
        <w:rPr>
          <w:bCs/>
        </w:rPr>
        <w:t>s</w:t>
      </w:r>
      <w:r w:rsidR="00106873">
        <w:rPr>
          <w:bCs/>
        </w:rPr>
        <w:t xml:space="preserve"> (1=UK/EU, 2=Overseas)</w:t>
      </w:r>
      <w:r w:rsidR="000F3B57">
        <w:rPr>
          <w:bCs/>
        </w:rPr>
        <w:t>, as the latter are considerabl</w:t>
      </w:r>
      <w:r w:rsidR="00933CE2">
        <w:rPr>
          <w:bCs/>
        </w:rPr>
        <w:t>y</w:t>
      </w:r>
      <w:r w:rsidR="000F3B57">
        <w:rPr>
          <w:bCs/>
        </w:rPr>
        <w:t xml:space="preserve"> higher and therefore can impact both concern </w:t>
      </w:r>
      <w:r w:rsidR="000F3B57">
        <w:rPr>
          <w:bCs/>
        </w:rPr>
        <w:lastRenderedPageBreak/>
        <w:t>about debt and beliefs about other students’ debt</w:t>
      </w:r>
      <w:r w:rsidR="00895C87">
        <w:rPr>
          <w:bCs/>
        </w:rPr>
        <w:t>;</w:t>
      </w:r>
      <w:r w:rsidR="002511D9">
        <w:rPr>
          <w:bCs/>
        </w:rPr>
        <w:t xml:space="preserve"> </w:t>
      </w:r>
      <w:r w:rsidR="0023242A">
        <w:rPr>
          <w:bCs/>
        </w:rPr>
        <w:t>(b</w:t>
      </w:r>
      <w:r w:rsidR="00F635DF">
        <w:rPr>
          <w:bCs/>
        </w:rPr>
        <w:t xml:space="preserve">) </w:t>
      </w:r>
      <w:r w:rsidR="007A5BEF">
        <w:rPr>
          <w:bCs/>
        </w:rPr>
        <w:t>gender</w:t>
      </w:r>
      <w:r w:rsidR="007A5BEF" w:rsidRPr="00440318">
        <w:rPr>
          <w:bCs/>
        </w:rPr>
        <w:t xml:space="preserve"> </w:t>
      </w:r>
      <w:r w:rsidR="00440318" w:rsidRPr="00440318">
        <w:rPr>
          <w:bCs/>
        </w:rPr>
        <w:t>(1=Male, 2=</w:t>
      </w:r>
      <w:r w:rsidR="002511D9">
        <w:rPr>
          <w:bCs/>
        </w:rPr>
        <w:t xml:space="preserve">Females), as previous research has showed that </w:t>
      </w:r>
      <w:r w:rsidR="008E3577">
        <w:rPr>
          <w:bCs/>
        </w:rPr>
        <w:t>female</w:t>
      </w:r>
      <w:r w:rsidR="00CC6CB1">
        <w:rPr>
          <w:bCs/>
        </w:rPr>
        <w:t>s</w:t>
      </w:r>
      <w:r w:rsidR="008E3577">
        <w:rPr>
          <w:bCs/>
        </w:rPr>
        <w:t xml:space="preserve"> generally worry more about debt </w:t>
      </w:r>
      <w:r w:rsidR="0006628B">
        <w:rPr>
          <w:bCs/>
        </w:rPr>
        <w:fldChar w:fldCharType="begin">
          <w:fldData xml:space="preserve">PEVuZE5vdGU+PENpdGU+PEF1dGhvcj5LZXR0bGV5PC9BdXRob3I+PFllYXI+MjAwODwvWWVhcj48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</w:fldData>
        </w:fldChar>
      </w:r>
      <w:r w:rsidR="0050442F">
        <w:rPr>
          <w:bCs/>
        </w:rPr>
        <w:instrText xml:space="preserve"> ADDIN EN.CITE </w:instrText>
      </w:r>
      <w:r w:rsidR="0006628B">
        <w:rPr>
          <w:bCs/>
        </w:rPr>
        <w:fldChar w:fldCharType="begin">
          <w:fldData xml:space="preserve">PEVuZE5vdGU+PENpdGU+PEF1dGhvcj5LZXR0bGV5PC9BdXRob3I+PFllYXI+MjAwODwvWWVhcj48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</w:fldData>
        </w:fldChar>
      </w:r>
      <w:r w:rsidR="0050442F">
        <w:rPr>
          <w:bCs/>
        </w:rPr>
        <w:instrText xml:space="preserve"> ADDIN EN.CITE.DATA </w:instrText>
      </w:r>
      <w:r w:rsidR="0006628B">
        <w:rPr>
          <w:bCs/>
        </w:rPr>
      </w:r>
      <w:r w:rsidR="0006628B">
        <w:rPr>
          <w:bCs/>
        </w:rPr>
        <w:fldChar w:fldCharType="end"/>
      </w:r>
      <w:r w:rsidR="0006628B">
        <w:rPr>
          <w:bCs/>
        </w:rPr>
      </w:r>
      <w:r w:rsidR="0006628B">
        <w:rPr>
          <w:bCs/>
        </w:rPr>
        <w:fldChar w:fldCharType="separate"/>
      </w:r>
      <w:r w:rsidR="0050442F">
        <w:rPr>
          <w:bCs/>
          <w:noProof/>
        </w:rPr>
        <w:t>(</w:t>
      </w:r>
      <w:hyperlink w:anchor="_ENREF_25" w:tooltip="Kettley, 2008 #562" w:history="1">
        <w:r w:rsidR="000C1007">
          <w:rPr>
            <w:bCs/>
            <w:noProof/>
          </w:rPr>
          <w:t>Kettley, Whitehead et al. 2008</w:t>
        </w:r>
      </w:hyperlink>
      <w:r w:rsidR="0050442F">
        <w:rPr>
          <w:bCs/>
          <w:noProof/>
        </w:rPr>
        <w:t xml:space="preserve">; </w:t>
      </w:r>
      <w:hyperlink w:anchor="_ENREF_21" w:tooltip="Haultain, 2010 #364" w:history="1">
        <w:r w:rsidR="000C1007">
          <w:rPr>
            <w:bCs/>
            <w:noProof/>
          </w:rPr>
          <w:t>e.g., Haultain, Kemp et al. 2010</w:t>
        </w:r>
      </w:hyperlink>
      <w:r w:rsidR="0050442F">
        <w:rPr>
          <w:bCs/>
          <w:noProof/>
        </w:rPr>
        <w:t>)</w:t>
      </w:r>
      <w:r w:rsidR="0006628B">
        <w:rPr>
          <w:bCs/>
        </w:rPr>
        <w:fldChar w:fldCharType="end"/>
      </w:r>
      <w:r w:rsidR="00895C87">
        <w:rPr>
          <w:bCs/>
        </w:rPr>
        <w:t>;</w:t>
      </w:r>
      <w:r w:rsidR="0023242A">
        <w:rPr>
          <w:bCs/>
        </w:rPr>
        <w:t xml:space="preserve"> and (c) </w:t>
      </w:r>
      <w:r w:rsidR="00F22099">
        <w:rPr>
          <w:bCs/>
        </w:rPr>
        <w:t>age</w:t>
      </w:r>
      <w:r w:rsidR="00A35280">
        <w:rPr>
          <w:bCs/>
        </w:rPr>
        <w:t xml:space="preserve">, as older students tend to worry less about debt </w:t>
      </w:r>
      <w:r w:rsidR="0006628B">
        <w:rPr>
          <w:bCs/>
        </w:rPr>
        <w:fldChar w:fldCharType="begin"/>
      </w:r>
      <w:r w:rsidR="0050442F">
        <w:rPr>
          <w:bCs/>
        </w:rPr>
        <w:instrText xml:space="preserve"> ADDIN EN.CITE &lt;EndNote&gt;&lt;Cite&gt;&lt;Author&gt;Davies&lt;/Author&gt;&lt;Year&gt;1995&lt;/Year&gt;&lt;RecNum&gt;428&lt;/RecNum&gt;&lt;DisplayText&gt;(Davies and Lea 1995)&lt;/DisplayText&gt;&lt;record&gt;&lt;rec-number&gt;428&lt;/rec-number&gt;&lt;foreign-keys&gt;&lt;key app="EN" db-id="xwe9pe9wg29rarera5yvwdvj99zrrfvtzpz0"&gt;428&lt;/key&gt;&lt;/foreign-keys&gt;&lt;ref-type name="Journal Article"&gt;17&lt;/ref-type&gt;&lt;contributors&gt;&lt;authors&gt;&lt;author&gt;Davies, Emma&lt;/author&gt;&lt;author&gt;Lea, Stephen E. G.&lt;/author&gt;&lt;/authors&gt;&lt;/contributors&gt;&lt;titles&gt;&lt;title&gt;Student attitudes to student debt&lt;/title&gt;&lt;secondary-title&gt;Journal of Economic Psychology&lt;/secondary-title&gt;&lt;/titles&gt;&lt;periodical&gt;&lt;full-title&gt;Journal of Economic Psychology&lt;/full-title&gt;&lt;abbr-1&gt;J Econ Psychol&lt;/abbr-1&gt;&lt;/periodical&gt;&lt;pages&gt;663-679&lt;/pages&gt;&lt;volume&gt;16&lt;/volume&gt;&lt;dates&gt;&lt;year&gt;1995&lt;/year&gt;&lt;/dates&gt;&lt;urls&gt;&lt;related-urls&gt;&lt;url&gt;http://econpapers.repec.org/RePEc:eee:joepsy:v:16:y:1995:i:4:p:663-679&lt;/url&gt;&lt;/related-urls&gt;&lt;/urls&gt;&lt;/record&gt;&lt;/Cite&gt;&lt;/EndNote&gt;</w:instrText>
      </w:r>
      <w:r w:rsidR="0006628B">
        <w:rPr>
          <w:bCs/>
        </w:rPr>
        <w:fldChar w:fldCharType="separate"/>
      </w:r>
      <w:r w:rsidR="0050442F">
        <w:rPr>
          <w:bCs/>
          <w:noProof/>
        </w:rPr>
        <w:t>(</w:t>
      </w:r>
      <w:hyperlink w:anchor="_ENREF_16" w:tooltip="Davies, 1995 #428" w:history="1">
        <w:r w:rsidR="000C1007">
          <w:rPr>
            <w:bCs/>
            <w:noProof/>
          </w:rPr>
          <w:t>Davies and Lea 1995</w:t>
        </w:r>
      </w:hyperlink>
      <w:r w:rsidR="0050442F">
        <w:rPr>
          <w:bCs/>
          <w:noProof/>
        </w:rPr>
        <w:t>)</w:t>
      </w:r>
      <w:r w:rsidR="0006628B">
        <w:rPr>
          <w:bCs/>
        </w:rPr>
        <w:fldChar w:fldCharType="end"/>
      </w:r>
      <w:r w:rsidR="00A35280">
        <w:rPr>
          <w:bCs/>
        </w:rPr>
        <w:t>.</w:t>
      </w:r>
    </w:p>
    <w:p w14:paraId="578E39C3" w14:textId="52913374" w:rsidR="00F635DF" w:rsidRDefault="008E3577" w:rsidP="000726EA">
      <w:pPr>
        <w:spacing w:line="480" w:lineRule="auto"/>
        <w:ind w:firstLine="709"/>
      </w:pPr>
      <w:r>
        <w:rPr>
          <w:bCs/>
        </w:rPr>
        <w:t xml:space="preserve">Table 2 shows that the results were consistent with a relative account of students’ perception of indebtedness. </w:t>
      </w:r>
      <w:r w:rsidR="00033447">
        <w:rPr>
          <w:bCs/>
        </w:rPr>
        <w:t>Subjective rank</w:t>
      </w:r>
      <w:r w:rsidR="00106873">
        <w:rPr>
          <w:bCs/>
        </w:rPr>
        <w:t xml:space="preserve"> significantly predicted</w:t>
      </w:r>
      <w:r w:rsidR="00643624">
        <w:rPr>
          <w:bCs/>
        </w:rPr>
        <w:t xml:space="preserve"> </w:t>
      </w:r>
      <w:r w:rsidR="00106873">
        <w:rPr>
          <w:bCs/>
        </w:rPr>
        <w:t>(a) how worried a student would feel ab</w:t>
      </w:r>
      <w:r w:rsidR="00856C09">
        <w:rPr>
          <w:bCs/>
        </w:rPr>
        <w:t xml:space="preserve">out her own debt and </w:t>
      </w:r>
      <w:r w:rsidR="00106873">
        <w:rPr>
          <w:bCs/>
        </w:rPr>
        <w:t>(b) the estimat</w:t>
      </w:r>
      <w:r w:rsidR="00856C09">
        <w:rPr>
          <w:bCs/>
        </w:rPr>
        <w:t xml:space="preserve">ed difficulty of paying it off. </w:t>
      </w:r>
      <w:r w:rsidR="00F635DF">
        <w:t xml:space="preserve">No support was observed for the </w:t>
      </w:r>
      <w:r w:rsidR="0012110A">
        <w:t xml:space="preserve">absolute </w:t>
      </w:r>
      <w:r w:rsidR="00F635DF">
        <w:t xml:space="preserve">approach </w:t>
      </w:r>
      <w:r w:rsidR="0012110A">
        <w:t xml:space="preserve">or </w:t>
      </w:r>
      <w:r w:rsidR="00F635DF">
        <w:t xml:space="preserve">ALT, as neither anticipated debt nor </w:t>
      </w:r>
      <w:r w:rsidR="00856C09">
        <w:t>subjective mean</w:t>
      </w:r>
      <w:r w:rsidR="00F635DF">
        <w:t xml:space="preserve"> </w:t>
      </w:r>
      <w:r w:rsidR="00F635DF" w:rsidRPr="00856C09">
        <w:t xml:space="preserve">predicted </w:t>
      </w:r>
      <w:r w:rsidR="00856C09" w:rsidRPr="00856C09">
        <w:t>either</w:t>
      </w:r>
      <w:r w:rsidR="00F635DF" w:rsidRPr="00856C09">
        <w:t xml:space="preserve"> </w:t>
      </w:r>
      <w:r w:rsidR="001C3767">
        <w:t>outcome</w:t>
      </w:r>
      <w:r w:rsidR="00F635DF" w:rsidRPr="00856C09">
        <w:t>.</w:t>
      </w:r>
      <w:r w:rsidR="009E72D7">
        <w:rPr>
          <w:vertAlign w:val="superscript"/>
        </w:rPr>
        <w:t>2</w:t>
      </w:r>
      <w:r w:rsidR="00F635DF" w:rsidRPr="00856C09">
        <w:t xml:space="preserve"> </w:t>
      </w:r>
      <w:r w:rsidR="00856C09" w:rsidRPr="00856C09">
        <w:t>Anticipated</w:t>
      </w:r>
      <w:r w:rsidR="00F635DF" w:rsidRPr="00856C09">
        <w:t xml:space="preserve"> debt initially correlated with students’ worry about indebtedness (</w:t>
      </w:r>
      <w:r w:rsidR="00856C09" w:rsidRPr="00856C09">
        <w:t>ρ = .146</w:t>
      </w:r>
      <w:r w:rsidR="00F635DF" w:rsidRPr="00856C09">
        <w:t xml:space="preserve">, </w:t>
      </w:r>
      <w:r w:rsidR="00F635DF" w:rsidRPr="00856C09">
        <w:rPr>
          <w:i/>
        </w:rPr>
        <w:t xml:space="preserve">p </w:t>
      </w:r>
      <w:r w:rsidR="00856C09" w:rsidRPr="00856C09">
        <w:t>= .008</w:t>
      </w:r>
      <w:r w:rsidR="00365669" w:rsidRPr="00856C09">
        <w:t xml:space="preserve">) and </w:t>
      </w:r>
      <w:r w:rsidR="00F635DF" w:rsidRPr="00856C09">
        <w:t>anticipated difficulty in paying o</w:t>
      </w:r>
      <w:r w:rsidR="00E2310B">
        <w:t>f</w:t>
      </w:r>
      <w:r w:rsidR="00F635DF" w:rsidRPr="00856C09">
        <w:t>f debt (ρ = .</w:t>
      </w:r>
      <w:r w:rsidR="00856C09" w:rsidRPr="00856C09">
        <w:t>188</w:t>
      </w:r>
      <w:r w:rsidR="00F635DF" w:rsidRPr="00856C09">
        <w:t xml:space="preserve">, </w:t>
      </w:r>
      <w:r w:rsidR="00F635DF" w:rsidRPr="00856C09">
        <w:rPr>
          <w:i/>
        </w:rPr>
        <w:t xml:space="preserve">p </w:t>
      </w:r>
      <w:r w:rsidR="00F635DF" w:rsidRPr="00856C09">
        <w:t>&lt; .001</w:t>
      </w:r>
      <w:r w:rsidR="00856C09">
        <w:t>)</w:t>
      </w:r>
      <w:r w:rsidR="001C3767">
        <w:t>.</w:t>
      </w:r>
      <w:r w:rsidR="00856C09">
        <w:t xml:space="preserve"> </w:t>
      </w:r>
      <w:r w:rsidR="001C3767">
        <w:t>H</w:t>
      </w:r>
      <w:r w:rsidR="00F635DF" w:rsidRPr="00856C09">
        <w:t xml:space="preserve">owever, as </w:t>
      </w:r>
      <w:r w:rsidR="00856C09">
        <w:t>anticipated debt did not</w:t>
      </w:r>
      <w:r w:rsidR="00F635DF" w:rsidRPr="00856C09">
        <w:t xml:space="preserve"> </w:t>
      </w:r>
      <w:r w:rsidR="00226A69" w:rsidRPr="00856C09">
        <w:t xml:space="preserve">independently </w:t>
      </w:r>
      <w:r w:rsidR="00856C09">
        <w:t>predict</w:t>
      </w:r>
      <w:r w:rsidR="00F635DF" w:rsidRPr="00856C09">
        <w:t xml:space="preserve"> </w:t>
      </w:r>
      <w:r w:rsidR="00A85D6D" w:rsidRPr="00856C09">
        <w:t>student’s co</w:t>
      </w:r>
      <w:r w:rsidR="00A85D6D">
        <w:t xml:space="preserve">ncern when entered in a regression analysis, </w:t>
      </w:r>
      <w:r w:rsidR="001C3767">
        <w:t xml:space="preserve">results </w:t>
      </w:r>
      <w:r w:rsidR="00E2310B">
        <w:t>suggest</w:t>
      </w:r>
      <w:r w:rsidR="00A85D6D">
        <w:t xml:space="preserve"> that </w:t>
      </w:r>
      <w:r w:rsidR="00856C09">
        <w:t>this variable</w:t>
      </w:r>
      <w:r w:rsidR="00A85D6D">
        <w:t xml:space="preserve"> </w:t>
      </w:r>
      <w:r w:rsidR="00856C09">
        <w:t>was</w:t>
      </w:r>
      <w:r w:rsidR="00A85D6D">
        <w:t xml:space="preserve"> acting as a proxy for rank.</w:t>
      </w:r>
    </w:p>
    <w:p w14:paraId="064AC30A" w14:textId="77777777" w:rsidR="00812B39" w:rsidRDefault="00812B39" w:rsidP="000726EA">
      <w:pPr>
        <w:spacing w:line="480" w:lineRule="auto"/>
        <w:ind w:firstLine="709"/>
      </w:pPr>
    </w:p>
    <w:p w14:paraId="7D28F7E6" w14:textId="77777777" w:rsidR="00BD53D7" w:rsidRDefault="00BD53D7" w:rsidP="00BD53D7">
      <w:pPr>
        <w:spacing w:line="480" w:lineRule="auto"/>
        <w:ind w:firstLine="709"/>
        <w:jc w:val="center"/>
        <w:rPr>
          <w:bCs/>
        </w:rPr>
      </w:pPr>
      <w:r>
        <w:rPr>
          <w:bCs/>
        </w:rPr>
        <w:t>INSERT TABLE 2 HERE</w:t>
      </w:r>
    </w:p>
    <w:p w14:paraId="27BB2546" w14:textId="77777777" w:rsidR="000C247C" w:rsidRPr="006D0CAC" w:rsidRDefault="000C247C" w:rsidP="006D0CAC">
      <w:pPr>
        <w:spacing w:line="480" w:lineRule="auto"/>
        <w:ind w:firstLine="709"/>
        <w:jc w:val="center"/>
        <w:rPr>
          <w:bCs/>
        </w:rPr>
      </w:pPr>
    </w:p>
    <w:p w14:paraId="5191A580" w14:textId="77777777" w:rsidR="00B951DC" w:rsidRPr="00812B39" w:rsidRDefault="004F3DFF" w:rsidP="008C6FDA">
      <w:pPr>
        <w:spacing w:line="480" w:lineRule="auto"/>
        <w:rPr>
          <w:b/>
        </w:rPr>
      </w:pPr>
      <w:r w:rsidRPr="00812B39">
        <w:rPr>
          <w:b/>
          <w:i/>
        </w:rPr>
        <w:t xml:space="preserve">Predicting </w:t>
      </w:r>
      <w:r w:rsidR="004E4BEC" w:rsidRPr="00812B39">
        <w:rPr>
          <w:b/>
          <w:i/>
        </w:rPr>
        <w:t>Intention to</w:t>
      </w:r>
      <w:r w:rsidRPr="00812B39">
        <w:rPr>
          <w:b/>
          <w:i/>
        </w:rPr>
        <w:t xml:space="preserve"> </w:t>
      </w:r>
      <w:r w:rsidR="004E4BEC" w:rsidRPr="00812B39">
        <w:rPr>
          <w:b/>
          <w:i/>
        </w:rPr>
        <w:t>Take</w:t>
      </w:r>
      <w:r w:rsidR="007A4CA9">
        <w:rPr>
          <w:b/>
          <w:i/>
        </w:rPr>
        <w:t xml:space="preserve"> a Part-</w:t>
      </w:r>
      <w:r w:rsidRPr="00812B39">
        <w:rPr>
          <w:b/>
          <w:i/>
        </w:rPr>
        <w:t xml:space="preserve">Time Job </w:t>
      </w:r>
      <w:r w:rsidR="007871B6" w:rsidRPr="00812B39">
        <w:rPr>
          <w:b/>
          <w:i/>
        </w:rPr>
        <w:t>during</w:t>
      </w:r>
      <w:r w:rsidR="00C571DA">
        <w:rPr>
          <w:b/>
          <w:i/>
        </w:rPr>
        <w:t xml:space="preserve"> Term </w:t>
      </w:r>
      <w:r w:rsidRPr="00812B39">
        <w:rPr>
          <w:b/>
          <w:i/>
        </w:rPr>
        <w:t>Time</w:t>
      </w:r>
    </w:p>
    <w:p w14:paraId="5B870CBE" w14:textId="060394C0" w:rsidR="00C7024C" w:rsidRDefault="00C54904" w:rsidP="00200922">
      <w:pPr>
        <w:spacing w:line="480" w:lineRule="auto"/>
      </w:pPr>
      <w:r w:rsidRPr="007C2801">
        <w:tab/>
        <w:t xml:space="preserve">Finally, we </w:t>
      </w:r>
      <w:r w:rsidR="007871B6" w:rsidRPr="007C2801">
        <w:t>investigated</w:t>
      </w:r>
      <w:r w:rsidRPr="007C2801">
        <w:t xml:space="preserve"> which factors significantly </w:t>
      </w:r>
      <w:r w:rsidR="007C2801" w:rsidRPr="007C2801">
        <w:t xml:space="preserve">predict </w:t>
      </w:r>
      <w:r w:rsidR="00C571DA">
        <w:t xml:space="preserve">students’ </w:t>
      </w:r>
      <w:r w:rsidR="00A67039">
        <w:t xml:space="preserve">intention to take </w:t>
      </w:r>
      <w:r w:rsidR="004E4BEC">
        <w:t>a</w:t>
      </w:r>
      <w:r w:rsidR="004E4BEC" w:rsidRPr="007C2801">
        <w:t xml:space="preserve"> </w:t>
      </w:r>
      <w:r w:rsidR="007A4CA9">
        <w:t>part-time job</w:t>
      </w:r>
      <w:r w:rsidR="007C2801" w:rsidRPr="007C2801">
        <w:t xml:space="preserve"> during term time</w:t>
      </w:r>
      <w:r w:rsidR="00547641">
        <w:t xml:space="preserve"> (see Table 3</w:t>
      </w:r>
      <w:r w:rsidR="00056C1D">
        <w:t>)</w:t>
      </w:r>
      <w:r w:rsidR="00167C43">
        <w:t xml:space="preserve">; this was </w:t>
      </w:r>
      <w:r w:rsidRPr="007C2801">
        <w:t xml:space="preserve">coded </w:t>
      </w:r>
      <w:r w:rsidR="00C348B5">
        <w:t xml:space="preserve">as a binary variable </w:t>
      </w:r>
      <w:r w:rsidR="007C2801" w:rsidRPr="007C2801">
        <w:t>(</w:t>
      </w:r>
      <w:r w:rsidR="00C571DA">
        <w:t xml:space="preserve">0 = not planning to take a </w:t>
      </w:r>
      <w:r w:rsidR="007A4CA9">
        <w:t>part-time job</w:t>
      </w:r>
      <w:r w:rsidR="007C2801" w:rsidRPr="007C2801">
        <w:t xml:space="preserve">, 1 = planning to do so), as </w:t>
      </w:r>
      <w:r w:rsidRPr="007C2801">
        <w:t xml:space="preserve">we excluded from this analysis the </w:t>
      </w:r>
      <w:r w:rsidR="00365669">
        <w:t>44</w:t>
      </w:r>
      <w:r w:rsidRPr="007C2801">
        <w:t xml:space="preserve"> participants w</w:t>
      </w:r>
      <w:r w:rsidR="00C571DA">
        <w:t xml:space="preserve">ho said they already had a </w:t>
      </w:r>
      <w:r w:rsidR="007A4CA9">
        <w:t>part-time job</w:t>
      </w:r>
      <w:r w:rsidRPr="007C2801">
        <w:t xml:space="preserve"> at the time of testing.</w:t>
      </w:r>
      <w:r w:rsidR="009E72D7">
        <w:rPr>
          <w:vertAlign w:val="superscript"/>
        </w:rPr>
        <w:t>3</w:t>
      </w:r>
      <w:r w:rsidR="007C2801" w:rsidRPr="007C2801">
        <w:t xml:space="preserve"> </w:t>
      </w:r>
    </w:p>
    <w:p w14:paraId="6700CEC8" w14:textId="77777777" w:rsidR="00812B39" w:rsidRDefault="00812B39" w:rsidP="00200922">
      <w:pPr>
        <w:spacing w:line="480" w:lineRule="auto"/>
      </w:pPr>
    </w:p>
    <w:p w14:paraId="2509AEDE" w14:textId="77777777" w:rsidR="00BD53D7" w:rsidRDefault="00BD53D7" w:rsidP="00BD53D7">
      <w:pPr>
        <w:spacing w:line="480" w:lineRule="auto"/>
        <w:ind w:firstLine="709"/>
        <w:jc w:val="center"/>
        <w:rPr>
          <w:bCs/>
        </w:rPr>
      </w:pPr>
      <w:r>
        <w:rPr>
          <w:bCs/>
        </w:rPr>
        <w:t>INSERT TABLE 3 HERE</w:t>
      </w:r>
    </w:p>
    <w:p w14:paraId="7F8636D0" w14:textId="77777777" w:rsidR="00812B39" w:rsidRDefault="00812B39" w:rsidP="00200922">
      <w:pPr>
        <w:spacing w:line="480" w:lineRule="auto"/>
      </w:pPr>
    </w:p>
    <w:p w14:paraId="5AF1C44B" w14:textId="77777777" w:rsidR="00200922" w:rsidRPr="00C53C7E" w:rsidRDefault="00C7024C" w:rsidP="00C7024C">
      <w:pPr>
        <w:spacing w:line="480" w:lineRule="auto"/>
        <w:ind w:firstLine="709"/>
        <w:rPr>
          <w:color w:val="FF0000"/>
        </w:rPr>
      </w:pPr>
      <w:r>
        <w:lastRenderedPageBreak/>
        <w:t>As predicted, r</w:t>
      </w:r>
      <w:r w:rsidR="007C2801" w:rsidRPr="007C2801">
        <w:t>elative rank position significantly pre</w:t>
      </w:r>
      <w:r w:rsidR="00C571DA">
        <w:t xml:space="preserve">dicted intention to take a </w:t>
      </w:r>
      <w:r w:rsidR="007A4CA9">
        <w:t>part-time job</w:t>
      </w:r>
      <w:r w:rsidR="007C2801" w:rsidRPr="007C2801">
        <w:t xml:space="preserve">; </w:t>
      </w:r>
      <w:r w:rsidR="00C54904" w:rsidRPr="007C2801">
        <w:t xml:space="preserve">those whose rank was </w:t>
      </w:r>
      <w:r w:rsidR="0055190A" w:rsidRPr="007C2801">
        <w:t xml:space="preserve">close to </w:t>
      </w:r>
      <w:r w:rsidR="00C54904" w:rsidRPr="007C2801">
        <w:t>1 (</w:t>
      </w:r>
      <w:r w:rsidR="00C54904" w:rsidRPr="00856C09">
        <w:t xml:space="preserve">i.e., </w:t>
      </w:r>
      <w:r w:rsidR="00877951" w:rsidRPr="00856C09">
        <w:t>those who</w:t>
      </w:r>
      <w:r w:rsidR="00C54904" w:rsidRPr="00856C09">
        <w:t xml:space="preserve"> thou</w:t>
      </w:r>
      <w:r w:rsidR="0055190A" w:rsidRPr="00856C09">
        <w:t>ght they would owe more than almost all</w:t>
      </w:r>
      <w:r w:rsidR="007C2801" w:rsidRPr="00856C09">
        <w:t xml:space="preserve"> the other students) were </w:t>
      </w:r>
      <w:r w:rsidR="00C52EFE" w:rsidRPr="00856C09">
        <w:t>almost</w:t>
      </w:r>
      <w:r w:rsidR="007C2801" w:rsidRPr="00856C09">
        <w:t xml:space="preserve"> </w:t>
      </w:r>
      <w:r w:rsidR="00C52EFE" w:rsidRPr="00856C09">
        <w:t>5</w:t>
      </w:r>
      <w:r w:rsidR="007C2801" w:rsidRPr="00856C09">
        <w:t xml:space="preserve"> </w:t>
      </w:r>
      <w:r w:rsidR="00C54904" w:rsidRPr="00856C09">
        <w:t>times more</w:t>
      </w:r>
      <w:r w:rsidR="00C54904" w:rsidRPr="00C234D8">
        <w:t xml:space="preserve"> likely to be willing to work during term time than those whose rank was </w:t>
      </w:r>
      <w:r w:rsidR="0055190A" w:rsidRPr="00C234D8">
        <w:t>close to 0</w:t>
      </w:r>
      <w:r w:rsidR="00C54904" w:rsidRPr="00C234D8">
        <w:t xml:space="preserve">. No support for ALT </w:t>
      </w:r>
      <w:r w:rsidR="007C2801" w:rsidRPr="00C234D8">
        <w:t>or</w:t>
      </w:r>
      <w:r w:rsidR="00C54904" w:rsidRPr="00C234D8">
        <w:t xml:space="preserve"> for the </w:t>
      </w:r>
      <w:r w:rsidR="00226A69">
        <w:t>absolute</w:t>
      </w:r>
      <w:r w:rsidR="00226A69" w:rsidRPr="00C234D8">
        <w:t xml:space="preserve"> </w:t>
      </w:r>
      <w:r w:rsidR="00C54904" w:rsidRPr="00C234D8">
        <w:t>approach to stud</w:t>
      </w:r>
      <w:r w:rsidRPr="00C234D8">
        <w:t xml:space="preserve">ents’ indebtedness was observed—as again anticipated debt and </w:t>
      </w:r>
      <w:r w:rsidR="006E3B06">
        <w:t>subjective</w:t>
      </w:r>
      <w:r w:rsidRPr="00C234D8">
        <w:t xml:space="preserve"> mean debt did not enter as significant predictors.</w:t>
      </w:r>
      <w:r w:rsidR="009E72D7">
        <w:rPr>
          <w:vertAlign w:val="superscript"/>
        </w:rPr>
        <w:t>4</w:t>
      </w:r>
      <w:r w:rsidR="00C54904" w:rsidRPr="00C234D8">
        <w:t xml:space="preserve"> </w:t>
      </w:r>
    </w:p>
    <w:p w14:paraId="08045F78" w14:textId="77777777" w:rsidR="00200922" w:rsidRDefault="00226A69" w:rsidP="00951D76">
      <w:pPr>
        <w:spacing w:line="480" w:lineRule="auto"/>
        <w:ind w:firstLine="709"/>
      </w:pPr>
      <w:r>
        <w:t>In summary, r</w:t>
      </w:r>
      <w:r w:rsidR="00200922">
        <w:t xml:space="preserve">ather than comparing </w:t>
      </w:r>
      <w:r w:rsidR="00DD3808">
        <w:t xml:space="preserve">their own expected indebtedness level </w:t>
      </w:r>
      <w:r w:rsidR="00200922">
        <w:t xml:space="preserve">to some internalised standard (e.g., the adaptation level), </w:t>
      </w:r>
      <w:r w:rsidR="00951D76">
        <w:t>or to simply consider</w:t>
      </w:r>
      <w:r>
        <w:t>ing</w:t>
      </w:r>
      <w:r w:rsidR="00951D76">
        <w:t xml:space="preserve"> </w:t>
      </w:r>
      <w:r w:rsidR="00DD3808">
        <w:t xml:space="preserve">their </w:t>
      </w:r>
      <w:r w:rsidR="00951D76">
        <w:t>own anticipated debt</w:t>
      </w:r>
      <w:r w:rsidR="00DD3808">
        <w:t xml:space="preserve"> irrespective of that of others</w:t>
      </w:r>
      <w:r w:rsidR="00951D76">
        <w:t xml:space="preserve">, </w:t>
      </w:r>
      <w:r w:rsidR="00200922">
        <w:t xml:space="preserve">students </w:t>
      </w:r>
      <w:r w:rsidR="00951D76">
        <w:t>base</w:t>
      </w:r>
      <w:r w:rsidR="009D6414">
        <w:t>d</w:t>
      </w:r>
      <w:r w:rsidR="00951D76">
        <w:t xml:space="preserve"> their evaluations about indebtedness </w:t>
      </w:r>
      <w:r w:rsidR="00200922">
        <w:t xml:space="preserve">on where they </w:t>
      </w:r>
      <w:r w:rsidR="009D6414">
        <w:t>thought</w:t>
      </w:r>
      <w:r w:rsidR="00200922">
        <w:t xml:space="preserve"> </w:t>
      </w:r>
      <w:r w:rsidR="00DD3808">
        <w:t xml:space="preserve">their </w:t>
      </w:r>
      <w:r w:rsidR="00200922">
        <w:t>debt</w:t>
      </w:r>
      <w:r w:rsidR="00DD3808">
        <w:t xml:space="preserve"> w</w:t>
      </w:r>
      <w:r w:rsidR="009D6414">
        <w:t>ould</w:t>
      </w:r>
      <w:r w:rsidR="00DD3808">
        <w:t xml:space="preserve"> rank </w:t>
      </w:r>
      <w:r w:rsidR="00951D76">
        <w:t>within</w:t>
      </w:r>
      <w:r w:rsidR="00200922">
        <w:t xml:space="preserve"> the student population. </w:t>
      </w:r>
    </w:p>
    <w:p w14:paraId="2ACF397D" w14:textId="77777777" w:rsidR="001509EE" w:rsidRPr="00907886" w:rsidRDefault="001509EE" w:rsidP="001509EE">
      <w:pPr>
        <w:spacing w:line="480" w:lineRule="auto"/>
        <w:jc w:val="center"/>
        <w:rPr>
          <w:b/>
        </w:rPr>
      </w:pPr>
      <w:r w:rsidRPr="00907886">
        <w:rPr>
          <w:b/>
        </w:rPr>
        <w:t>Study 2</w:t>
      </w:r>
    </w:p>
    <w:p w14:paraId="6ADD4168" w14:textId="0E623E47" w:rsidR="001509EE" w:rsidRPr="00A32877" w:rsidRDefault="00336B3A" w:rsidP="009A752D">
      <w:pPr>
        <w:spacing w:line="480" w:lineRule="auto"/>
        <w:ind w:firstLine="709"/>
        <w:rPr>
          <w:bCs/>
        </w:rPr>
      </w:pPr>
      <w:r>
        <w:rPr>
          <w:bCs/>
        </w:rPr>
        <w:t xml:space="preserve">In Study 1 we observed an association between </w:t>
      </w:r>
      <w:r w:rsidR="00CC6CB1">
        <w:rPr>
          <w:bCs/>
        </w:rPr>
        <w:t xml:space="preserve">the </w:t>
      </w:r>
      <w:r>
        <w:rPr>
          <w:bCs/>
        </w:rPr>
        <w:t>rank</w:t>
      </w:r>
      <w:r w:rsidR="00CC6CB1">
        <w:rPr>
          <w:bCs/>
        </w:rPr>
        <w:t>ed</w:t>
      </w:r>
      <w:r>
        <w:rPr>
          <w:bCs/>
        </w:rPr>
        <w:t xml:space="preserve"> position of </w:t>
      </w:r>
      <w:r w:rsidR="00CC6CB1">
        <w:rPr>
          <w:bCs/>
        </w:rPr>
        <w:t xml:space="preserve">a </w:t>
      </w:r>
      <w:r>
        <w:rPr>
          <w:bCs/>
        </w:rPr>
        <w:t xml:space="preserve">debt </w:t>
      </w:r>
      <w:r w:rsidR="00CC6CB1">
        <w:rPr>
          <w:bCs/>
        </w:rPr>
        <w:t xml:space="preserve">within a comparison context </w:t>
      </w:r>
      <w:r>
        <w:rPr>
          <w:bCs/>
        </w:rPr>
        <w:t xml:space="preserve">and concern about </w:t>
      </w:r>
      <w:r w:rsidR="00CC6CB1">
        <w:rPr>
          <w:bCs/>
        </w:rPr>
        <w:t>the debt</w:t>
      </w:r>
      <w:r w:rsidR="00DD3808">
        <w:rPr>
          <w:bCs/>
        </w:rPr>
        <w:t xml:space="preserve">. </w:t>
      </w:r>
      <w:r w:rsidR="00EA4665">
        <w:rPr>
          <w:bCs/>
        </w:rPr>
        <w:t>In</w:t>
      </w:r>
      <w:r w:rsidR="0016707C">
        <w:rPr>
          <w:bCs/>
        </w:rPr>
        <w:t xml:space="preserve"> Study 2 we experimentally manipulated the rank position of a given person’s level of debt relative to other amounts viewed at the same time. </w:t>
      </w:r>
      <w:r w:rsidR="001509EE" w:rsidRPr="00A54643">
        <w:rPr>
          <w:bCs/>
        </w:rPr>
        <w:t xml:space="preserve">Students were asked to imagine they would owe different amounts of money by the time they graduated. We manipulated the distribution of debt amounts in each context </w:t>
      </w:r>
      <w:r w:rsidR="00AF6401">
        <w:rPr>
          <w:bCs/>
        </w:rPr>
        <w:t>in order</w:t>
      </w:r>
      <w:r w:rsidR="00AF6401" w:rsidRPr="00A54643">
        <w:rPr>
          <w:bCs/>
        </w:rPr>
        <w:t xml:space="preserve"> </w:t>
      </w:r>
      <w:r w:rsidR="001509EE" w:rsidRPr="00A54643">
        <w:rPr>
          <w:bCs/>
        </w:rPr>
        <w:t>to test the prediction</w:t>
      </w:r>
      <w:r w:rsidR="00D41565">
        <w:rPr>
          <w:bCs/>
        </w:rPr>
        <w:t>s</w:t>
      </w:r>
      <w:r w:rsidR="001509EE" w:rsidRPr="00A54643">
        <w:rPr>
          <w:bCs/>
        </w:rPr>
        <w:t xml:space="preserve"> </w:t>
      </w:r>
      <w:r w:rsidR="00D41565">
        <w:rPr>
          <w:bCs/>
        </w:rPr>
        <w:t>of</w:t>
      </w:r>
      <w:r w:rsidR="001509EE" w:rsidRPr="00A54643">
        <w:rPr>
          <w:bCs/>
        </w:rPr>
        <w:t xml:space="preserve"> rank and range principle</w:t>
      </w:r>
      <w:r w:rsidR="009E5D97">
        <w:rPr>
          <w:bCs/>
        </w:rPr>
        <w:t>s</w:t>
      </w:r>
      <w:r w:rsidR="001509EE" w:rsidRPr="00A54643">
        <w:rPr>
          <w:bCs/>
        </w:rPr>
        <w:t xml:space="preserve">. </w:t>
      </w:r>
      <w:r w:rsidR="001509EE" w:rsidRPr="00A32877">
        <w:rPr>
          <w:bCs/>
        </w:rPr>
        <w:t xml:space="preserve">Students’ worry about debt was assessed </w:t>
      </w:r>
      <w:r w:rsidR="00EA4665">
        <w:rPr>
          <w:bCs/>
        </w:rPr>
        <w:t>via different</w:t>
      </w:r>
      <w:r w:rsidR="001509EE" w:rsidRPr="00A32877">
        <w:rPr>
          <w:bCs/>
        </w:rPr>
        <w:t xml:space="preserve"> </w:t>
      </w:r>
      <w:r w:rsidR="00E629DA">
        <w:rPr>
          <w:bCs/>
        </w:rPr>
        <w:t>scenarios</w:t>
      </w:r>
      <w:r w:rsidR="00E629DA" w:rsidRPr="00BC3986">
        <w:t xml:space="preserve"> to increase the </w:t>
      </w:r>
      <w:r w:rsidR="004B76E9">
        <w:t>generalizability</w:t>
      </w:r>
      <w:r w:rsidR="00E629DA">
        <w:t xml:space="preserve"> of the results</w:t>
      </w:r>
      <w:r w:rsidR="001C3767">
        <w:rPr>
          <w:bCs/>
        </w:rPr>
        <w:t xml:space="preserve">. </w:t>
      </w:r>
    </w:p>
    <w:p w14:paraId="45231A2F" w14:textId="77777777" w:rsidR="001509EE" w:rsidRPr="00E43D4A" w:rsidRDefault="001509EE" w:rsidP="001509EE">
      <w:pPr>
        <w:spacing w:line="480" w:lineRule="auto"/>
        <w:jc w:val="center"/>
        <w:rPr>
          <w:b/>
          <w:bCs/>
        </w:rPr>
      </w:pPr>
      <w:r w:rsidRPr="00E43D4A">
        <w:rPr>
          <w:b/>
          <w:bCs/>
        </w:rPr>
        <w:t>Method</w:t>
      </w:r>
    </w:p>
    <w:p w14:paraId="6EB04A06" w14:textId="77777777" w:rsidR="001509EE" w:rsidRPr="00812B39" w:rsidRDefault="001509EE" w:rsidP="001509EE">
      <w:pPr>
        <w:spacing w:line="480" w:lineRule="auto"/>
        <w:rPr>
          <w:b/>
          <w:bCs/>
        </w:rPr>
      </w:pPr>
      <w:r w:rsidRPr="00812B39">
        <w:rPr>
          <w:b/>
          <w:bCs/>
          <w:i/>
        </w:rPr>
        <w:t>Participants</w:t>
      </w:r>
      <w:r w:rsidRPr="00812B39">
        <w:rPr>
          <w:b/>
          <w:bCs/>
        </w:rPr>
        <w:t xml:space="preserve"> </w:t>
      </w:r>
    </w:p>
    <w:p w14:paraId="7C14B6EC" w14:textId="084F8990" w:rsidR="001509EE" w:rsidRPr="00A038E9" w:rsidRDefault="001509EE" w:rsidP="00F37396">
      <w:pPr>
        <w:spacing w:line="480" w:lineRule="auto"/>
        <w:ind w:firstLine="709"/>
        <w:rPr>
          <w:bCs/>
        </w:rPr>
      </w:pPr>
      <w:r w:rsidRPr="00A038E9">
        <w:rPr>
          <w:bCs/>
        </w:rPr>
        <w:t xml:space="preserve">A total of 240 participants (145 females) took part in this </w:t>
      </w:r>
      <w:r>
        <w:rPr>
          <w:bCs/>
        </w:rPr>
        <w:t>study</w:t>
      </w:r>
      <w:r w:rsidRPr="00A038E9">
        <w:rPr>
          <w:bCs/>
        </w:rPr>
        <w:t xml:space="preserve">. Participants, who volunteered to take part in the study and were not paid, were a convenience sample of </w:t>
      </w:r>
      <w:r w:rsidR="00FC4571">
        <w:rPr>
          <w:bCs/>
        </w:rPr>
        <w:t>students from a university in the UK</w:t>
      </w:r>
      <w:r w:rsidR="00F37396">
        <w:rPr>
          <w:bCs/>
        </w:rPr>
        <w:t xml:space="preserve"> and they were </w:t>
      </w:r>
      <w:r w:rsidR="00F37396" w:rsidRPr="003B3D22">
        <w:rPr>
          <w:bCs/>
        </w:rPr>
        <w:t xml:space="preserve">tested </w:t>
      </w:r>
      <w:r w:rsidR="00F37396">
        <w:rPr>
          <w:bCs/>
        </w:rPr>
        <w:t xml:space="preserve">in the first </w:t>
      </w:r>
      <w:r w:rsidR="00B12A3E">
        <w:rPr>
          <w:bCs/>
        </w:rPr>
        <w:t xml:space="preserve">term (of three) </w:t>
      </w:r>
      <w:r w:rsidR="00F37396">
        <w:rPr>
          <w:bCs/>
        </w:rPr>
        <w:t>of the academic year 2011/2012</w:t>
      </w:r>
      <w:r w:rsidRPr="00A038E9">
        <w:rPr>
          <w:bCs/>
        </w:rPr>
        <w:t xml:space="preserve">. </w:t>
      </w:r>
      <w:r w:rsidR="00E629DA">
        <w:rPr>
          <w:bCs/>
        </w:rPr>
        <w:t xml:space="preserve">As </w:t>
      </w:r>
      <w:r w:rsidR="00624BED">
        <w:rPr>
          <w:bCs/>
        </w:rPr>
        <w:t xml:space="preserve">in Study 1, </w:t>
      </w:r>
      <w:r w:rsidR="00E629DA">
        <w:rPr>
          <w:bCs/>
        </w:rPr>
        <w:t>p</w:t>
      </w:r>
      <w:r w:rsidRPr="00A038E9">
        <w:rPr>
          <w:bCs/>
        </w:rPr>
        <w:t>articipants had to</w:t>
      </w:r>
      <w:r w:rsidR="0087150C">
        <w:rPr>
          <w:bCs/>
        </w:rPr>
        <w:t xml:space="preserve"> be currently in debt</w:t>
      </w:r>
      <w:r w:rsidR="00CC6CB1">
        <w:rPr>
          <w:bCs/>
        </w:rPr>
        <w:t xml:space="preserve"> in order to be eligible</w:t>
      </w:r>
      <w:r w:rsidR="002B7564" w:rsidRPr="002B7564">
        <w:rPr>
          <w:bCs/>
          <w:vertAlign w:val="superscript"/>
        </w:rPr>
        <w:t>5</w:t>
      </w:r>
      <w:r w:rsidR="0087150C">
        <w:rPr>
          <w:bCs/>
        </w:rPr>
        <w:t xml:space="preserve">. </w:t>
      </w:r>
      <w:r w:rsidRPr="00A038E9">
        <w:rPr>
          <w:bCs/>
        </w:rPr>
        <w:t>Participants’ age</w:t>
      </w:r>
      <w:r w:rsidR="00B32394">
        <w:rPr>
          <w:bCs/>
        </w:rPr>
        <w:t>s</w:t>
      </w:r>
      <w:r w:rsidRPr="00A038E9">
        <w:rPr>
          <w:bCs/>
        </w:rPr>
        <w:t xml:space="preserve"> ranged from 18 to 36 (</w:t>
      </w:r>
      <w:r w:rsidRPr="00A038E9">
        <w:rPr>
          <w:bCs/>
          <w:i/>
        </w:rPr>
        <w:t xml:space="preserve">M </w:t>
      </w:r>
      <w:r w:rsidRPr="00A038E9">
        <w:rPr>
          <w:bCs/>
        </w:rPr>
        <w:t>= 20.4</w:t>
      </w:r>
      <w:r w:rsidR="0090345A">
        <w:rPr>
          <w:bCs/>
        </w:rPr>
        <w:t>3</w:t>
      </w:r>
      <w:r w:rsidRPr="00A038E9">
        <w:rPr>
          <w:bCs/>
        </w:rPr>
        <w:t xml:space="preserve">, </w:t>
      </w:r>
      <w:r w:rsidRPr="00A038E9">
        <w:rPr>
          <w:bCs/>
          <w:i/>
        </w:rPr>
        <w:t>SD</w:t>
      </w:r>
      <w:r w:rsidRPr="00A038E9">
        <w:rPr>
          <w:bCs/>
        </w:rPr>
        <w:t xml:space="preserve"> = 2.1</w:t>
      </w:r>
      <w:r w:rsidR="0090345A">
        <w:rPr>
          <w:bCs/>
        </w:rPr>
        <w:t>9</w:t>
      </w:r>
      <w:r w:rsidRPr="00A038E9">
        <w:rPr>
          <w:bCs/>
        </w:rPr>
        <w:t xml:space="preserve">); they were </w:t>
      </w:r>
      <w:r w:rsidRPr="00A038E9">
        <w:rPr>
          <w:bCs/>
        </w:rPr>
        <w:lastRenderedPageBreak/>
        <w:t xml:space="preserve">predominantly of </w:t>
      </w:r>
      <w:r w:rsidR="00624BED">
        <w:rPr>
          <w:bCs/>
        </w:rPr>
        <w:t>W</w:t>
      </w:r>
      <w:r w:rsidRPr="00A038E9">
        <w:rPr>
          <w:bCs/>
        </w:rPr>
        <w:t>hite ethnicity</w:t>
      </w:r>
      <w:r w:rsidR="0090345A">
        <w:rPr>
          <w:bCs/>
        </w:rPr>
        <w:t xml:space="preserve"> (71.25</w:t>
      </w:r>
      <w:r w:rsidRPr="00A038E9">
        <w:rPr>
          <w:bCs/>
        </w:rPr>
        <w:t>%), with Indian ethnicity being the 2</w:t>
      </w:r>
      <w:r w:rsidRPr="00A038E9">
        <w:rPr>
          <w:bCs/>
          <w:vertAlign w:val="superscript"/>
        </w:rPr>
        <w:t>nd</w:t>
      </w:r>
      <w:r>
        <w:rPr>
          <w:bCs/>
        </w:rPr>
        <w:t xml:space="preserve"> most </w:t>
      </w:r>
      <w:r w:rsidR="006E3B06" w:rsidRPr="006E3B06">
        <w:rPr>
          <w:bCs/>
        </w:rPr>
        <w:t>represented</w:t>
      </w:r>
      <w:r>
        <w:rPr>
          <w:bCs/>
        </w:rPr>
        <w:t xml:space="preserve"> (10.4</w:t>
      </w:r>
      <w:r w:rsidR="0090345A">
        <w:rPr>
          <w:bCs/>
        </w:rPr>
        <w:t>2</w:t>
      </w:r>
      <w:r w:rsidRPr="00A038E9">
        <w:rPr>
          <w:bCs/>
        </w:rPr>
        <w:t>%). A minority of participants were international students</w:t>
      </w:r>
      <w:r w:rsidR="00D63C50">
        <w:rPr>
          <w:bCs/>
        </w:rPr>
        <w:t xml:space="preserve"> paying</w:t>
      </w:r>
      <w:r w:rsidRPr="00A038E9">
        <w:rPr>
          <w:bCs/>
        </w:rPr>
        <w:t xml:space="preserve"> overseas fees</w:t>
      </w:r>
      <w:r w:rsidR="0090345A">
        <w:rPr>
          <w:bCs/>
        </w:rPr>
        <w:t xml:space="preserve"> (13.75</w:t>
      </w:r>
      <w:r w:rsidRPr="00A038E9">
        <w:rPr>
          <w:bCs/>
        </w:rPr>
        <w:t xml:space="preserve">%). Sixty participants were randomly allocated to each of the </w:t>
      </w:r>
      <w:r w:rsidR="008E365B">
        <w:rPr>
          <w:bCs/>
        </w:rPr>
        <w:t>four</w:t>
      </w:r>
      <w:r w:rsidR="008E365B" w:rsidRPr="00A038E9">
        <w:rPr>
          <w:bCs/>
        </w:rPr>
        <w:t xml:space="preserve"> </w:t>
      </w:r>
      <w:r w:rsidRPr="00A038E9">
        <w:rPr>
          <w:bCs/>
        </w:rPr>
        <w:t>distribution types.</w:t>
      </w:r>
    </w:p>
    <w:p w14:paraId="41BA678E" w14:textId="77777777" w:rsidR="001509EE" w:rsidRPr="00812B39" w:rsidRDefault="001509EE" w:rsidP="001509EE">
      <w:pPr>
        <w:spacing w:line="480" w:lineRule="auto"/>
        <w:rPr>
          <w:b/>
          <w:bCs/>
          <w:i/>
        </w:rPr>
      </w:pPr>
      <w:r w:rsidRPr="00812B39">
        <w:rPr>
          <w:b/>
          <w:bCs/>
          <w:i/>
        </w:rPr>
        <w:t>Design and procedure</w:t>
      </w:r>
    </w:p>
    <w:p w14:paraId="27239B1D" w14:textId="77777777" w:rsidR="00B2234F" w:rsidRPr="00B2234F" w:rsidRDefault="001509EE" w:rsidP="00D27AB4">
      <w:pPr>
        <w:spacing w:line="480" w:lineRule="auto"/>
      </w:pPr>
      <w:r w:rsidRPr="001656EF">
        <w:rPr>
          <w:color w:val="808080" w:themeColor="background1" w:themeShade="80"/>
        </w:rPr>
        <w:tab/>
      </w:r>
      <w:r w:rsidRPr="00BC3986">
        <w:t>Participan</w:t>
      </w:r>
      <w:r w:rsidR="00167C43">
        <w:t>ts were handed a 3-page booklet; o</w:t>
      </w:r>
      <w:r w:rsidRPr="00BC3986">
        <w:t>n each page</w:t>
      </w:r>
      <w:r w:rsidR="00E629DA">
        <w:t>,</w:t>
      </w:r>
      <w:r w:rsidRPr="00BC3986">
        <w:t xml:space="preserve"> one of three different qu</w:t>
      </w:r>
      <w:r w:rsidR="009E5D97">
        <w:t xml:space="preserve">estion scenarios </w:t>
      </w:r>
      <w:r w:rsidR="00E629DA">
        <w:t>was</w:t>
      </w:r>
      <w:r w:rsidR="009E5D97">
        <w:t xml:space="preserve"> presented</w:t>
      </w:r>
      <w:r w:rsidR="00167C43">
        <w:t>.</w:t>
      </w:r>
      <w:r w:rsidR="0015012C">
        <w:t xml:space="preserve"> </w:t>
      </w:r>
      <w:r w:rsidR="00167C43">
        <w:t>F</w:t>
      </w:r>
      <w:r w:rsidR="0015012C">
        <w:t xml:space="preserve">or each scenario, </w:t>
      </w:r>
      <w:r w:rsidR="00E629DA">
        <w:t>students</w:t>
      </w:r>
      <w:r w:rsidR="009E5D97">
        <w:t xml:space="preserve"> </w:t>
      </w:r>
      <w:r w:rsidR="00E629DA" w:rsidRPr="00A54643">
        <w:rPr>
          <w:bCs/>
        </w:rPr>
        <w:t xml:space="preserve">were asked to imagine they would owe </w:t>
      </w:r>
      <w:r w:rsidR="00E629DA">
        <w:rPr>
          <w:bCs/>
        </w:rPr>
        <w:t xml:space="preserve">11 </w:t>
      </w:r>
      <w:r w:rsidR="00E629DA" w:rsidRPr="00A54643">
        <w:rPr>
          <w:bCs/>
        </w:rPr>
        <w:t xml:space="preserve">different amounts of money </w:t>
      </w:r>
      <w:r w:rsidR="00E629DA" w:rsidRPr="00D27AB4">
        <w:rPr>
          <w:bCs/>
        </w:rPr>
        <w:t xml:space="preserve">by the time they graduated. </w:t>
      </w:r>
      <w:r w:rsidR="00D27AB4" w:rsidRPr="00D27AB4">
        <w:rPr>
          <w:bCs/>
        </w:rPr>
        <w:t>For question 1 (‘concern’), students were told that each of the amounts represented a different amount owed by the time of graduation (from all sources together); for each, participants had to rate the level of concern they would experience if they owed th</w:t>
      </w:r>
      <w:r w:rsidR="002E0A53">
        <w:rPr>
          <w:bCs/>
        </w:rPr>
        <w:t>at amount, on a 1 (</w:t>
      </w:r>
      <w:r w:rsidR="005407D9">
        <w:rPr>
          <w:bCs/>
        </w:rPr>
        <w:t>‘</w:t>
      </w:r>
      <w:r w:rsidR="00D27AB4" w:rsidRPr="00D27AB4">
        <w:rPr>
          <w:bCs/>
        </w:rPr>
        <w:t>not at all concerned</w:t>
      </w:r>
      <w:r w:rsidR="005407D9">
        <w:rPr>
          <w:bCs/>
        </w:rPr>
        <w:t>’</w:t>
      </w:r>
      <w:r w:rsidR="002E0A53">
        <w:rPr>
          <w:bCs/>
        </w:rPr>
        <w:t>)</w:t>
      </w:r>
      <w:r w:rsidR="007A5BEF">
        <w:rPr>
          <w:bCs/>
        </w:rPr>
        <w:t xml:space="preserve"> to</w:t>
      </w:r>
      <w:r w:rsidR="002E0A53">
        <w:rPr>
          <w:bCs/>
        </w:rPr>
        <w:t xml:space="preserve"> 4 (</w:t>
      </w:r>
      <w:r w:rsidR="005407D9">
        <w:rPr>
          <w:bCs/>
        </w:rPr>
        <w:t>‘</w:t>
      </w:r>
      <w:r w:rsidR="00D27AB4" w:rsidRPr="00D27AB4">
        <w:rPr>
          <w:bCs/>
        </w:rPr>
        <w:t>extremely concerned</w:t>
      </w:r>
      <w:r w:rsidR="005407D9">
        <w:rPr>
          <w:bCs/>
        </w:rPr>
        <w:t>’</w:t>
      </w:r>
      <w:r w:rsidR="00D27AB4" w:rsidRPr="00D27AB4">
        <w:rPr>
          <w:bCs/>
        </w:rPr>
        <w:t>)</w:t>
      </w:r>
      <w:r w:rsidR="002E0A53">
        <w:rPr>
          <w:bCs/>
        </w:rPr>
        <w:t xml:space="preserve"> point scale</w:t>
      </w:r>
      <w:r w:rsidR="00D27AB4" w:rsidRPr="00D27AB4">
        <w:rPr>
          <w:bCs/>
        </w:rPr>
        <w:t>. For question 2 (‘difficulty’), participants had to rate the difficulty of repaying each o</w:t>
      </w:r>
      <w:r w:rsidR="002E0A53">
        <w:rPr>
          <w:bCs/>
        </w:rPr>
        <w:t>f the debt amounts, on a 1 (</w:t>
      </w:r>
      <w:r w:rsidR="005407D9">
        <w:rPr>
          <w:bCs/>
        </w:rPr>
        <w:t>‘</w:t>
      </w:r>
      <w:r w:rsidR="00D27AB4" w:rsidRPr="00D27AB4">
        <w:rPr>
          <w:bCs/>
        </w:rPr>
        <w:t>not at all difficult</w:t>
      </w:r>
      <w:r w:rsidR="005407D9">
        <w:rPr>
          <w:bCs/>
        </w:rPr>
        <w:t>’</w:t>
      </w:r>
      <w:r w:rsidR="002E0A53">
        <w:rPr>
          <w:bCs/>
        </w:rPr>
        <w:t>)</w:t>
      </w:r>
      <w:r w:rsidR="007A5BEF">
        <w:rPr>
          <w:bCs/>
        </w:rPr>
        <w:t xml:space="preserve"> to</w:t>
      </w:r>
      <w:r w:rsidR="007A5BEF" w:rsidRPr="00D27AB4">
        <w:rPr>
          <w:bCs/>
        </w:rPr>
        <w:t xml:space="preserve"> </w:t>
      </w:r>
      <w:r w:rsidR="002E0A53">
        <w:rPr>
          <w:bCs/>
        </w:rPr>
        <w:t>4 (</w:t>
      </w:r>
      <w:r w:rsidR="005407D9">
        <w:rPr>
          <w:bCs/>
        </w:rPr>
        <w:t>‘</w:t>
      </w:r>
      <w:r w:rsidR="00D27AB4" w:rsidRPr="00D27AB4">
        <w:rPr>
          <w:bCs/>
        </w:rPr>
        <w:t>extremely difficult</w:t>
      </w:r>
      <w:r w:rsidR="005407D9">
        <w:rPr>
          <w:bCs/>
        </w:rPr>
        <w:t>’</w:t>
      </w:r>
      <w:r w:rsidR="00D27AB4" w:rsidRPr="00D27AB4">
        <w:rPr>
          <w:bCs/>
        </w:rPr>
        <w:t>)</w:t>
      </w:r>
      <w:r w:rsidR="002E0A53">
        <w:rPr>
          <w:bCs/>
        </w:rPr>
        <w:t xml:space="preserve"> point scale</w:t>
      </w:r>
      <w:r w:rsidR="00D27AB4" w:rsidRPr="00D27AB4">
        <w:rPr>
          <w:bCs/>
        </w:rPr>
        <w:t xml:space="preserve">. Finally, for question 3 (‘job’), participants had to state </w:t>
      </w:r>
      <w:r w:rsidR="00D27AB4" w:rsidRPr="00D27AB4">
        <w:t>how likely they would be to take a less pleasant but more highly paid job so to pay off each debt amount, on a 1 (</w:t>
      </w:r>
      <w:r w:rsidR="005407D9">
        <w:t>‘</w:t>
      </w:r>
      <w:r w:rsidR="00D27AB4" w:rsidRPr="00D27AB4">
        <w:t>not at all likely</w:t>
      </w:r>
      <w:r w:rsidR="005407D9">
        <w:t>’</w:t>
      </w:r>
      <w:r w:rsidR="00D27AB4" w:rsidRPr="00D27AB4">
        <w:t>) to 4 (</w:t>
      </w:r>
      <w:r w:rsidR="005407D9">
        <w:t>‘</w:t>
      </w:r>
      <w:r w:rsidR="00D27AB4" w:rsidRPr="00D27AB4">
        <w:t>extremely likely</w:t>
      </w:r>
      <w:r w:rsidR="005407D9">
        <w:t>’</w:t>
      </w:r>
      <w:r w:rsidR="00D27AB4" w:rsidRPr="00D27AB4">
        <w:t>)</w:t>
      </w:r>
      <w:r w:rsidR="00C53C7E">
        <w:t xml:space="preserve"> point</w:t>
      </w:r>
      <w:r w:rsidR="00D27AB4" w:rsidRPr="00D27AB4">
        <w:t xml:space="preserve"> scale.</w:t>
      </w:r>
      <w:r w:rsidR="00B2234F" w:rsidRPr="00B2234F">
        <w:t xml:space="preserve"> </w:t>
      </w:r>
      <w:r w:rsidR="00B2234F" w:rsidRPr="00B2234F">
        <w:rPr>
          <w:bCs/>
        </w:rPr>
        <w:t>As in Study 1, we removed from the analyses data from participants who responded erratically (16.67% of the total). Participants were excluded if either (a) the Kendall’s τ coefficient between stimuli and responses was &lt; .50 or (b) the response range for their ratings within eac</w:t>
      </w:r>
      <w:r w:rsidR="000C247C">
        <w:rPr>
          <w:bCs/>
        </w:rPr>
        <w:t>h question scenario was &lt; 1.00; t</w:t>
      </w:r>
      <w:r w:rsidR="000C247C" w:rsidRPr="000C247C">
        <w:rPr>
          <w:bCs/>
        </w:rPr>
        <w:t xml:space="preserve">he latter criterion was added in order to exclude from the analyses those participants who provided the same rating regardless of the </w:t>
      </w:r>
      <w:r w:rsidR="000C247C">
        <w:rPr>
          <w:bCs/>
        </w:rPr>
        <w:t>debt amount under consideration</w:t>
      </w:r>
      <w:r w:rsidR="000C247C" w:rsidRPr="000C247C">
        <w:rPr>
          <w:bCs/>
        </w:rPr>
        <w:t>.</w:t>
      </w:r>
      <w:r w:rsidR="000C247C">
        <w:rPr>
          <w:bCs/>
        </w:rPr>
        <w:t xml:space="preserve"> </w:t>
      </w:r>
      <w:r w:rsidR="002D5793">
        <w:rPr>
          <w:bCs/>
        </w:rPr>
        <w:t>Results</w:t>
      </w:r>
      <w:r w:rsidR="002D5793" w:rsidRPr="00B2234F">
        <w:rPr>
          <w:bCs/>
        </w:rPr>
        <w:t xml:space="preserve"> </w:t>
      </w:r>
      <w:r w:rsidR="002D5793">
        <w:rPr>
          <w:bCs/>
        </w:rPr>
        <w:t>do not change qualitatively when</w:t>
      </w:r>
      <w:r w:rsidR="002D5793" w:rsidRPr="00B2234F">
        <w:rPr>
          <w:bCs/>
        </w:rPr>
        <w:t xml:space="preserve"> all participants were included in the analyses</w:t>
      </w:r>
      <w:r w:rsidR="002D5793">
        <w:rPr>
          <w:bCs/>
        </w:rPr>
        <w:t>.</w:t>
      </w:r>
      <w:r w:rsidR="00912363">
        <w:rPr>
          <w:bCs/>
        </w:rPr>
        <w:t xml:space="preserve"> </w:t>
      </w:r>
    </w:p>
    <w:p w14:paraId="1C0269ED" w14:textId="77777777" w:rsidR="0087150C" w:rsidRPr="00812B39" w:rsidRDefault="0087150C" w:rsidP="002248EB">
      <w:pPr>
        <w:spacing w:line="480" w:lineRule="auto"/>
        <w:rPr>
          <w:b/>
          <w:i/>
        </w:rPr>
      </w:pPr>
      <w:r w:rsidRPr="00812B39">
        <w:rPr>
          <w:b/>
          <w:i/>
        </w:rPr>
        <w:t>Testing the Rank Principle</w:t>
      </w:r>
    </w:p>
    <w:p w14:paraId="23A65A07" w14:textId="39E2E08D" w:rsidR="007F0794" w:rsidRDefault="001C3767" w:rsidP="00F2330B">
      <w:pPr>
        <w:spacing w:line="480" w:lineRule="auto"/>
        <w:ind w:firstLine="709"/>
      </w:pPr>
      <w:r>
        <w:rPr>
          <w:bCs/>
        </w:rPr>
        <w:lastRenderedPageBreak/>
        <w:t>T</w:t>
      </w:r>
      <w:r w:rsidR="00D27AB4">
        <w:rPr>
          <w:bCs/>
        </w:rPr>
        <w:t xml:space="preserve">o test the rank and range principles, the distribution of 11 amounts of </w:t>
      </w:r>
      <w:r w:rsidR="00656BE0">
        <w:rPr>
          <w:bCs/>
        </w:rPr>
        <w:t xml:space="preserve">hypothetical </w:t>
      </w:r>
      <w:r w:rsidR="00D27AB4">
        <w:rPr>
          <w:bCs/>
        </w:rPr>
        <w:t>debt was manipulated between subjects (see Table 4)</w:t>
      </w:r>
      <w:r w:rsidR="00D27AB4">
        <w:t xml:space="preserve">. </w:t>
      </w:r>
      <w:r w:rsidR="009E5D97" w:rsidRPr="00F95C88">
        <w:t xml:space="preserve">The comparison between unimodal and bimodal distributions will allow us to test the effects of the rank principle. </w:t>
      </w:r>
      <w:r w:rsidR="00F95C88">
        <w:t xml:space="preserve">The debt amounts in these two distributions are different, with the exception of </w:t>
      </w:r>
      <w:r w:rsidR="0025552D">
        <w:t>five</w:t>
      </w:r>
      <w:r w:rsidR="00F95C88">
        <w:t xml:space="preserve"> amounts which are presented in </w:t>
      </w:r>
      <w:r w:rsidR="00624BED">
        <w:t>both</w:t>
      </w:r>
      <w:r w:rsidR="00F95C88">
        <w:t xml:space="preserve"> </w:t>
      </w:r>
      <w:r w:rsidR="00624BED">
        <w:t>distributions</w:t>
      </w:r>
      <w:r w:rsidR="0025552D">
        <w:t xml:space="preserve"> (the five</w:t>
      </w:r>
      <w:r w:rsidR="00F95C88" w:rsidRPr="00F95C88">
        <w:t xml:space="preserve"> ‘common points’). In both distributions, the smallest (£1,000; common point 1)</w:t>
      </w:r>
      <w:r w:rsidR="00F2330B">
        <w:t xml:space="preserve">, the mean (£19,000; common point 3) and the largest amount (£37,000; common point 5) were the same; these amounts have also the same rank position within the distribution (rank = 1, 6, and 11, respectively), hence </w:t>
      </w:r>
      <w:r w:rsidR="007F0794">
        <w:t xml:space="preserve">no differences in participants’ responses are predicted </w:t>
      </w:r>
      <w:r w:rsidR="007B79D8">
        <w:t>by either</w:t>
      </w:r>
      <w:r w:rsidR="007F0794">
        <w:t xml:space="preserve"> the absolute </w:t>
      </w:r>
      <w:r w:rsidR="007B79D8">
        <w:t xml:space="preserve">or the </w:t>
      </w:r>
      <w:r w:rsidR="007F0794">
        <w:t xml:space="preserve">relative accounts. The second common point is £11,000; in the unimodal distribution, </w:t>
      </w:r>
      <w:r w:rsidR="007F0794" w:rsidRPr="00F95C88">
        <w:t>£</w:t>
      </w:r>
      <w:r w:rsidR="007F0794">
        <w:t xml:space="preserve">11,000 </w:t>
      </w:r>
      <w:r w:rsidR="007F0794" w:rsidRPr="00A32877">
        <w:t>ranks as the 2</w:t>
      </w:r>
      <w:r w:rsidR="007F0794" w:rsidRPr="00A32877">
        <w:rPr>
          <w:vertAlign w:val="superscript"/>
        </w:rPr>
        <w:t>nd</w:t>
      </w:r>
      <w:r w:rsidR="007F0794" w:rsidRPr="00A32877">
        <w:t xml:space="preserve"> lowest (i.e. rank = 2)—while it ranks as the 5</w:t>
      </w:r>
      <w:r w:rsidR="007F0794" w:rsidRPr="00A32877">
        <w:rPr>
          <w:vertAlign w:val="superscript"/>
        </w:rPr>
        <w:t>th</w:t>
      </w:r>
      <w:r w:rsidR="007F0794" w:rsidRPr="00A32877">
        <w:t xml:space="preserve"> in the bimodal distribution (rank = 5). If rank determines students’ evaluations of indebtedness, the concern </w:t>
      </w:r>
      <w:r w:rsidR="0012092C">
        <w:t>due</w:t>
      </w:r>
      <w:r w:rsidR="0012092C" w:rsidRPr="00A32877">
        <w:t xml:space="preserve"> </w:t>
      </w:r>
      <w:r w:rsidR="007F0794" w:rsidRPr="00A32877">
        <w:t xml:space="preserve">to owing £11,000 by graduation should be higher in the bimodal distribution than in the unimodal distribution, </w:t>
      </w:r>
      <w:r w:rsidR="006A7D4A">
        <w:t>although</w:t>
      </w:r>
      <w:r w:rsidR="006A7D4A" w:rsidRPr="00A32877">
        <w:t xml:space="preserve"> </w:t>
      </w:r>
      <w:r w:rsidR="007F0794" w:rsidRPr="00A32877">
        <w:t xml:space="preserve">the absolute debt </w:t>
      </w:r>
      <w:r w:rsidR="006A7D4A">
        <w:t>is</w:t>
      </w:r>
      <w:r w:rsidR="006A7D4A" w:rsidRPr="00A32877">
        <w:t xml:space="preserve"> </w:t>
      </w:r>
      <w:r w:rsidR="007F0794" w:rsidRPr="00A32877">
        <w:t xml:space="preserve">the same in both cases. Also, </w:t>
      </w:r>
      <w:r w:rsidR="00946EC9">
        <w:t>a</w:t>
      </w:r>
      <w:r w:rsidR="006A7D4A">
        <w:t>s</w:t>
      </w:r>
      <w:r w:rsidR="006A7D4A" w:rsidRPr="00A32877">
        <w:t xml:space="preserve"> </w:t>
      </w:r>
      <w:r w:rsidR="007F0794" w:rsidRPr="00A32877">
        <w:t>£11,000 has the same distance from the distribution’s mean (i.e. it is £8,000 lower)</w:t>
      </w:r>
      <w:r w:rsidR="006A7D4A">
        <w:t xml:space="preserve"> in both distributions</w:t>
      </w:r>
      <w:r w:rsidR="007F0794" w:rsidRPr="00A32877">
        <w:t xml:space="preserve">, any difference in concern for £11,000 cannot be readily explained by ALT </w:t>
      </w:r>
      <w:r w:rsidR="0006628B" w:rsidRPr="00A32877">
        <w:fldChar w:fldCharType="begin"/>
      </w:r>
      <w:r w:rsidR="0050442F">
        <w:instrText xml:space="preserve"> ADDIN EN.CITE &lt;EndNote&gt;&lt;Cite&gt;&lt;Author&gt;Helson&lt;/Author&gt;&lt;Year&gt;1947&lt;/Year&gt;&lt;RecNum&gt;543&lt;/RecNum&gt;&lt;DisplayText&gt;(Helson 1947)&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06628B" w:rsidRPr="00A32877">
        <w:fldChar w:fldCharType="separate"/>
      </w:r>
      <w:r w:rsidR="0050442F">
        <w:rPr>
          <w:noProof/>
        </w:rPr>
        <w:t>(</w:t>
      </w:r>
      <w:hyperlink w:anchor="_ENREF_22" w:tooltip="Helson, 1947 #543" w:history="1">
        <w:r w:rsidR="000C1007">
          <w:rPr>
            <w:noProof/>
          </w:rPr>
          <w:t>Helson 1947</w:t>
        </w:r>
      </w:hyperlink>
      <w:r w:rsidR="0050442F">
        <w:rPr>
          <w:noProof/>
        </w:rPr>
        <w:t>)</w:t>
      </w:r>
      <w:r w:rsidR="0006628B" w:rsidRPr="00A32877">
        <w:fldChar w:fldCharType="end"/>
      </w:r>
      <w:r w:rsidR="007F0794" w:rsidRPr="00A32877">
        <w:t>.</w:t>
      </w:r>
      <w:r w:rsidR="007F0794">
        <w:t xml:space="preserve"> </w:t>
      </w:r>
      <w:r w:rsidR="007F0794" w:rsidRPr="00A32877">
        <w:t>Con</w:t>
      </w:r>
      <w:r w:rsidR="007F0794">
        <w:t>versely, £27,000 (common point 4</w:t>
      </w:r>
      <w:r w:rsidR="007F0794" w:rsidRPr="00A32877">
        <w:t xml:space="preserve">) ranks lower in the bimodal distribution (rank = 7) than in the unimodal distribution of debt (rank = 10)—hence we expect it to be </w:t>
      </w:r>
      <w:r w:rsidR="00CC6CB1">
        <w:t>associated with higher levels of</w:t>
      </w:r>
      <w:r w:rsidR="007F0794" w:rsidRPr="00A32877">
        <w:t xml:space="preserve"> </w:t>
      </w:r>
      <w:r w:rsidR="00CC6CB1">
        <w:t>concern</w:t>
      </w:r>
      <w:r w:rsidR="00CC6CB1" w:rsidRPr="00A32877">
        <w:t xml:space="preserve"> </w:t>
      </w:r>
      <w:r w:rsidR="007F0794" w:rsidRPr="00A32877">
        <w:t>in the unimodal distribution</w:t>
      </w:r>
      <w:r w:rsidR="007F0794">
        <w:t xml:space="preserve">. </w:t>
      </w:r>
    </w:p>
    <w:p w14:paraId="3FD88979" w14:textId="77777777" w:rsidR="00812B39" w:rsidRDefault="00812B39" w:rsidP="007F0794">
      <w:pPr>
        <w:spacing w:line="480" w:lineRule="auto"/>
        <w:ind w:firstLine="709"/>
      </w:pPr>
    </w:p>
    <w:p w14:paraId="711EB302" w14:textId="77777777" w:rsidR="00BD53D7" w:rsidRDefault="00BD53D7" w:rsidP="00BD53D7">
      <w:pPr>
        <w:spacing w:line="480" w:lineRule="auto"/>
        <w:ind w:firstLine="709"/>
        <w:jc w:val="center"/>
        <w:rPr>
          <w:bCs/>
        </w:rPr>
      </w:pPr>
      <w:r>
        <w:rPr>
          <w:bCs/>
        </w:rPr>
        <w:t>INSERT TABLE 4 HERE</w:t>
      </w:r>
    </w:p>
    <w:p w14:paraId="41C63B94" w14:textId="77777777" w:rsidR="00812B39" w:rsidRDefault="00812B39" w:rsidP="007F0794">
      <w:pPr>
        <w:spacing w:line="480" w:lineRule="auto"/>
        <w:ind w:firstLine="709"/>
      </w:pPr>
    </w:p>
    <w:p w14:paraId="6CE86D50" w14:textId="77777777" w:rsidR="0087150C" w:rsidRPr="00812B39" w:rsidRDefault="0087150C" w:rsidP="001509EE">
      <w:pPr>
        <w:spacing w:line="480" w:lineRule="auto"/>
        <w:rPr>
          <w:b/>
          <w:i/>
        </w:rPr>
      </w:pPr>
      <w:r w:rsidRPr="00812B39">
        <w:rPr>
          <w:b/>
          <w:i/>
        </w:rPr>
        <w:t>Testing the Range Principle</w:t>
      </w:r>
      <w:r w:rsidR="009E5D97" w:rsidRPr="00812B39">
        <w:rPr>
          <w:b/>
          <w:i/>
        </w:rPr>
        <w:tab/>
      </w:r>
    </w:p>
    <w:p w14:paraId="2BB67A05" w14:textId="1111EA2E" w:rsidR="00D27AB4" w:rsidRDefault="009E5D97" w:rsidP="00D27AB4">
      <w:pPr>
        <w:spacing w:line="480" w:lineRule="auto"/>
        <w:ind w:firstLine="709"/>
      </w:pPr>
      <w:r w:rsidRPr="00A32877">
        <w:t>We test</w:t>
      </w:r>
      <w:r w:rsidR="000761D7">
        <w:t>ed</w:t>
      </w:r>
      <w:r w:rsidRPr="00A32877">
        <w:t xml:space="preserve"> the range principle by comparing students’ average concern about the negatively skewed distribution to the average concern for the</w:t>
      </w:r>
      <w:r w:rsidR="00E629DA">
        <w:t xml:space="preserve"> positively skewed distribution. </w:t>
      </w:r>
      <w:r w:rsidRPr="00A32877">
        <w:lastRenderedPageBreak/>
        <w:t>The mean debt is the same f</w:t>
      </w:r>
      <w:r w:rsidR="00086868">
        <w:t xml:space="preserve">or both distributions (£25,818); thus, no differences should be expected according to </w:t>
      </w:r>
      <w:r w:rsidR="006A7D4A">
        <w:t xml:space="preserve">either </w:t>
      </w:r>
      <w:r w:rsidR="00086868">
        <w:t xml:space="preserve">the absolute approach </w:t>
      </w:r>
      <w:r w:rsidR="006A7D4A">
        <w:t xml:space="preserve">or </w:t>
      </w:r>
      <w:r w:rsidR="00086868">
        <w:t xml:space="preserve">ALT. However, </w:t>
      </w:r>
      <w:r w:rsidRPr="00A32877">
        <w:t xml:space="preserve">in the negatively skewed distribution the debt values cluster around the upper limit of the distribution and hence will attract </w:t>
      </w:r>
      <w:r w:rsidR="00AF6401">
        <w:t>higher</w:t>
      </w:r>
      <w:r w:rsidRPr="00A32877">
        <w:t xml:space="preserve"> ratings </w:t>
      </w:r>
      <w:r w:rsidR="00AF6401">
        <w:t xml:space="preserve">of worry </w:t>
      </w:r>
      <w:r w:rsidRPr="00A32877">
        <w:t>compared to the positively skewed distribution, where most debt amounts are instead nearer to the lower limit of the distribution. As the total rank position of the 11 debt amounts is the same in both distributions, any overall difference in concern between the two distributions can be attributed to the range principle.</w:t>
      </w:r>
      <w:r w:rsidR="00FD1D12">
        <w:t xml:space="preserve"> </w:t>
      </w:r>
    </w:p>
    <w:p w14:paraId="1273D149" w14:textId="510A12D8" w:rsidR="00912363" w:rsidRDefault="001509EE" w:rsidP="00912363">
      <w:pPr>
        <w:spacing w:line="480" w:lineRule="auto"/>
        <w:ind w:firstLine="709"/>
      </w:pPr>
      <w:r w:rsidRPr="00BC3986">
        <w:t>Question scenario (concern, difficulty and job) was manipulated within-subjects. The presentation order of the scenarios was counterbalanced across participants through a Latin square design. The order in which the 11 amounts were presented to each participant was manipulated between-subjects and counterbal</w:t>
      </w:r>
      <w:r w:rsidR="00C83D8B">
        <w:t>anced across question scenarios; i</w:t>
      </w:r>
      <w:r w:rsidRPr="00BC3986">
        <w:t xml:space="preserve">n the ascending order condition the first of the amounts presented was the smallest, while the opposite was true for the descending order condition. </w:t>
      </w:r>
      <w:r w:rsidR="00912363">
        <w:t>As none of the presentat</w:t>
      </w:r>
      <w:r w:rsidR="00C348B5">
        <w:t xml:space="preserve">ion order entered significantly </w:t>
      </w:r>
      <w:r w:rsidR="00912363">
        <w:t xml:space="preserve">in the analyses reported </w:t>
      </w:r>
      <w:r w:rsidR="00912363" w:rsidRPr="00A56EA0">
        <w:t xml:space="preserve">below, data were collapsed across </w:t>
      </w:r>
      <w:r w:rsidR="00912363">
        <w:t xml:space="preserve">all </w:t>
      </w:r>
      <w:r w:rsidR="00912363" w:rsidRPr="00A56EA0">
        <w:t>presentation orders.</w:t>
      </w:r>
      <w:r w:rsidR="002B7564">
        <w:rPr>
          <w:vertAlign w:val="superscript"/>
        </w:rPr>
        <w:t>6</w:t>
      </w:r>
    </w:p>
    <w:p w14:paraId="00308B3B" w14:textId="77777777" w:rsidR="001509EE" w:rsidRPr="00E43D4A" w:rsidRDefault="001509EE" w:rsidP="001509EE">
      <w:pPr>
        <w:spacing w:line="480" w:lineRule="auto"/>
        <w:jc w:val="center"/>
        <w:rPr>
          <w:b/>
          <w:bCs/>
        </w:rPr>
      </w:pPr>
      <w:r w:rsidRPr="00E43D4A">
        <w:rPr>
          <w:b/>
          <w:bCs/>
        </w:rPr>
        <w:t xml:space="preserve">Results and </w:t>
      </w:r>
      <w:r>
        <w:rPr>
          <w:b/>
          <w:bCs/>
        </w:rPr>
        <w:t xml:space="preserve">Brief </w:t>
      </w:r>
      <w:r w:rsidRPr="00E43D4A">
        <w:rPr>
          <w:b/>
          <w:bCs/>
        </w:rPr>
        <w:t>Discussion</w:t>
      </w:r>
    </w:p>
    <w:p w14:paraId="615A0244" w14:textId="77777777" w:rsidR="001509EE" w:rsidRPr="00812B39" w:rsidRDefault="001509EE" w:rsidP="001509EE">
      <w:pPr>
        <w:spacing w:line="480" w:lineRule="auto"/>
        <w:rPr>
          <w:b/>
          <w:bCs/>
        </w:rPr>
      </w:pPr>
      <w:r w:rsidRPr="00812B39">
        <w:rPr>
          <w:b/>
          <w:bCs/>
          <w:i/>
        </w:rPr>
        <w:t xml:space="preserve">Rank effects </w:t>
      </w:r>
    </w:p>
    <w:p w14:paraId="5515CE82" w14:textId="77777777" w:rsidR="001509EE" w:rsidRDefault="001509EE" w:rsidP="001509EE">
      <w:pPr>
        <w:spacing w:line="480" w:lineRule="auto"/>
        <w:rPr>
          <w:bCs/>
        </w:rPr>
      </w:pPr>
      <w:r w:rsidRPr="00A70E34">
        <w:rPr>
          <w:bCs/>
          <w:i/>
        </w:rPr>
        <w:tab/>
      </w:r>
      <w:r w:rsidRPr="00A70E34">
        <w:rPr>
          <w:bCs/>
        </w:rPr>
        <w:t>We first compared participants’ responses for all three questions in the unimodal and bimod</w:t>
      </w:r>
      <w:r w:rsidR="00FE31B9">
        <w:rPr>
          <w:bCs/>
        </w:rPr>
        <w:t>al distributions</w:t>
      </w:r>
      <w:r w:rsidRPr="00A70E34">
        <w:rPr>
          <w:bCs/>
        </w:rPr>
        <w:t xml:space="preserve">. </w:t>
      </w:r>
      <w:r>
        <w:rPr>
          <w:bCs/>
        </w:rPr>
        <w:t>Figure</w:t>
      </w:r>
      <w:r w:rsidR="009A6858">
        <w:rPr>
          <w:bCs/>
        </w:rPr>
        <w:t xml:space="preserve"> 2</w:t>
      </w:r>
      <w:r w:rsidRPr="00A70E34">
        <w:rPr>
          <w:bCs/>
        </w:rPr>
        <w:t xml:space="preserve"> </w:t>
      </w:r>
      <w:r>
        <w:rPr>
          <w:bCs/>
        </w:rPr>
        <w:t>presents</w:t>
      </w:r>
      <w:r w:rsidRPr="00A70E34">
        <w:rPr>
          <w:bCs/>
        </w:rPr>
        <w:t xml:space="preserve"> participants’ responses for </w:t>
      </w:r>
      <w:r w:rsidR="00515BC1">
        <w:rPr>
          <w:bCs/>
        </w:rPr>
        <w:t xml:space="preserve">the </w:t>
      </w:r>
      <w:r w:rsidR="002E156C">
        <w:rPr>
          <w:bCs/>
        </w:rPr>
        <w:t>five</w:t>
      </w:r>
      <w:r w:rsidR="002E156C" w:rsidRPr="00A70E34">
        <w:rPr>
          <w:bCs/>
        </w:rPr>
        <w:t xml:space="preserve"> </w:t>
      </w:r>
      <w:r w:rsidR="00D3040B">
        <w:rPr>
          <w:bCs/>
        </w:rPr>
        <w:t xml:space="preserve">common </w:t>
      </w:r>
      <w:r w:rsidRPr="00A70E34">
        <w:rPr>
          <w:bCs/>
        </w:rPr>
        <w:t>debt amounts</w:t>
      </w:r>
      <w:r>
        <w:rPr>
          <w:bCs/>
        </w:rPr>
        <w:t xml:space="preserve">. </w:t>
      </w:r>
    </w:p>
    <w:p w14:paraId="40A0375B" w14:textId="38ED57D4" w:rsidR="00953133" w:rsidRPr="00CC20F7" w:rsidRDefault="007E11E0" w:rsidP="00953133">
      <w:pPr>
        <w:spacing w:line="480" w:lineRule="auto"/>
        <w:ind w:firstLine="709"/>
        <w:rPr>
          <w:bCs/>
        </w:rPr>
      </w:pPr>
      <w:r>
        <w:rPr>
          <w:bCs/>
        </w:rPr>
        <w:t>For the 1</w:t>
      </w:r>
      <w:r w:rsidRPr="007E11E0">
        <w:rPr>
          <w:bCs/>
          <w:vertAlign w:val="superscript"/>
        </w:rPr>
        <w:t>st</w:t>
      </w:r>
      <w:r>
        <w:rPr>
          <w:bCs/>
        </w:rPr>
        <w:t>, 3</w:t>
      </w:r>
      <w:r w:rsidRPr="007E11E0">
        <w:rPr>
          <w:bCs/>
          <w:vertAlign w:val="superscript"/>
        </w:rPr>
        <w:t>rd</w:t>
      </w:r>
      <w:r>
        <w:rPr>
          <w:bCs/>
        </w:rPr>
        <w:t xml:space="preserve"> and 5</w:t>
      </w:r>
      <w:r w:rsidRPr="007E11E0">
        <w:rPr>
          <w:bCs/>
          <w:vertAlign w:val="superscript"/>
        </w:rPr>
        <w:t>th</w:t>
      </w:r>
      <w:r>
        <w:rPr>
          <w:bCs/>
        </w:rPr>
        <w:t xml:space="preserve"> </w:t>
      </w:r>
      <w:r w:rsidR="001509EE">
        <w:rPr>
          <w:bCs/>
        </w:rPr>
        <w:t>common point</w:t>
      </w:r>
      <w:r>
        <w:rPr>
          <w:bCs/>
        </w:rPr>
        <w:t>s</w:t>
      </w:r>
      <w:r w:rsidR="001509EE" w:rsidRPr="00A70E34">
        <w:rPr>
          <w:bCs/>
        </w:rPr>
        <w:t xml:space="preserve"> participants’ responses were</w:t>
      </w:r>
      <w:r w:rsidR="00FD1D12">
        <w:rPr>
          <w:bCs/>
        </w:rPr>
        <w:t xml:space="preserve"> very similar across the two </w:t>
      </w:r>
      <w:r w:rsidR="00FE31B9">
        <w:rPr>
          <w:bCs/>
        </w:rPr>
        <w:t>groups</w:t>
      </w:r>
      <w:r w:rsidR="00FD1D12">
        <w:rPr>
          <w:bCs/>
        </w:rPr>
        <w:t xml:space="preserve"> for all the questions</w:t>
      </w:r>
      <w:r w:rsidR="00C57FCE">
        <w:rPr>
          <w:bCs/>
        </w:rPr>
        <w:t>.</w:t>
      </w:r>
      <w:r w:rsidR="001509EE" w:rsidRPr="00A70E34">
        <w:rPr>
          <w:bCs/>
        </w:rPr>
        <w:t xml:space="preserve"> </w:t>
      </w:r>
      <w:r w:rsidR="00923142">
        <w:rPr>
          <w:bCs/>
        </w:rPr>
        <w:t>T</w:t>
      </w:r>
      <w:r w:rsidR="001509EE" w:rsidRPr="00A70E34">
        <w:rPr>
          <w:bCs/>
        </w:rPr>
        <w:t xml:space="preserve">his </w:t>
      </w:r>
      <w:r w:rsidR="00C57FCE">
        <w:rPr>
          <w:bCs/>
        </w:rPr>
        <w:t xml:space="preserve">result </w:t>
      </w:r>
      <w:r w:rsidR="001509EE" w:rsidRPr="00A70E34">
        <w:rPr>
          <w:bCs/>
        </w:rPr>
        <w:t xml:space="preserve">was expected as </w:t>
      </w:r>
      <w:r>
        <w:rPr>
          <w:bCs/>
        </w:rPr>
        <w:t>each amount covered</w:t>
      </w:r>
      <w:r w:rsidR="001509EE" w:rsidRPr="00A70E34">
        <w:rPr>
          <w:bCs/>
        </w:rPr>
        <w:t xml:space="preserve"> the same rank position within each distribution type. In line with the</w:t>
      </w:r>
      <w:r w:rsidR="00FD1D12">
        <w:rPr>
          <w:bCs/>
        </w:rPr>
        <w:t xml:space="preserve"> rank principle</w:t>
      </w:r>
      <w:r>
        <w:rPr>
          <w:bCs/>
        </w:rPr>
        <w:t>, common point 2</w:t>
      </w:r>
      <w:r w:rsidR="001509EE" w:rsidRPr="00A70E34">
        <w:rPr>
          <w:bCs/>
        </w:rPr>
        <w:t xml:space="preserve"> was rated higher (e.g., it elicited more concern) in the bimodal distribution—where it ranked as 5</w:t>
      </w:r>
      <w:r w:rsidR="001509EE" w:rsidRPr="00A70E34">
        <w:rPr>
          <w:bCs/>
          <w:vertAlign w:val="superscript"/>
        </w:rPr>
        <w:t>th</w:t>
      </w:r>
      <w:r w:rsidR="001509EE" w:rsidRPr="00A70E34">
        <w:rPr>
          <w:bCs/>
        </w:rPr>
        <w:t xml:space="preserve"> lowest—than in the unimodal distribution, where it ranked 2</w:t>
      </w:r>
      <w:r w:rsidR="001509EE" w:rsidRPr="00A70E34">
        <w:rPr>
          <w:bCs/>
          <w:vertAlign w:val="superscript"/>
        </w:rPr>
        <w:t>nd</w:t>
      </w:r>
      <w:r w:rsidR="001509EE" w:rsidRPr="00A70E34">
        <w:rPr>
          <w:bCs/>
        </w:rPr>
        <w:t xml:space="preserve"> lo</w:t>
      </w:r>
      <w:r w:rsidR="001509EE">
        <w:rPr>
          <w:bCs/>
        </w:rPr>
        <w:t xml:space="preserve">west. </w:t>
      </w:r>
      <w:r w:rsidR="001509EE">
        <w:rPr>
          <w:bCs/>
        </w:rPr>
        <w:lastRenderedPageBreak/>
        <w:t xml:space="preserve">Conversely, common point </w:t>
      </w:r>
      <w:r>
        <w:rPr>
          <w:bCs/>
        </w:rPr>
        <w:t>4</w:t>
      </w:r>
      <w:r w:rsidR="001509EE" w:rsidRPr="00A70E34">
        <w:rPr>
          <w:bCs/>
        </w:rPr>
        <w:t xml:space="preserve"> attracted higher responses in the unimodal distribution (rank = 10) than in the bimodal distribution (rank = 7). This pattern of results was</w:t>
      </w:r>
      <w:r w:rsidR="00AD13AA">
        <w:rPr>
          <w:bCs/>
        </w:rPr>
        <w:t xml:space="preserve"> the same</w:t>
      </w:r>
      <w:r w:rsidR="001509EE" w:rsidRPr="00A70E34">
        <w:rPr>
          <w:bCs/>
        </w:rPr>
        <w:t xml:space="preserve"> for all </w:t>
      </w:r>
      <w:r w:rsidR="001509EE" w:rsidRPr="00CC20F7">
        <w:rPr>
          <w:bCs/>
        </w:rPr>
        <w:t xml:space="preserve">three question types. </w:t>
      </w:r>
    </w:p>
    <w:p w14:paraId="5D7867A3" w14:textId="77777777" w:rsidR="001509EE" w:rsidRDefault="007E11E0" w:rsidP="00BB2224">
      <w:pPr>
        <w:spacing w:line="480" w:lineRule="auto"/>
        <w:ind w:firstLine="709"/>
        <w:rPr>
          <w:bCs/>
        </w:rPr>
      </w:pPr>
      <w:r>
        <w:rPr>
          <w:bCs/>
        </w:rPr>
        <w:t>A 5</w:t>
      </w:r>
      <w:r w:rsidR="001509EE" w:rsidRPr="00CC20F7">
        <w:rPr>
          <w:bCs/>
        </w:rPr>
        <w:t xml:space="preserve"> (within: common point) × 3 (within: question) × 2 (between: distribution) mixed ANOVA confirmed the</w:t>
      </w:r>
      <w:r w:rsidR="000246E8">
        <w:rPr>
          <w:bCs/>
        </w:rPr>
        <w:t>se observations</w:t>
      </w:r>
      <w:r w:rsidR="001509EE" w:rsidRPr="00CC20F7">
        <w:rPr>
          <w:bCs/>
        </w:rPr>
        <w:t>. There was a significant main effect of point, as higher amount of debts elicited greater concern, higher predicted difficulty of repaying the debt</w:t>
      </w:r>
      <w:r>
        <w:rPr>
          <w:bCs/>
        </w:rPr>
        <w:t>,</w:t>
      </w:r>
      <w:r w:rsidR="001509EE" w:rsidRPr="00CC20F7">
        <w:rPr>
          <w:bCs/>
        </w:rPr>
        <w:t xml:space="preserve"> and higher </w:t>
      </w:r>
      <w:r w:rsidR="001509EE" w:rsidRPr="007355EA">
        <w:rPr>
          <w:bCs/>
        </w:rPr>
        <w:t>likelihood of taking an unpleasant job because of debt</w:t>
      </w:r>
      <w:r w:rsidR="006D32F0">
        <w:t xml:space="preserve">, </w:t>
      </w:r>
      <w:r w:rsidR="001509EE" w:rsidRPr="007355EA">
        <w:rPr>
          <w:i/>
        </w:rPr>
        <w:t>F</w:t>
      </w:r>
      <w:r w:rsidR="007F14C9">
        <w:t>(4, 29</w:t>
      </w:r>
      <w:r>
        <w:t>6</w:t>
      </w:r>
      <w:r w:rsidR="001509EE" w:rsidRPr="007355EA">
        <w:t xml:space="preserve">) = </w:t>
      </w:r>
      <w:r w:rsidR="007F14C9">
        <w:t>658.1</w:t>
      </w:r>
      <w:r w:rsidR="0090345A">
        <w:t>4</w:t>
      </w:r>
      <w:r w:rsidR="001509EE" w:rsidRPr="007355EA">
        <w:t xml:space="preserve">, </w:t>
      </w:r>
      <w:r w:rsidR="001509EE" w:rsidRPr="007355EA">
        <w:rPr>
          <w:bCs/>
          <w:i/>
          <w:iCs/>
        </w:rPr>
        <w:t>p</w:t>
      </w:r>
      <w:r w:rsidR="001509EE" w:rsidRPr="007355EA">
        <w:rPr>
          <w:bCs/>
        </w:rPr>
        <w:t xml:space="preserve"> &lt; .001, η</w:t>
      </w:r>
      <w:r w:rsidR="001509EE" w:rsidRPr="007355EA">
        <w:rPr>
          <w:bCs/>
          <w:vertAlign w:val="subscript"/>
        </w:rPr>
        <w:t>p</w:t>
      </w:r>
      <w:r w:rsidR="001509EE" w:rsidRPr="007355EA">
        <w:rPr>
          <w:bCs/>
          <w:vertAlign w:val="superscript"/>
        </w:rPr>
        <w:t xml:space="preserve">2 </w:t>
      </w:r>
      <w:r>
        <w:rPr>
          <w:bCs/>
        </w:rPr>
        <w:t>= .9</w:t>
      </w:r>
      <w:r w:rsidR="007F14C9">
        <w:rPr>
          <w:bCs/>
        </w:rPr>
        <w:t>0</w:t>
      </w:r>
      <w:r w:rsidR="001509EE" w:rsidRPr="007355EA">
        <w:t>. There was also the predicted interaction between distribution and comparison point</w:t>
      </w:r>
      <w:r w:rsidR="006D32F0">
        <w:t xml:space="preserve">, </w:t>
      </w:r>
      <w:r w:rsidR="001509EE" w:rsidRPr="007355EA">
        <w:rPr>
          <w:i/>
        </w:rPr>
        <w:t>F</w:t>
      </w:r>
      <w:r w:rsidR="0090345A">
        <w:t>(4, 296) = 19.28</w:t>
      </w:r>
      <w:r w:rsidR="001509EE" w:rsidRPr="007355EA">
        <w:t xml:space="preserve">, </w:t>
      </w:r>
      <w:r w:rsidR="001509EE" w:rsidRPr="007355EA">
        <w:rPr>
          <w:bCs/>
          <w:i/>
          <w:iCs/>
        </w:rPr>
        <w:t>p</w:t>
      </w:r>
      <w:r w:rsidR="001509EE" w:rsidRPr="007355EA">
        <w:rPr>
          <w:bCs/>
        </w:rPr>
        <w:t xml:space="preserve"> &lt; .001, η</w:t>
      </w:r>
      <w:r w:rsidR="001509EE" w:rsidRPr="007355EA">
        <w:rPr>
          <w:bCs/>
          <w:vertAlign w:val="subscript"/>
        </w:rPr>
        <w:t>p</w:t>
      </w:r>
      <w:r w:rsidR="001509EE" w:rsidRPr="007355EA">
        <w:rPr>
          <w:bCs/>
          <w:vertAlign w:val="superscript"/>
        </w:rPr>
        <w:t xml:space="preserve">2 </w:t>
      </w:r>
      <w:r>
        <w:rPr>
          <w:bCs/>
        </w:rPr>
        <w:t>= .21</w:t>
      </w:r>
      <w:r w:rsidR="001509EE" w:rsidRPr="007355EA">
        <w:t>, suggesting that the effects of increasing debt amounts on concern depend</w:t>
      </w:r>
      <w:r w:rsidR="007F14C9">
        <w:t>ed</w:t>
      </w:r>
      <w:r w:rsidR="001509EE" w:rsidRPr="007355EA">
        <w:t xml:space="preserve"> on each amount’s relative rank position.</w:t>
      </w:r>
      <w:r w:rsidR="001509EE">
        <w:t xml:space="preserve"> </w:t>
      </w:r>
      <w:r w:rsidR="00953133">
        <w:rPr>
          <w:lang w:val="en-US"/>
        </w:rPr>
        <w:t>This</w:t>
      </w:r>
      <w:r w:rsidR="00953133" w:rsidRPr="00AD059E">
        <w:rPr>
          <w:lang w:val="en-US"/>
        </w:rPr>
        <w:t xml:space="preserve"> int</w:t>
      </w:r>
      <w:r w:rsidR="009A6858">
        <w:rPr>
          <w:lang w:val="en-US"/>
        </w:rPr>
        <w:t>eraction is graphed in Figure 2</w:t>
      </w:r>
      <w:r w:rsidR="00953133">
        <w:rPr>
          <w:lang w:val="en-US"/>
        </w:rPr>
        <w:t>; the 95% c</w:t>
      </w:r>
      <w:r w:rsidR="00953133" w:rsidRPr="00AD059E">
        <w:rPr>
          <w:lang w:val="en-US"/>
        </w:rPr>
        <w:t>onfidence intervals for a group that do not bound the mean of the other group indicate statistically significant di</w:t>
      </w:r>
      <w:r w:rsidR="00515BC1">
        <w:rPr>
          <w:lang w:val="en-US"/>
        </w:rPr>
        <w:t xml:space="preserve">fference—hence, </w:t>
      </w:r>
      <w:r w:rsidR="00953133">
        <w:rPr>
          <w:lang w:val="en-US"/>
        </w:rPr>
        <w:t xml:space="preserve">as expected, participants’ </w:t>
      </w:r>
      <w:r w:rsidR="00953133" w:rsidRPr="00AD059E">
        <w:rPr>
          <w:lang w:val="en-US"/>
        </w:rPr>
        <w:t xml:space="preserve">ratings of the </w:t>
      </w:r>
      <w:r w:rsidR="00953133">
        <w:rPr>
          <w:lang w:val="en-US"/>
        </w:rPr>
        <w:t>2</w:t>
      </w:r>
      <w:r w:rsidR="00953133" w:rsidRPr="00953133">
        <w:rPr>
          <w:vertAlign w:val="superscript"/>
          <w:lang w:val="en-US"/>
        </w:rPr>
        <w:t>nd</w:t>
      </w:r>
      <w:r w:rsidR="00953133">
        <w:rPr>
          <w:lang w:val="en-US"/>
        </w:rPr>
        <w:t xml:space="preserve"> </w:t>
      </w:r>
      <w:r w:rsidR="00953133" w:rsidRPr="00AD059E">
        <w:rPr>
          <w:lang w:val="en-US"/>
        </w:rPr>
        <w:t xml:space="preserve">and </w:t>
      </w:r>
      <w:r w:rsidR="00953133">
        <w:rPr>
          <w:lang w:val="en-US"/>
        </w:rPr>
        <w:t>4</w:t>
      </w:r>
      <w:r w:rsidR="00953133" w:rsidRPr="00953133">
        <w:rPr>
          <w:vertAlign w:val="superscript"/>
          <w:lang w:val="en-US"/>
        </w:rPr>
        <w:t>th</w:t>
      </w:r>
      <w:r w:rsidR="00953133">
        <w:rPr>
          <w:lang w:val="en-US"/>
        </w:rPr>
        <w:t xml:space="preserve"> </w:t>
      </w:r>
      <w:r w:rsidR="00953133" w:rsidRPr="00AD059E">
        <w:rPr>
          <w:lang w:val="en-US"/>
        </w:rPr>
        <w:t xml:space="preserve">common </w:t>
      </w:r>
      <w:r w:rsidR="00953133">
        <w:rPr>
          <w:lang w:val="en-US"/>
        </w:rPr>
        <w:t>points</w:t>
      </w:r>
      <w:r w:rsidR="00953133" w:rsidRPr="00AD059E">
        <w:rPr>
          <w:lang w:val="en-US"/>
        </w:rPr>
        <w:t xml:space="preserve"> </w:t>
      </w:r>
      <w:r w:rsidR="0021406F">
        <w:rPr>
          <w:lang w:val="en-US"/>
        </w:rPr>
        <w:t xml:space="preserve">significantly </w:t>
      </w:r>
      <w:r w:rsidR="00953133" w:rsidRPr="00AD059E">
        <w:rPr>
          <w:lang w:val="en-US"/>
        </w:rPr>
        <w:t xml:space="preserve">differed, whereas the ratings of the </w:t>
      </w:r>
      <w:r w:rsidR="00953133">
        <w:rPr>
          <w:lang w:val="en-US"/>
        </w:rPr>
        <w:t>1</w:t>
      </w:r>
      <w:r w:rsidR="00953133" w:rsidRPr="00953133">
        <w:rPr>
          <w:vertAlign w:val="superscript"/>
          <w:lang w:val="en-US"/>
        </w:rPr>
        <w:t>st</w:t>
      </w:r>
      <w:r w:rsidR="00953133">
        <w:rPr>
          <w:lang w:val="en-US"/>
        </w:rPr>
        <w:t>, 3</w:t>
      </w:r>
      <w:r w:rsidR="00953133" w:rsidRPr="00953133">
        <w:rPr>
          <w:vertAlign w:val="superscript"/>
          <w:lang w:val="en-US"/>
        </w:rPr>
        <w:t>rd</w:t>
      </w:r>
      <w:r w:rsidR="00953133">
        <w:rPr>
          <w:lang w:val="en-US"/>
        </w:rPr>
        <w:t xml:space="preserve"> and 5</w:t>
      </w:r>
      <w:r w:rsidR="00953133" w:rsidRPr="00953133">
        <w:rPr>
          <w:vertAlign w:val="superscript"/>
          <w:lang w:val="en-US"/>
        </w:rPr>
        <w:t>th</w:t>
      </w:r>
      <w:r w:rsidR="00953133">
        <w:rPr>
          <w:lang w:val="en-US"/>
        </w:rPr>
        <w:t xml:space="preserve"> common points did not.</w:t>
      </w:r>
      <w:r w:rsidR="00D27AB4">
        <w:rPr>
          <w:lang w:val="en-US"/>
        </w:rPr>
        <w:t xml:space="preserve"> </w:t>
      </w:r>
      <w:r w:rsidR="00BB2224">
        <w:rPr>
          <w:lang w:val="en-US"/>
        </w:rPr>
        <w:t>This effect of rank position of the debt amount over and above its absolute value</w:t>
      </w:r>
      <w:r w:rsidR="00BB2224">
        <w:t xml:space="preserve"> </w:t>
      </w:r>
      <w:r w:rsidR="00AF6401">
        <w:t>did not differ</w:t>
      </w:r>
      <w:r w:rsidR="007F14C9">
        <w:t xml:space="preserve"> </w:t>
      </w:r>
      <w:r w:rsidR="00100A71">
        <w:t xml:space="preserve">across </w:t>
      </w:r>
      <w:r w:rsidR="00B74544">
        <w:t xml:space="preserve">the </w:t>
      </w:r>
      <w:r w:rsidR="007F14C9">
        <w:t xml:space="preserve">three question scenarios, </w:t>
      </w:r>
      <w:r w:rsidR="00BB2224">
        <w:t>as the 3</w:t>
      </w:r>
      <w:r w:rsidR="007F14C9">
        <w:t>-way interaction effect was not significant</w:t>
      </w:r>
      <w:r w:rsidR="006D32F0">
        <w:t xml:space="preserve">, </w:t>
      </w:r>
      <w:r w:rsidR="007F14C9" w:rsidRPr="007355EA">
        <w:rPr>
          <w:i/>
        </w:rPr>
        <w:t>F</w:t>
      </w:r>
      <w:r w:rsidR="0090345A">
        <w:t>(8, 592) = 1.59</w:t>
      </w:r>
      <w:r w:rsidR="007F14C9" w:rsidRPr="007355EA">
        <w:t xml:space="preserve">, </w:t>
      </w:r>
      <w:r w:rsidR="007F14C9" w:rsidRPr="007355EA">
        <w:rPr>
          <w:bCs/>
          <w:i/>
          <w:iCs/>
        </w:rPr>
        <w:t>p</w:t>
      </w:r>
      <w:r w:rsidR="007F14C9">
        <w:rPr>
          <w:bCs/>
        </w:rPr>
        <w:t xml:space="preserve"> = .</w:t>
      </w:r>
      <w:r w:rsidR="007F14C9" w:rsidRPr="007355EA">
        <w:rPr>
          <w:bCs/>
        </w:rPr>
        <w:t>1</w:t>
      </w:r>
      <w:r w:rsidR="007F14C9">
        <w:rPr>
          <w:bCs/>
        </w:rPr>
        <w:t>26.</w:t>
      </w:r>
    </w:p>
    <w:p w14:paraId="6F2CC04A" w14:textId="77777777" w:rsidR="00812B39" w:rsidRDefault="00812B39" w:rsidP="00BB2224">
      <w:pPr>
        <w:spacing w:line="480" w:lineRule="auto"/>
        <w:ind w:firstLine="709"/>
        <w:rPr>
          <w:bCs/>
        </w:rPr>
      </w:pPr>
    </w:p>
    <w:p w14:paraId="22D9BC30" w14:textId="77777777" w:rsidR="00BD53D7" w:rsidRDefault="00BD53D7" w:rsidP="00BD53D7">
      <w:pPr>
        <w:spacing w:line="480" w:lineRule="auto"/>
        <w:ind w:firstLine="709"/>
        <w:jc w:val="center"/>
        <w:rPr>
          <w:bCs/>
        </w:rPr>
      </w:pPr>
      <w:r>
        <w:rPr>
          <w:bCs/>
        </w:rPr>
        <w:t>INSERT FIGURE 2 HERE</w:t>
      </w:r>
    </w:p>
    <w:p w14:paraId="16154718" w14:textId="77777777" w:rsidR="00812B39" w:rsidRPr="00756508" w:rsidRDefault="00812B39" w:rsidP="00BB2224">
      <w:pPr>
        <w:spacing w:line="480" w:lineRule="auto"/>
        <w:ind w:firstLine="709"/>
      </w:pPr>
    </w:p>
    <w:p w14:paraId="49552C66" w14:textId="77777777" w:rsidR="001509EE" w:rsidRPr="00812B39" w:rsidRDefault="001509EE" w:rsidP="001509EE">
      <w:pPr>
        <w:spacing w:line="480" w:lineRule="auto"/>
        <w:rPr>
          <w:b/>
          <w:bCs/>
          <w:i/>
        </w:rPr>
      </w:pPr>
      <w:r w:rsidRPr="00812B39">
        <w:rPr>
          <w:b/>
          <w:bCs/>
          <w:i/>
        </w:rPr>
        <w:t>Range effects</w:t>
      </w:r>
    </w:p>
    <w:p w14:paraId="6395263C" w14:textId="3EC445EC" w:rsidR="00F173A6" w:rsidRDefault="001509EE" w:rsidP="00CD6A2D">
      <w:pPr>
        <w:spacing w:line="480" w:lineRule="auto"/>
        <w:rPr>
          <w:bCs/>
        </w:rPr>
      </w:pPr>
      <w:r w:rsidRPr="00B9308E">
        <w:rPr>
          <w:bCs/>
          <w:i/>
        </w:rPr>
        <w:tab/>
      </w:r>
      <w:r w:rsidR="00547641">
        <w:rPr>
          <w:bCs/>
        </w:rPr>
        <w:t>Table 5</w:t>
      </w:r>
      <w:r w:rsidRPr="00B9308E">
        <w:rPr>
          <w:bCs/>
        </w:rPr>
        <w:t xml:space="preserve"> presents the overall scores (the responses’ average for all the 11 amounts) for both the negatively and positively skewed conditions, separately for each question type. In line with the range principle, the average response</w:t>
      </w:r>
      <w:r w:rsidR="008F1EBA">
        <w:rPr>
          <w:bCs/>
        </w:rPr>
        <w:t>s</w:t>
      </w:r>
      <w:r w:rsidRPr="00B9308E">
        <w:rPr>
          <w:bCs/>
        </w:rPr>
        <w:t xml:space="preserve"> </w:t>
      </w:r>
      <w:r w:rsidR="008F1EBA">
        <w:rPr>
          <w:bCs/>
        </w:rPr>
        <w:t>were</w:t>
      </w:r>
      <w:r w:rsidRPr="00B9308E">
        <w:rPr>
          <w:bCs/>
        </w:rPr>
        <w:t xml:space="preserve"> higher in the negat</w:t>
      </w:r>
      <w:r w:rsidR="00953133">
        <w:rPr>
          <w:bCs/>
        </w:rPr>
        <w:t>ively skewed distribution</w:t>
      </w:r>
      <w:r w:rsidR="00F173A6">
        <w:rPr>
          <w:bCs/>
        </w:rPr>
        <w:t xml:space="preserve">—the differences being of large effect </w:t>
      </w:r>
      <w:r w:rsidR="00295359">
        <w:rPr>
          <w:bCs/>
        </w:rPr>
        <w:t xml:space="preserve">size </w:t>
      </w:r>
      <w:r w:rsidR="0006628B">
        <w:rPr>
          <w:bCs/>
        </w:rPr>
        <w:fldChar w:fldCharType="begin"/>
      </w:r>
      <w:r w:rsidR="00080BAA">
        <w:rPr>
          <w:bCs/>
        </w:rPr>
        <w:instrText xml:space="preserve"> ADDIN EN.CITE &lt;EndNote&gt;&lt;Cite&gt;&lt;Author&gt;Cohen&lt;/Author&gt;&lt;Year&gt;1969&lt;/Year&gt;&lt;RecNum&gt;736&lt;/RecNum&gt;&lt;DisplayText&gt;(Cohen 1969)&lt;/DisplayText&gt;&lt;record&gt;&lt;rec-number&gt;736&lt;/rec-number&gt;&lt;foreign-keys&gt;&lt;key app="EN" db-id="xwe9pe9wg29rarera5yvwdvj99zrrfvtzpz0"&gt;736&lt;/key&gt;&lt;/foreign-keys&gt;&lt;ref-type name="Book"&gt;6&lt;/ref-type&gt;&lt;contributors&gt;&lt;authors&gt;&lt;author&gt;Cohen, J.&lt;/author&gt;&lt;/authors&gt;&lt;/contributors&gt;&lt;titles&gt;&lt;title&gt;Statistical power analysis for the behavioral sciences&lt;/title&gt;&lt;/titles&gt;&lt;edition&gt;2nd&lt;/edition&gt;&lt;dates&gt;&lt;year&gt;1969&lt;/year&gt;&lt;/dates&gt;&lt;pub-location&gt;New York&lt;/pub-location&gt;&lt;publisher&gt;Academic Press&lt;/publisher&gt;&lt;urls&gt;&lt;/urls&gt;&lt;/record&gt;&lt;/Cite&gt;&lt;/EndNote&gt;</w:instrText>
      </w:r>
      <w:r w:rsidR="0006628B">
        <w:rPr>
          <w:bCs/>
        </w:rPr>
        <w:fldChar w:fldCharType="separate"/>
      </w:r>
      <w:r w:rsidR="00080BAA">
        <w:rPr>
          <w:bCs/>
          <w:noProof/>
        </w:rPr>
        <w:t>(</w:t>
      </w:r>
      <w:hyperlink w:anchor="_ENREF_14" w:tooltip="Cohen, 1969 #736" w:history="1">
        <w:r w:rsidR="000C1007">
          <w:rPr>
            <w:bCs/>
            <w:noProof/>
          </w:rPr>
          <w:t>Cohen 1969</w:t>
        </w:r>
      </w:hyperlink>
      <w:r w:rsidR="00080BAA">
        <w:rPr>
          <w:bCs/>
          <w:noProof/>
        </w:rPr>
        <w:t>)</w:t>
      </w:r>
      <w:r w:rsidR="0006628B">
        <w:rPr>
          <w:bCs/>
        </w:rPr>
        <w:fldChar w:fldCharType="end"/>
      </w:r>
      <w:r w:rsidR="00295359">
        <w:rPr>
          <w:bCs/>
        </w:rPr>
        <w:t>.</w:t>
      </w:r>
    </w:p>
    <w:p w14:paraId="6BE8BC30" w14:textId="77777777" w:rsidR="00812B39" w:rsidRDefault="00812B39" w:rsidP="00CD6A2D">
      <w:pPr>
        <w:spacing w:line="480" w:lineRule="auto"/>
        <w:rPr>
          <w:bCs/>
        </w:rPr>
      </w:pPr>
    </w:p>
    <w:p w14:paraId="5A8868F5" w14:textId="77777777" w:rsidR="00BD53D7" w:rsidRDefault="00BD53D7" w:rsidP="00BD53D7">
      <w:pPr>
        <w:spacing w:line="480" w:lineRule="auto"/>
        <w:ind w:firstLine="709"/>
        <w:jc w:val="center"/>
        <w:rPr>
          <w:bCs/>
        </w:rPr>
      </w:pPr>
      <w:r>
        <w:rPr>
          <w:bCs/>
        </w:rPr>
        <w:lastRenderedPageBreak/>
        <w:t>INSERT TABLE 5 HERE</w:t>
      </w:r>
    </w:p>
    <w:p w14:paraId="3E2F7205" w14:textId="77777777" w:rsidR="00812B39" w:rsidRDefault="00812B39" w:rsidP="00CD6A2D">
      <w:pPr>
        <w:spacing w:line="480" w:lineRule="auto"/>
        <w:rPr>
          <w:bCs/>
        </w:rPr>
      </w:pPr>
    </w:p>
    <w:p w14:paraId="3D35FCB0" w14:textId="77777777" w:rsidR="009D30CF" w:rsidRPr="00CD6A2D" w:rsidRDefault="001509EE" w:rsidP="00CD6A2D">
      <w:pPr>
        <w:spacing w:line="480" w:lineRule="auto"/>
        <w:ind w:firstLine="709"/>
        <w:rPr>
          <w:bCs/>
        </w:rPr>
      </w:pPr>
      <w:r w:rsidRPr="00B9308E">
        <w:t>A 2 (between: distribution</w:t>
      </w:r>
      <w:r w:rsidR="009D30CF">
        <w:t>) × 3</w:t>
      </w:r>
      <w:r w:rsidRPr="00B9308E">
        <w:t xml:space="preserve"> (within: question) mixed ANOVA </w:t>
      </w:r>
      <w:r w:rsidR="009D30CF">
        <w:t>revealed a significant main effect of distribution</w:t>
      </w:r>
      <w:r w:rsidR="006D32F0">
        <w:t xml:space="preserve">, </w:t>
      </w:r>
      <w:r w:rsidR="009D30CF" w:rsidRPr="00B9308E">
        <w:rPr>
          <w:i/>
        </w:rPr>
        <w:t>F</w:t>
      </w:r>
      <w:r w:rsidR="0012256E">
        <w:t>(1, 95) = 20.19</w:t>
      </w:r>
      <w:r w:rsidR="009D30CF" w:rsidRPr="00B9308E">
        <w:t xml:space="preserve">, </w:t>
      </w:r>
      <w:r w:rsidR="009D30CF" w:rsidRPr="00B9308E">
        <w:rPr>
          <w:i/>
        </w:rPr>
        <w:t>p</w:t>
      </w:r>
      <w:r w:rsidR="009D30CF" w:rsidRPr="00B9308E">
        <w:t xml:space="preserve"> &lt; .001, </w:t>
      </w:r>
      <w:r w:rsidR="009D30CF" w:rsidRPr="00B9308E">
        <w:rPr>
          <w:bCs/>
        </w:rPr>
        <w:t>η</w:t>
      </w:r>
      <w:r w:rsidR="009D30CF" w:rsidRPr="00B9308E">
        <w:rPr>
          <w:bCs/>
          <w:vertAlign w:val="subscript"/>
        </w:rPr>
        <w:t>p</w:t>
      </w:r>
      <w:r w:rsidR="009D30CF" w:rsidRPr="00B9308E">
        <w:rPr>
          <w:bCs/>
          <w:vertAlign w:val="superscript"/>
        </w:rPr>
        <w:t xml:space="preserve">2 </w:t>
      </w:r>
      <w:r w:rsidR="0012256E">
        <w:rPr>
          <w:bCs/>
        </w:rPr>
        <w:t>= .18</w:t>
      </w:r>
      <w:r w:rsidR="00100A71">
        <w:t>. A</w:t>
      </w:r>
      <w:r w:rsidR="009D30CF">
        <w:t>s predicted, p</w:t>
      </w:r>
      <w:r w:rsidR="009D30CF" w:rsidRPr="00B9308E">
        <w:t>articipants reported higher responses in the</w:t>
      </w:r>
      <w:r w:rsidR="00FD7C57">
        <w:t xml:space="preserve"> negatively skewed distribution </w:t>
      </w:r>
      <w:r w:rsidR="009D30CF" w:rsidRPr="00B9308E">
        <w:t>compared to the</w:t>
      </w:r>
      <w:r w:rsidR="005E13E6">
        <w:t xml:space="preserve"> positively skewed distribution</w:t>
      </w:r>
      <w:r w:rsidR="009D30CF">
        <w:t xml:space="preserve">. There was also </w:t>
      </w:r>
      <w:r w:rsidR="00460713">
        <w:t xml:space="preserve">a </w:t>
      </w:r>
      <w:r w:rsidR="009D30CF">
        <w:t>m</w:t>
      </w:r>
      <w:r w:rsidR="009D30CF" w:rsidRPr="00B9308E">
        <w:t>ain</w:t>
      </w:r>
      <w:r w:rsidRPr="00B9308E">
        <w:t xml:space="preserve"> effect of question</w:t>
      </w:r>
      <w:r w:rsidR="006D32F0">
        <w:t xml:space="preserve">, </w:t>
      </w:r>
      <w:r w:rsidRPr="00B9308E">
        <w:rPr>
          <w:i/>
        </w:rPr>
        <w:t>F</w:t>
      </w:r>
      <w:r w:rsidR="0012256E">
        <w:t>(2, 190) = 50.57</w:t>
      </w:r>
      <w:r w:rsidRPr="00B9308E">
        <w:t xml:space="preserve">, </w:t>
      </w:r>
      <w:r w:rsidRPr="00B9308E">
        <w:rPr>
          <w:i/>
        </w:rPr>
        <w:t>p</w:t>
      </w:r>
      <w:r w:rsidRPr="00B9308E">
        <w:t xml:space="preserve"> &lt; .001, </w:t>
      </w:r>
      <w:r w:rsidRPr="00B9308E">
        <w:rPr>
          <w:bCs/>
        </w:rPr>
        <w:t>η</w:t>
      </w:r>
      <w:r w:rsidRPr="00B9308E">
        <w:rPr>
          <w:bCs/>
          <w:vertAlign w:val="subscript"/>
        </w:rPr>
        <w:t>p</w:t>
      </w:r>
      <w:r w:rsidRPr="00B9308E">
        <w:rPr>
          <w:bCs/>
          <w:vertAlign w:val="superscript"/>
        </w:rPr>
        <w:t xml:space="preserve">2 </w:t>
      </w:r>
      <w:r w:rsidR="0012256E">
        <w:rPr>
          <w:bCs/>
        </w:rPr>
        <w:t>= .35</w:t>
      </w:r>
      <w:r w:rsidR="009D30CF">
        <w:t xml:space="preserve">; </w:t>
      </w:r>
      <w:r w:rsidRPr="00B9308E">
        <w:t xml:space="preserve">question 3 </w:t>
      </w:r>
      <w:r w:rsidR="009D30CF">
        <w:t xml:space="preserve">(‘job’) </w:t>
      </w:r>
      <w:r w:rsidRPr="00B9308E">
        <w:t>received significantly lower responses than the other two questions</w:t>
      </w:r>
      <w:r w:rsidR="00BC2220">
        <w:t xml:space="preserve"> </w:t>
      </w:r>
      <w:r w:rsidR="009D30CF">
        <w:t xml:space="preserve">and question 2 (‘difficulty’) </w:t>
      </w:r>
      <w:r w:rsidRPr="00B9308E">
        <w:t xml:space="preserve">attracted lower responses than question </w:t>
      </w:r>
      <w:r w:rsidR="00BC2220">
        <w:t xml:space="preserve">1 (‘concern’). </w:t>
      </w:r>
      <w:r w:rsidR="009D30CF">
        <w:t xml:space="preserve">However, the </w:t>
      </w:r>
      <w:r w:rsidRPr="00B9308E">
        <w:t xml:space="preserve">interaction distribution × question was not </w:t>
      </w:r>
      <w:r w:rsidR="009D30CF">
        <w:t>significant</w:t>
      </w:r>
      <w:r w:rsidR="00BC740F">
        <w:t>,</w:t>
      </w:r>
      <w:r w:rsidR="00BC740F" w:rsidRPr="00B9308E">
        <w:rPr>
          <w:i/>
        </w:rPr>
        <w:t xml:space="preserve"> F</w:t>
      </w:r>
      <w:r w:rsidR="0012256E">
        <w:t>(2, 19</w:t>
      </w:r>
      <w:r w:rsidRPr="00B9308E">
        <w:t xml:space="preserve">0) </w:t>
      </w:r>
      <w:r w:rsidR="0012256E">
        <w:t>&lt;</w:t>
      </w:r>
      <w:r w:rsidRPr="00B9308E">
        <w:t xml:space="preserve"> 1</w:t>
      </w:r>
      <w:r w:rsidR="009D30CF">
        <w:t xml:space="preserve">, confirming that the large effect of distribution </w:t>
      </w:r>
      <w:r w:rsidR="00B74544">
        <w:t xml:space="preserve">skew </w:t>
      </w:r>
      <w:r w:rsidR="00AF6401">
        <w:t>did not differ across</w:t>
      </w:r>
      <w:r w:rsidR="009D30CF">
        <w:t xml:space="preserve"> the three scenarios. </w:t>
      </w:r>
    </w:p>
    <w:p w14:paraId="5B2BC1BB" w14:textId="044F2148" w:rsidR="001509EE" w:rsidRDefault="008E350D" w:rsidP="008E350D">
      <w:pPr>
        <w:spacing w:line="480" w:lineRule="auto"/>
        <w:ind w:firstLine="709"/>
      </w:pPr>
      <w:r>
        <w:t xml:space="preserve">These results </w:t>
      </w:r>
      <w:r w:rsidR="00AD13AA">
        <w:t xml:space="preserve">support </w:t>
      </w:r>
      <w:r>
        <w:t>the hypothesis that students perceive indebtedness in relative terms</w:t>
      </w:r>
      <w:r w:rsidR="00C57FCE">
        <w:t>. W</w:t>
      </w:r>
      <w:r w:rsidR="001509EE" w:rsidRPr="00B9308E">
        <w:t>hen asked to imagine how worried they would be if they owed specific amount</w:t>
      </w:r>
      <w:r w:rsidR="000761D7">
        <w:t>s</w:t>
      </w:r>
      <w:r w:rsidR="001509EE" w:rsidRPr="00B9308E">
        <w:t xml:space="preserve"> of </w:t>
      </w:r>
      <w:r w:rsidR="000761D7">
        <w:t>money</w:t>
      </w:r>
      <w:r w:rsidR="000761D7" w:rsidRPr="00B9308E">
        <w:t xml:space="preserve"> </w:t>
      </w:r>
      <w:r w:rsidR="001509EE" w:rsidRPr="00B9308E">
        <w:t>by the time they graduate, students</w:t>
      </w:r>
      <w:r w:rsidR="000761D7">
        <w:t>’</w:t>
      </w:r>
      <w:r w:rsidR="001509EE" w:rsidRPr="00B9308E">
        <w:t xml:space="preserve"> responses were best predicted by the rank and range principles </w:t>
      </w:r>
      <w:r w:rsidR="0006628B" w:rsidRPr="00B9308E">
        <w:fldChar w:fldCharType="begin"/>
      </w:r>
      <w:r w:rsidR="00D00C5C">
        <w:instrText xml:space="preserve"> ADDIN EN.CITE &lt;EndNote&gt;&lt;Cite&gt;&lt;Author&gt;Parducci&lt;/Author&gt;&lt;Year&gt;1965&lt;/Year&gt;&lt;RecNum&gt;381&lt;/RecNum&gt;&lt;DisplayText&gt;(Parducci 1965)&lt;/DisplayText&gt;&lt;record&gt;&lt;rec-number&gt;381&lt;/rec-number&gt;&lt;foreign-keys&gt;&lt;key app="EN" db-id="xwe9pe9wg29rarera5yvwdvj99zrrfvtzpz0"&gt;381&lt;/key&gt;&lt;/foreign-keys&gt;&lt;ref-type name="Journal Article"&gt;17&lt;/ref-type&gt;&lt;contributors&gt;&lt;authors&gt;&lt;author&gt;Parducci, A.&lt;/author&gt;&lt;/authors&gt;&lt;/contributors&gt;&lt;titles&gt;&lt;title&gt;Category judgment: A range-frequency model&lt;/title&gt;&lt;secondary-title&gt;Psychological Review&lt;/secondary-title&gt;&lt;alt-title&gt;Psychol Rev&lt;/alt-title&gt;&lt;/titles&gt;&lt;periodical&gt;&lt;full-title&gt;Psychological Review&lt;/full-title&gt;&lt;/periodical&gt;&lt;alt-periodical&gt;&lt;full-title&gt;Psychol Rev&lt;/full-title&gt;&lt;/alt-periodical&gt;&lt;pages&gt;407-18&lt;/pages&gt;&lt;volume&gt;72&lt;/volume&gt;&lt;dates&gt;&lt;year&gt;1965&lt;/year&gt;&lt;/dates&gt;&lt;isbn&gt;0033-295X&lt;/isbn&gt;&lt;accession-num&gt;ISI:A1965CBM1000001&lt;/accession-num&gt;&lt;urls&gt;&lt;related-urls&gt;&lt;url&gt;&amp;lt;Go to ISI&amp;gt;://A1965CBM1000001&lt;/url&gt;&lt;/related-urls&gt;&lt;/urls&gt;&lt;language&gt;English&lt;/language&gt;&lt;/record&gt;&lt;/Cite&gt;&lt;/EndNote&gt;</w:instrText>
      </w:r>
      <w:r w:rsidR="0006628B" w:rsidRPr="00B9308E">
        <w:fldChar w:fldCharType="separate"/>
      </w:r>
      <w:r w:rsidR="0050442F">
        <w:rPr>
          <w:noProof/>
        </w:rPr>
        <w:t>(</w:t>
      </w:r>
      <w:hyperlink w:anchor="_ENREF_33" w:tooltip="Parducci, 1965 #381" w:history="1">
        <w:r w:rsidR="000C1007">
          <w:rPr>
            <w:noProof/>
          </w:rPr>
          <w:t>Parducci 1965</w:t>
        </w:r>
      </w:hyperlink>
      <w:r w:rsidR="0050442F">
        <w:rPr>
          <w:noProof/>
        </w:rPr>
        <w:t>)</w:t>
      </w:r>
      <w:r w:rsidR="0006628B" w:rsidRPr="00B9308E">
        <w:fldChar w:fldCharType="end"/>
      </w:r>
      <w:r w:rsidR="001509EE" w:rsidRPr="00B9308E">
        <w:t xml:space="preserve">. Other holistic features of the context (e.g., debt average) did not play a role, thus no empirical support was observed for alternative theories </w:t>
      </w:r>
      <w:r w:rsidR="006D2EA6">
        <w:t>(e.g., ALT)</w:t>
      </w:r>
      <w:r w:rsidR="001509EE">
        <w:t>.</w:t>
      </w:r>
    </w:p>
    <w:p w14:paraId="38B3FBF3" w14:textId="77777777" w:rsidR="004061C1" w:rsidRPr="004061C1" w:rsidRDefault="00EF4C12" w:rsidP="004061C1">
      <w:pPr>
        <w:spacing w:line="480" w:lineRule="auto"/>
        <w:jc w:val="center"/>
        <w:rPr>
          <w:b/>
        </w:rPr>
      </w:pPr>
      <w:r>
        <w:rPr>
          <w:b/>
        </w:rPr>
        <w:t>Study 3</w:t>
      </w:r>
    </w:p>
    <w:p w14:paraId="6BD56B06" w14:textId="53362903" w:rsidR="00D80435" w:rsidRPr="00085FC6" w:rsidRDefault="00D80435" w:rsidP="00085FC6">
      <w:pPr>
        <w:spacing w:line="480" w:lineRule="auto"/>
        <w:ind w:firstLine="709"/>
        <w:rPr>
          <w:bCs/>
          <w:color w:val="FF0000"/>
        </w:rPr>
      </w:pPr>
      <w:r w:rsidRPr="00085FC6">
        <w:rPr>
          <w:bCs/>
        </w:rPr>
        <w:t xml:space="preserve">In this study we </w:t>
      </w:r>
      <w:r w:rsidR="00BC48A6" w:rsidRPr="00085FC6">
        <w:rPr>
          <w:bCs/>
        </w:rPr>
        <w:t>investigated</w:t>
      </w:r>
      <w:r w:rsidRPr="00085FC6">
        <w:rPr>
          <w:bCs/>
        </w:rPr>
        <w:t xml:space="preserve"> </w:t>
      </w:r>
      <w:r w:rsidR="00BC48A6" w:rsidRPr="00085FC6">
        <w:rPr>
          <w:bCs/>
        </w:rPr>
        <w:t xml:space="preserve">whether contextual effects </w:t>
      </w:r>
      <w:r w:rsidR="00864991" w:rsidRPr="00085FC6">
        <w:rPr>
          <w:bCs/>
        </w:rPr>
        <w:t>oc</w:t>
      </w:r>
      <w:r w:rsidR="00FE49FE" w:rsidRPr="00085FC6">
        <w:rPr>
          <w:bCs/>
        </w:rPr>
        <w:t xml:space="preserve">cur across different </w:t>
      </w:r>
      <w:r w:rsidR="00B5344F" w:rsidRPr="00085FC6">
        <w:rPr>
          <w:bCs/>
        </w:rPr>
        <w:t xml:space="preserve">components of student </w:t>
      </w:r>
      <w:r w:rsidR="00FE49FE" w:rsidRPr="00085FC6">
        <w:rPr>
          <w:bCs/>
        </w:rPr>
        <w:t xml:space="preserve">debt. </w:t>
      </w:r>
      <w:r w:rsidR="00531308" w:rsidRPr="00085FC6">
        <w:rPr>
          <w:bCs/>
        </w:rPr>
        <w:t xml:space="preserve">In the UK—as from the academic year 1998-1999—those who take a student loan to cover tuition fees benefit from an income contingent repayment scheme: Former students </w:t>
      </w:r>
      <w:r w:rsidR="000761D7">
        <w:rPr>
          <w:bCs/>
        </w:rPr>
        <w:t xml:space="preserve">do not </w:t>
      </w:r>
      <w:r w:rsidR="00531308" w:rsidRPr="00085FC6">
        <w:rPr>
          <w:bCs/>
        </w:rPr>
        <w:t xml:space="preserve">repay the loan unless and until their income exceeds a specific amount. Income contingent </w:t>
      </w:r>
      <w:r w:rsidR="00D15619" w:rsidRPr="00085FC6">
        <w:rPr>
          <w:bCs/>
        </w:rPr>
        <w:t>loans</w:t>
      </w:r>
      <w:r w:rsidR="00531308" w:rsidRPr="00085FC6">
        <w:rPr>
          <w:bCs/>
        </w:rPr>
        <w:t xml:space="preserve"> </w:t>
      </w:r>
      <w:r w:rsidR="00085FC6" w:rsidRPr="00085FC6">
        <w:rPr>
          <w:bCs/>
        </w:rPr>
        <w:t xml:space="preserve">(ICLs) </w:t>
      </w:r>
      <w:r w:rsidR="00D15619" w:rsidRPr="00085FC6">
        <w:rPr>
          <w:bCs/>
        </w:rPr>
        <w:t xml:space="preserve">thus represent a specific form of debt that </w:t>
      </w:r>
      <w:r w:rsidR="000761D7">
        <w:rPr>
          <w:bCs/>
        </w:rPr>
        <w:t xml:space="preserve">may </w:t>
      </w:r>
      <w:r w:rsidR="00085FC6">
        <w:rPr>
          <w:bCs/>
        </w:rPr>
        <w:t>attracts</w:t>
      </w:r>
      <w:r w:rsidR="00085FC6" w:rsidRPr="00085FC6">
        <w:rPr>
          <w:bCs/>
        </w:rPr>
        <w:t xml:space="preserve"> different </w:t>
      </w:r>
      <w:r w:rsidR="000761D7">
        <w:rPr>
          <w:bCs/>
        </w:rPr>
        <w:t xml:space="preserve">or reduced </w:t>
      </w:r>
      <w:r w:rsidR="00085FC6" w:rsidRPr="00085FC6">
        <w:rPr>
          <w:bCs/>
        </w:rPr>
        <w:t>concerns, as they allow students to smooth consumption over their lifecycle and protect them against economic hardship and even bankruptcy, which compromises their capacity to borrow in the future</w:t>
      </w:r>
      <w:r w:rsidR="00D15619" w:rsidRPr="00085FC6">
        <w:rPr>
          <w:bCs/>
        </w:rPr>
        <w:t xml:space="preserve"> </w:t>
      </w:r>
      <w:r w:rsidR="0006628B" w:rsidRPr="00085FC6">
        <w:rPr>
          <w:bCs/>
        </w:rPr>
        <w:fldChar w:fldCharType="begin"/>
      </w:r>
      <w:r w:rsidR="00D15619" w:rsidRPr="00085FC6">
        <w:rPr>
          <w:bCs/>
        </w:rPr>
        <w:instrText xml:space="preserve"> ADDIN EN.CITE &lt;EndNote&gt;&lt;Cite&gt;&lt;Author&gt;Chapman&lt;/Author&gt;&lt;Year&gt;2006&lt;/Year&gt;&lt;RecNum&gt;852&lt;/RecNum&gt;&lt;DisplayText&gt;(Barr 1989; Chapman 2006)&lt;/DisplayText&gt;&lt;record&gt;&lt;rec-number&gt;852&lt;/rec-number&gt;&lt;foreign-keys&gt;&lt;key app="EN" db-id="xwe9pe9wg29rarera5yvwdvj99zrrfvtzpz0"&gt;852&lt;/key&gt;&lt;/foreign-keys&gt;&lt;ref-type name="Book"&gt;6&lt;/ref-type&gt;&lt;contributors&gt;&lt;authors&gt;&lt;author&gt;Chapman, B.&lt;/author&gt;&lt;/authors&gt;&lt;/contributors&gt;&lt;titles&gt;&lt;title&gt;Government managing risk: Income contingent loans for social and economic progress&lt;/title&gt;&lt;/titles&gt;&lt;dates&gt;&lt;year&gt;2006&lt;/year&gt;&lt;/dates&gt;&lt;pub-location&gt;London&lt;/pub-location&gt;&lt;publisher&gt;Routledge&lt;/publisher&gt;&lt;urls&gt;&lt;/urls&gt;&lt;/record&gt;&lt;/Cite&gt;&lt;Cite&gt;&lt;Author&gt;Barr&lt;/Author&gt;&lt;Year&gt;1989&lt;/Year&gt;&lt;RecNum&gt;849&lt;/RecNum&gt;&lt;record&gt;&lt;rec-number&gt;849&lt;/rec-number&gt;&lt;foreign-keys&gt;&lt;key app="EN" db-id="xwe9pe9wg29rarera5yvwdvj99zrrfvtzpz0"&gt;849&lt;/key&gt;&lt;/foreign-keys&gt;&lt;ref-type name="Book"&gt;6&lt;/ref-type&gt;&lt;contributors&gt;&lt;authors&gt;&lt;author&gt;Barr, N.&lt;/author&gt;&lt;/authors&gt;&lt;/contributors&gt;&lt;titles&gt;&lt;title&gt;Student loans: The next steps&lt;/title&gt;&lt;/titles&gt;&lt;dates&gt;&lt;year&gt;1989&lt;/year&gt;&lt;/dates&gt;&lt;pub-location&gt;London&lt;/pub-location&gt;&lt;publisher&gt;The David Hume Institute&lt;/publisher&gt;&lt;urls&gt;&lt;/urls&gt;&lt;/record&gt;&lt;/Cite&gt;&lt;/EndNote&gt;</w:instrText>
      </w:r>
      <w:r w:rsidR="0006628B" w:rsidRPr="00085FC6">
        <w:rPr>
          <w:bCs/>
        </w:rPr>
        <w:fldChar w:fldCharType="separate"/>
      </w:r>
      <w:r w:rsidR="00D15619" w:rsidRPr="00085FC6">
        <w:rPr>
          <w:bCs/>
          <w:noProof/>
        </w:rPr>
        <w:t>(</w:t>
      </w:r>
      <w:hyperlink w:anchor="_ENREF_2" w:tooltip="Barr, 1989 #849" w:history="1">
        <w:r w:rsidR="000C1007" w:rsidRPr="00085FC6">
          <w:rPr>
            <w:bCs/>
            <w:noProof/>
          </w:rPr>
          <w:t>Barr 1989</w:t>
        </w:r>
      </w:hyperlink>
      <w:r w:rsidR="00D15619" w:rsidRPr="00085FC6">
        <w:rPr>
          <w:bCs/>
          <w:noProof/>
        </w:rPr>
        <w:t xml:space="preserve">; </w:t>
      </w:r>
      <w:hyperlink w:anchor="_ENREF_9" w:tooltip="Chapman, 2006 #852" w:history="1">
        <w:r w:rsidR="000C1007" w:rsidRPr="00085FC6">
          <w:rPr>
            <w:bCs/>
            <w:noProof/>
          </w:rPr>
          <w:t>Chapman 2006</w:t>
        </w:r>
      </w:hyperlink>
      <w:r w:rsidR="00D15619" w:rsidRPr="00085FC6">
        <w:rPr>
          <w:bCs/>
          <w:noProof/>
        </w:rPr>
        <w:t>)</w:t>
      </w:r>
      <w:r w:rsidR="0006628B" w:rsidRPr="00085FC6">
        <w:rPr>
          <w:bCs/>
        </w:rPr>
        <w:fldChar w:fldCharType="end"/>
      </w:r>
      <w:r w:rsidR="00085FC6" w:rsidRPr="00085FC6">
        <w:rPr>
          <w:bCs/>
        </w:rPr>
        <w:t xml:space="preserve">. </w:t>
      </w:r>
      <w:r w:rsidR="005962EA" w:rsidRPr="00085FC6">
        <w:rPr>
          <w:bCs/>
        </w:rPr>
        <w:t xml:space="preserve">Thus, Study </w:t>
      </w:r>
      <w:r w:rsidR="005962EA" w:rsidRPr="00085FC6">
        <w:rPr>
          <w:bCs/>
        </w:rPr>
        <w:lastRenderedPageBreak/>
        <w:t xml:space="preserve">3 was a replication of Study 2 where we instructed students to consider </w:t>
      </w:r>
      <w:r w:rsidR="00FE49FE" w:rsidRPr="00085FC6">
        <w:rPr>
          <w:bCs/>
        </w:rPr>
        <w:t xml:space="preserve">the </w:t>
      </w:r>
      <w:r w:rsidR="009B6FA5" w:rsidRPr="00085FC6">
        <w:rPr>
          <w:bCs/>
        </w:rPr>
        <w:t xml:space="preserve">to-be-assessed </w:t>
      </w:r>
      <w:r w:rsidR="00FE49FE" w:rsidRPr="00D15619">
        <w:rPr>
          <w:bCs/>
        </w:rPr>
        <w:t xml:space="preserve">amounts as either </w:t>
      </w:r>
      <w:r w:rsidR="00B5344F" w:rsidRPr="00D15619">
        <w:rPr>
          <w:bCs/>
        </w:rPr>
        <w:t xml:space="preserve">due to </w:t>
      </w:r>
      <w:r w:rsidR="00085FC6">
        <w:rPr>
          <w:bCs/>
        </w:rPr>
        <w:t>ICLs,</w:t>
      </w:r>
      <w:r w:rsidR="00FE49FE" w:rsidRPr="00D15619">
        <w:rPr>
          <w:bCs/>
        </w:rPr>
        <w:t xml:space="preserve"> or n</w:t>
      </w:r>
      <w:r w:rsidR="00347FA0" w:rsidRPr="00D15619">
        <w:rPr>
          <w:bCs/>
        </w:rPr>
        <w:t>ot (non-ICL debt).</w:t>
      </w:r>
    </w:p>
    <w:p w14:paraId="7577A589" w14:textId="77777777" w:rsidR="004061C1" w:rsidRPr="00D80435" w:rsidRDefault="004061C1" w:rsidP="004061C1">
      <w:pPr>
        <w:spacing w:line="480" w:lineRule="auto"/>
        <w:jc w:val="center"/>
        <w:rPr>
          <w:b/>
          <w:bCs/>
        </w:rPr>
      </w:pPr>
      <w:r w:rsidRPr="00D80435">
        <w:rPr>
          <w:b/>
          <w:bCs/>
        </w:rPr>
        <w:t>Method</w:t>
      </w:r>
    </w:p>
    <w:p w14:paraId="0A166964" w14:textId="77777777" w:rsidR="004061C1" w:rsidRPr="001C5FD5" w:rsidRDefault="004061C1" w:rsidP="004061C1">
      <w:pPr>
        <w:spacing w:line="480" w:lineRule="auto"/>
        <w:rPr>
          <w:b/>
          <w:bCs/>
        </w:rPr>
      </w:pPr>
      <w:r w:rsidRPr="001C5FD5">
        <w:rPr>
          <w:b/>
          <w:bCs/>
          <w:i/>
        </w:rPr>
        <w:t>Participants</w:t>
      </w:r>
      <w:r w:rsidRPr="001C5FD5">
        <w:rPr>
          <w:b/>
          <w:bCs/>
        </w:rPr>
        <w:t xml:space="preserve"> </w:t>
      </w:r>
    </w:p>
    <w:p w14:paraId="18D5D51B" w14:textId="143E0AF4" w:rsidR="004061C1" w:rsidRPr="00347FA0" w:rsidRDefault="004061C1" w:rsidP="00CB5295">
      <w:pPr>
        <w:spacing w:line="480" w:lineRule="auto"/>
        <w:ind w:firstLine="709"/>
        <w:rPr>
          <w:bCs/>
        </w:rPr>
      </w:pPr>
      <w:r w:rsidRPr="001C5FD5">
        <w:rPr>
          <w:bCs/>
        </w:rPr>
        <w:t xml:space="preserve">A total of </w:t>
      </w:r>
      <w:r w:rsidR="00D80435" w:rsidRPr="001C5FD5">
        <w:rPr>
          <w:bCs/>
        </w:rPr>
        <w:t>84</w:t>
      </w:r>
      <w:r w:rsidRPr="001C5FD5">
        <w:rPr>
          <w:bCs/>
        </w:rPr>
        <w:t xml:space="preserve"> </w:t>
      </w:r>
      <w:r w:rsidR="008E54F9" w:rsidRPr="001C5FD5">
        <w:rPr>
          <w:bCs/>
        </w:rPr>
        <w:t>participants</w:t>
      </w:r>
      <w:r w:rsidRPr="001C5FD5">
        <w:rPr>
          <w:bCs/>
        </w:rPr>
        <w:t xml:space="preserve"> </w:t>
      </w:r>
      <w:r w:rsidR="008E54F9" w:rsidRPr="001C5FD5">
        <w:rPr>
          <w:bCs/>
        </w:rPr>
        <w:t>(48</w:t>
      </w:r>
      <w:r w:rsidRPr="001C5FD5">
        <w:rPr>
          <w:bCs/>
        </w:rPr>
        <w:t xml:space="preserve"> fe</w:t>
      </w:r>
      <w:r w:rsidR="008E54F9" w:rsidRPr="001C5FD5">
        <w:rPr>
          <w:bCs/>
        </w:rPr>
        <w:t>males) volunteered to take p</w:t>
      </w:r>
      <w:r w:rsidR="003E6042">
        <w:rPr>
          <w:bCs/>
        </w:rPr>
        <w:t xml:space="preserve">art in this study. Participants’ </w:t>
      </w:r>
      <w:r w:rsidR="008E54F9" w:rsidRPr="001C5FD5">
        <w:rPr>
          <w:bCs/>
        </w:rPr>
        <w:t>age</w:t>
      </w:r>
      <w:r w:rsidR="000761D7">
        <w:rPr>
          <w:bCs/>
        </w:rPr>
        <w:t>s</w:t>
      </w:r>
      <w:r w:rsidRPr="001C5FD5">
        <w:rPr>
          <w:bCs/>
        </w:rPr>
        <w:t xml:space="preserve"> ranged from 18 to </w:t>
      </w:r>
      <w:r w:rsidR="001C5FD5">
        <w:rPr>
          <w:bCs/>
        </w:rPr>
        <w:t>50</w:t>
      </w:r>
      <w:r w:rsidRPr="001C5FD5">
        <w:rPr>
          <w:bCs/>
        </w:rPr>
        <w:t xml:space="preserve"> (</w:t>
      </w:r>
      <w:r w:rsidRPr="001C5FD5">
        <w:rPr>
          <w:bCs/>
          <w:i/>
        </w:rPr>
        <w:t xml:space="preserve">M </w:t>
      </w:r>
      <w:r w:rsidR="001C5FD5">
        <w:rPr>
          <w:bCs/>
        </w:rPr>
        <w:t>= 21</w:t>
      </w:r>
      <w:r w:rsidRPr="001C5FD5">
        <w:rPr>
          <w:bCs/>
        </w:rPr>
        <w:t>.</w:t>
      </w:r>
      <w:r w:rsidR="001C5FD5" w:rsidRPr="001C5FD5">
        <w:rPr>
          <w:bCs/>
        </w:rPr>
        <w:t>99</w:t>
      </w:r>
      <w:r w:rsidRPr="001C5FD5">
        <w:rPr>
          <w:bCs/>
        </w:rPr>
        <w:t xml:space="preserve">, </w:t>
      </w:r>
      <w:r w:rsidRPr="001C5FD5">
        <w:rPr>
          <w:bCs/>
          <w:i/>
        </w:rPr>
        <w:t>SD</w:t>
      </w:r>
      <w:r w:rsidR="001C5FD5" w:rsidRPr="001C5FD5">
        <w:rPr>
          <w:bCs/>
        </w:rPr>
        <w:t xml:space="preserve"> = 3</w:t>
      </w:r>
      <w:r w:rsidRPr="001C5FD5">
        <w:rPr>
          <w:bCs/>
        </w:rPr>
        <w:t>.</w:t>
      </w:r>
      <w:r w:rsidR="001C5FD5" w:rsidRPr="001C5FD5">
        <w:rPr>
          <w:bCs/>
        </w:rPr>
        <w:t>87</w:t>
      </w:r>
      <w:r w:rsidR="003E6042">
        <w:rPr>
          <w:bCs/>
        </w:rPr>
        <w:t>) and</w:t>
      </w:r>
      <w:r w:rsidRPr="001C5FD5">
        <w:rPr>
          <w:bCs/>
        </w:rPr>
        <w:t xml:space="preserve"> they were predominantly of </w:t>
      </w:r>
      <w:r w:rsidR="001C5FD5" w:rsidRPr="001C5FD5">
        <w:rPr>
          <w:bCs/>
        </w:rPr>
        <w:t xml:space="preserve">either </w:t>
      </w:r>
      <w:r w:rsidR="00CB5295">
        <w:rPr>
          <w:bCs/>
        </w:rPr>
        <w:t>Chinese</w:t>
      </w:r>
      <w:r w:rsidRPr="001C5FD5">
        <w:rPr>
          <w:bCs/>
        </w:rPr>
        <w:t xml:space="preserve"> (</w:t>
      </w:r>
      <w:r w:rsidR="00CB5295">
        <w:rPr>
          <w:bCs/>
        </w:rPr>
        <w:t>40</w:t>
      </w:r>
      <w:r w:rsidRPr="001C5FD5">
        <w:rPr>
          <w:bCs/>
        </w:rPr>
        <w:t>.</w:t>
      </w:r>
      <w:r w:rsidR="00CB5295">
        <w:rPr>
          <w:bCs/>
        </w:rPr>
        <w:t>48</w:t>
      </w:r>
      <w:r w:rsidRPr="001C5FD5">
        <w:rPr>
          <w:bCs/>
        </w:rPr>
        <w:t>%)</w:t>
      </w:r>
      <w:r w:rsidR="001C5FD5" w:rsidRPr="001C5FD5">
        <w:rPr>
          <w:bCs/>
        </w:rPr>
        <w:t xml:space="preserve"> or </w:t>
      </w:r>
      <w:r w:rsidR="00CB5295">
        <w:rPr>
          <w:bCs/>
        </w:rPr>
        <w:t>White</w:t>
      </w:r>
      <w:r w:rsidR="003E6042">
        <w:rPr>
          <w:bCs/>
        </w:rPr>
        <w:t xml:space="preserve"> ethnicity</w:t>
      </w:r>
      <w:r w:rsidR="001C5FD5" w:rsidRPr="001C5FD5">
        <w:rPr>
          <w:bCs/>
        </w:rPr>
        <w:t xml:space="preserve"> (</w:t>
      </w:r>
      <w:r w:rsidR="00CB5295">
        <w:rPr>
          <w:bCs/>
        </w:rPr>
        <w:t>38</w:t>
      </w:r>
      <w:r w:rsidRPr="001C5FD5">
        <w:rPr>
          <w:bCs/>
        </w:rPr>
        <w:t>.</w:t>
      </w:r>
      <w:r w:rsidR="00CB5295">
        <w:rPr>
          <w:bCs/>
        </w:rPr>
        <w:t>10</w:t>
      </w:r>
      <w:r w:rsidRPr="001C5FD5">
        <w:rPr>
          <w:bCs/>
        </w:rPr>
        <w:t xml:space="preserve">%). </w:t>
      </w:r>
      <w:r w:rsidR="00F37396">
        <w:rPr>
          <w:bCs/>
        </w:rPr>
        <w:t xml:space="preserve">Participants were </w:t>
      </w:r>
      <w:r w:rsidR="00F37396" w:rsidRPr="003B3D22">
        <w:rPr>
          <w:bCs/>
        </w:rPr>
        <w:t xml:space="preserve">tested </w:t>
      </w:r>
      <w:r w:rsidR="00F37396">
        <w:rPr>
          <w:bCs/>
        </w:rPr>
        <w:t xml:space="preserve">in the third </w:t>
      </w:r>
      <w:r w:rsidR="006A7D4A">
        <w:rPr>
          <w:bCs/>
        </w:rPr>
        <w:t xml:space="preserve">term </w:t>
      </w:r>
      <w:r w:rsidR="00F37396">
        <w:rPr>
          <w:bCs/>
        </w:rPr>
        <w:t xml:space="preserve">of the academic year 2012/2013. </w:t>
      </w:r>
      <w:r w:rsidR="001C5FD5">
        <w:rPr>
          <w:bCs/>
        </w:rPr>
        <w:t xml:space="preserve">Roughly the same </w:t>
      </w:r>
      <w:r w:rsidR="00D32F30">
        <w:rPr>
          <w:bCs/>
        </w:rPr>
        <w:t xml:space="preserve">number </w:t>
      </w:r>
      <w:r w:rsidR="001C5FD5">
        <w:rPr>
          <w:bCs/>
        </w:rPr>
        <w:t xml:space="preserve">of participants was paying </w:t>
      </w:r>
      <w:r w:rsidR="00CB5295">
        <w:rPr>
          <w:bCs/>
        </w:rPr>
        <w:t xml:space="preserve">overseas (51.19%) and </w:t>
      </w:r>
      <w:r w:rsidR="003E6042">
        <w:rPr>
          <w:bCs/>
        </w:rPr>
        <w:t>h</w:t>
      </w:r>
      <w:r w:rsidR="001C5FD5">
        <w:rPr>
          <w:bCs/>
        </w:rPr>
        <w:t xml:space="preserve">ome/EU </w:t>
      </w:r>
      <w:r w:rsidR="00CB5295">
        <w:rPr>
          <w:bCs/>
        </w:rPr>
        <w:t xml:space="preserve">fees (48.81%). </w:t>
      </w:r>
      <w:r w:rsidR="001C5FD5">
        <w:rPr>
          <w:bCs/>
        </w:rPr>
        <w:t xml:space="preserve">Twenty-one participants were allocated to each of the four </w:t>
      </w:r>
      <w:r w:rsidR="001C5FD5" w:rsidRPr="00347FA0">
        <w:rPr>
          <w:bCs/>
        </w:rPr>
        <w:t xml:space="preserve">distribution types. </w:t>
      </w:r>
    </w:p>
    <w:p w14:paraId="5E5D33FD" w14:textId="77777777" w:rsidR="004061C1" w:rsidRPr="00347FA0" w:rsidRDefault="004061C1" w:rsidP="004061C1">
      <w:pPr>
        <w:spacing w:line="480" w:lineRule="auto"/>
        <w:rPr>
          <w:b/>
          <w:bCs/>
          <w:i/>
        </w:rPr>
      </w:pPr>
      <w:r w:rsidRPr="00347FA0">
        <w:rPr>
          <w:b/>
          <w:bCs/>
          <w:i/>
        </w:rPr>
        <w:t>Design and procedure</w:t>
      </w:r>
    </w:p>
    <w:p w14:paraId="38A0602E" w14:textId="77777777" w:rsidR="00347FA0" w:rsidRDefault="00347FA0" w:rsidP="00347FA0">
      <w:pPr>
        <w:spacing w:line="480" w:lineRule="auto"/>
        <w:ind w:firstLine="709"/>
      </w:pPr>
      <w:r w:rsidRPr="00347FA0">
        <w:t>Materials and procedure were the same as in Study 2, the only difference concerning the</w:t>
      </w:r>
      <w:r w:rsidR="003E6042">
        <w:t xml:space="preserve"> framing of the debt scenarios; </w:t>
      </w:r>
      <w:r w:rsidRPr="00347FA0">
        <w:t xml:space="preserve">students were told whether the amounts of debt referred to ICL or non-ICL debt. For the former, </w:t>
      </w:r>
      <w:r>
        <w:t>students were told that the 11 amounts referred t</w:t>
      </w:r>
      <w:r w:rsidR="004A538A">
        <w:t>o debt due to income contingent</w:t>
      </w:r>
      <w:r>
        <w:t xml:space="preserve"> loans (ICL); </w:t>
      </w:r>
      <w:r w:rsidR="003E6042">
        <w:t>they</w:t>
      </w:r>
      <w:r>
        <w:t xml:space="preserve"> were also told that IC</w:t>
      </w:r>
      <w:r w:rsidRPr="00347FA0">
        <w:t xml:space="preserve">L are loans that students </w:t>
      </w:r>
      <w:r w:rsidR="00CB5295" w:rsidRPr="00347FA0">
        <w:t>take out to cover tuition fees, but that do not need to be repaid unless and until, after the completion of a degree, a specifi</w:t>
      </w:r>
      <w:r w:rsidRPr="00347FA0">
        <w:t>c level of income is exceeded.</w:t>
      </w:r>
      <w:r>
        <w:t xml:space="preserve"> In the non-ICL condition students were told to consider the 11 amounts as any debt accrued (e.g., by building up credit card debt or an overdraft on a current account) other than income contingent debt. </w:t>
      </w:r>
    </w:p>
    <w:p w14:paraId="7B96946E" w14:textId="77777777" w:rsidR="00643624" w:rsidRDefault="00347FA0" w:rsidP="00643624">
      <w:pPr>
        <w:spacing w:line="480" w:lineRule="auto"/>
        <w:ind w:firstLine="709"/>
      </w:pPr>
      <w:r>
        <w:t>The order in which the three question scenarios (‘concern’, ‘difficulty’ and ‘job’) were framed as either ICL or non-ICL debt was manip</w:t>
      </w:r>
      <w:r w:rsidR="003E6042">
        <w:t>ulated between-subjects, with 44</w:t>
      </w:r>
      <w:r>
        <w:t xml:space="preserve"> participants </w:t>
      </w:r>
      <w:r w:rsidR="003E6042">
        <w:t>being presented with the three questions as referring to non-ICL debt first, while the remaining 40 were allocated to the ICL-first condition.</w:t>
      </w:r>
      <w:r w:rsidRPr="00A56EA0">
        <w:t xml:space="preserve"> </w:t>
      </w:r>
      <w:r w:rsidR="004061C1" w:rsidRPr="00A56EA0">
        <w:rPr>
          <w:bCs/>
        </w:rPr>
        <w:t xml:space="preserve">As in </w:t>
      </w:r>
      <w:r w:rsidR="004B58EB" w:rsidRPr="00A56EA0">
        <w:rPr>
          <w:bCs/>
        </w:rPr>
        <w:t>the previous studies,</w:t>
      </w:r>
      <w:r w:rsidR="004061C1" w:rsidRPr="00A56EA0">
        <w:rPr>
          <w:bCs/>
        </w:rPr>
        <w:t xml:space="preserve"> we removed from the </w:t>
      </w:r>
      <w:r w:rsidR="003E6042">
        <w:rPr>
          <w:bCs/>
        </w:rPr>
        <w:t xml:space="preserve">analyses data from participants </w:t>
      </w:r>
      <w:r w:rsidR="004061C1" w:rsidRPr="00A56EA0">
        <w:rPr>
          <w:bCs/>
        </w:rPr>
        <w:t>(</w:t>
      </w:r>
      <w:r w:rsidR="004B58EB" w:rsidRPr="00A56EA0">
        <w:rPr>
          <w:bCs/>
        </w:rPr>
        <w:t>17</w:t>
      </w:r>
      <w:r w:rsidR="004061C1" w:rsidRPr="00A56EA0">
        <w:rPr>
          <w:bCs/>
        </w:rPr>
        <w:t>.</w:t>
      </w:r>
      <w:r w:rsidR="004B58EB" w:rsidRPr="00A56EA0">
        <w:rPr>
          <w:bCs/>
        </w:rPr>
        <w:t>86</w:t>
      </w:r>
      <w:r w:rsidR="003E6042">
        <w:rPr>
          <w:bCs/>
        </w:rPr>
        <w:t xml:space="preserve">% of the total) </w:t>
      </w:r>
      <w:r w:rsidR="004061C1" w:rsidRPr="00A56EA0">
        <w:rPr>
          <w:bCs/>
        </w:rPr>
        <w:t xml:space="preserve">if either (a) the Kendall’s τ coefficient between stimuli and responses was &lt; .50 or (b) the response range for </w:t>
      </w:r>
      <w:r w:rsidR="004061C1" w:rsidRPr="00A56EA0">
        <w:rPr>
          <w:bCs/>
        </w:rPr>
        <w:lastRenderedPageBreak/>
        <w:t xml:space="preserve">their ratings within each question scenario was &lt; 1.00. </w:t>
      </w:r>
      <w:r w:rsidR="002D5793">
        <w:rPr>
          <w:bCs/>
        </w:rPr>
        <w:t>Results</w:t>
      </w:r>
      <w:r w:rsidR="002D5793" w:rsidRPr="00B2234F">
        <w:rPr>
          <w:bCs/>
        </w:rPr>
        <w:t xml:space="preserve"> </w:t>
      </w:r>
      <w:r w:rsidR="002D5793">
        <w:rPr>
          <w:bCs/>
        </w:rPr>
        <w:t>do not change qualitatively when</w:t>
      </w:r>
      <w:r w:rsidR="002D5793" w:rsidRPr="00B2234F">
        <w:rPr>
          <w:bCs/>
        </w:rPr>
        <w:t xml:space="preserve"> all participants were included in the analyses</w:t>
      </w:r>
      <w:r w:rsidR="002D5793">
        <w:rPr>
          <w:bCs/>
        </w:rPr>
        <w:t>.</w:t>
      </w:r>
    </w:p>
    <w:p w14:paraId="5AC94A5A" w14:textId="6ABC82A6" w:rsidR="00643624" w:rsidRPr="00F37396" w:rsidRDefault="00F578EA" w:rsidP="00F37396">
      <w:pPr>
        <w:spacing w:line="480" w:lineRule="auto"/>
        <w:ind w:firstLine="709"/>
        <w:rPr>
          <w:vertAlign w:val="superscript"/>
        </w:rPr>
      </w:pPr>
      <w:r w:rsidRPr="00A56EA0">
        <w:t xml:space="preserve">As in Study 2, </w:t>
      </w:r>
      <w:r w:rsidR="00A56EA0" w:rsidRPr="00A56EA0">
        <w:t xml:space="preserve">the presentation order of </w:t>
      </w:r>
      <w:r w:rsidRPr="00A56EA0">
        <w:t>q</w:t>
      </w:r>
      <w:r w:rsidR="004061C1" w:rsidRPr="00A56EA0">
        <w:t>uestion scenario</w:t>
      </w:r>
      <w:r w:rsidR="00A56EA0" w:rsidRPr="00A56EA0">
        <w:t>s</w:t>
      </w:r>
      <w:r w:rsidR="004061C1" w:rsidRPr="00A56EA0">
        <w:t xml:space="preserve"> (</w:t>
      </w:r>
      <w:r w:rsidRPr="00A56EA0">
        <w:t>‘</w:t>
      </w:r>
      <w:r w:rsidR="004061C1" w:rsidRPr="00A56EA0">
        <w:t>concern</w:t>
      </w:r>
      <w:r w:rsidRPr="00A56EA0">
        <w:t>’</w:t>
      </w:r>
      <w:r w:rsidR="004061C1" w:rsidRPr="00A56EA0">
        <w:t xml:space="preserve">, </w:t>
      </w:r>
      <w:r w:rsidRPr="00A56EA0">
        <w:t>‘</w:t>
      </w:r>
      <w:r w:rsidR="004061C1" w:rsidRPr="00A56EA0">
        <w:t>difficulty</w:t>
      </w:r>
      <w:r w:rsidRPr="00A56EA0">
        <w:t>’</w:t>
      </w:r>
      <w:r w:rsidR="004061C1" w:rsidRPr="00A56EA0">
        <w:t xml:space="preserve"> and </w:t>
      </w:r>
      <w:r w:rsidRPr="00A56EA0">
        <w:t>‘</w:t>
      </w:r>
      <w:r w:rsidR="004061C1" w:rsidRPr="00A56EA0">
        <w:t>job</w:t>
      </w:r>
      <w:r w:rsidRPr="00A56EA0">
        <w:t>’</w:t>
      </w:r>
      <w:r w:rsidR="004061C1" w:rsidRPr="00A56EA0">
        <w:t xml:space="preserve">) </w:t>
      </w:r>
      <w:r w:rsidR="00A56EA0" w:rsidRPr="00A56EA0">
        <w:t>and amounts of debt (i.e</w:t>
      </w:r>
      <w:r w:rsidR="00A56EA0" w:rsidRPr="00643624">
        <w:t xml:space="preserve">., ascending vs. ascending) were counterbalanced between-subjects through a Latin square design. </w:t>
      </w:r>
      <w:r w:rsidR="00643624">
        <w:t>As</w:t>
      </w:r>
      <w:r w:rsidR="00643624" w:rsidRPr="00643624">
        <w:t xml:space="preserve"> none of the presentation order </w:t>
      </w:r>
      <w:r w:rsidR="00E9221A">
        <w:t xml:space="preserve">variables </w:t>
      </w:r>
      <w:r w:rsidR="00643624" w:rsidRPr="00643624">
        <w:t>entered significantly—</w:t>
      </w:r>
      <w:r w:rsidR="000C1007">
        <w:t>e</w:t>
      </w:r>
      <w:r w:rsidR="000C1007" w:rsidRPr="00643624">
        <w:t>ither</w:t>
      </w:r>
      <w:r w:rsidR="00643624" w:rsidRPr="00643624">
        <w:t xml:space="preserve"> as main or as interaction effect</w:t>
      </w:r>
      <w:r w:rsidR="00E9221A">
        <w:t>s</w:t>
      </w:r>
      <w:r w:rsidR="00643624" w:rsidRPr="00643624">
        <w:t>— data were collapsed across all presentation orders</w:t>
      </w:r>
      <w:r w:rsidR="00C57FCE" w:rsidRPr="00C57FCE">
        <w:t xml:space="preserve"> </w:t>
      </w:r>
      <w:r w:rsidR="00C57FCE" w:rsidRPr="00643624">
        <w:t>in the analyses reported below</w:t>
      </w:r>
      <w:r w:rsidR="001A3BCC" w:rsidRPr="00643624">
        <w:t>.</w:t>
      </w:r>
      <w:r w:rsidR="002B7564" w:rsidRPr="00643624">
        <w:rPr>
          <w:vertAlign w:val="superscript"/>
        </w:rPr>
        <w:t>7</w:t>
      </w:r>
    </w:p>
    <w:p w14:paraId="77364B6A" w14:textId="77777777" w:rsidR="004061C1" w:rsidRPr="00A56EA0" w:rsidRDefault="004061C1" w:rsidP="004061C1">
      <w:pPr>
        <w:spacing w:line="480" w:lineRule="auto"/>
        <w:jc w:val="center"/>
        <w:rPr>
          <w:b/>
          <w:bCs/>
        </w:rPr>
      </w:pPr>
      <w:r w:rsidRPr="00A56EA0">
        <w:rPr>
          <w:b/>
          <w:bCs/>
        </w:rPr>
        <w:t>Results and Brief Discussion</w:t>
      </w:r>
    </w:p>
    <w:p w14:paraId="78F810D9" w14:textId="77777777" w:rsidR="004061C1" w:rsidRPr="001D26FE" w:rsidRDefault="004061C1" w:rsidP="004061C1">
      <w:pPr>
        <w:spacing w:line="480" w:lineRule="auto"/>
        <w:rPr>
          <w:b/>
          <w:bCs/>
        </w:rPr>
      </w:pPr>
      <w:r w:rsidRPr="00A56EA0">
        <w:rPr>
          <w:b/>
          <w:bCs/>
          <w:i/>
        </w:rPr>
        <w:t xml:space="preserve">Rank effects </w:t>
      </w:r>
    </w:p>
    <w:p w14:paraId="5FAB5209" w14:textId="56C26BF8" w:rsidR="005B67F1" w:rsidRPr="0063331A" w:rsidRDefault="004061C1" w:rsidP="005B67F1">
      <w:pPr>
        <w:spacing w:line="480" w:lineRule="auto"/>
        <w:rPr>
          <w:bCs/>
        </w:rPr>
      </w:pPr>
      <w:r w:rsidRPr="001D26FE">
        <w:rPr>
          <w:bCs/>
          <w:i/>
        </w:rPr>
        <w:tab/>
      </w:r>
      <w:r w:rsidRPr="001D26FE">
        <w:rPr>
          <w:bCs/>
        </w:rPr>
        <w:t>We first compared participants’ responses for all three questions in the unimodal and</w:t>
      </w:r>
      <w:r w:rsidR="00EC2612" w:rsidRPr="001D26FE">
        <w:rPr>
          <w:bCs/>
        </w:rPr>
        <w:t xml:space="preserve"> bimodal distributions. Figure 3</w:t>
      </w:r>
      <w:r w:rsidRPr="001D26FE">
        <w:rPr>
          <w:bCs/>
        </w:rPr>
        <w:t xml:space="preserve"> presents participants’ responses fo</w:t>
      </w:r>
      <w:r w:rsidR="00EC2612" w:rsidRPr="001D26FE">
        <w:rPr>
          <w:bCs/>
        </w:rPr>
        <w:t>r the five common debt amounts</w:t>
      </w:r>
      <w:r w:rsidR="003C2B86" w:rsidRPr="001D26FE">
        <w:rPr>
          <w:bCs/>
        </w:rPr>
        <w:t xml:space="preserve"> in each scenario</w:t>
      </w:r>
      <w:r w:rsidR="005B67F1" w:rsidRPr="001D26FE">
        <w:rPr>
          <w:bCs/>
        </w:rPr>
        <w:t xml:space="preserve">, </w:t>
      </w:r>
      <w:r w:rsidR="00E9221A">
        <w:rPr>
          <w:bCs/>
        </w:rPr>
        <w:t>separately for each</w:t>
      </w:r>
      <w:r w:rsidR="005B67F1" w:rsidRPr="001D26FE">
        <w:rPr>
          <w:bCs/>
        </w:rPr>
        <w:t xml:space="preserve"> debt type.</w:t>
      </w:r>
      <w:r w:rsidR="009A752D">
        <w:rPr>
          <w:bCs/>
        </w:rPr>
        <w:t xml:space="preserve"> </w:t>
      </w:r>
      <w:r w:rsidR="005B67F1" w:rsidRPr="001D26FE">
        <w:rPr>
          <w:bCs/>
        </w:rPr>
        <w:t xml:space="preserve">As in Study 2, </w:t>
      </w:r>
      <w:r w:rsidR="001D26FE" w:rsidRPr="001D26FE">
        <w:rPr>
          <w:bCs/>
        </w:rPr>
        <w:t xml:space="preserve">no </w:t>
      </w:r>
      <w:r w:rsidR="005B67F1" w:rsidRPr="001D26FE">
        <w:rPr>
          <w:bCs/>
        </w:rPr>
        <w:t xml:space="preserve">differences </w:t>
      </w:r>
      <w:r w:rsidR="001D26FE" w:rsidRPr="001D26FE">
        <w:rPr>
          <w:bCs/>
        </w:rPr>
        <w:t xml:space="preserve">were observed </w:t>
      </w:r>
      <w:r w:rsidR="005B67F1" w:rsidRPr="001D26FE">
        <w:rPr>
          <w:bCs/>
        </w:rPr>
        <w:t xml:space="preserve">for the </w:t>
      </w:r>
      <w:r w:rsidRPr="001D26FE">
        <w:rPr>
          <w:bCs/>
        </w:rPr>
        <w:t>1</w:t>
      </w:r>
      <w:r w:rsidRPr="001D26FE">
        <w:rPr>
          <w:bCs/>
          <w:vertAlign w:val="superscript"/>
        </w:rPr>
        <w:t>st</w:t>
      </w:r>
      <w:r w:rsidRPr="001D26FE">
        <w:rPr>
          <w:bCs/>
        </w:rPr>
        <w:t>, 3</w:t>
      </w:r>
      <w:r w:rsidRPr="001D26FE">
        <w:rPr>
          <w:bCs/>
          <w:vertAlign w:val="superscript"/>
        </w:rPr>
        <w:t>rd</w:t>
      </w:r>
      <w:r w:rsidRPr="001D26FE">
        <w:rPr>
          <w:bCs/>
        </w:rPr>
        <w:t xml:space="preserve"> and 5</w:t>
      </w:r>
      <w:r w:rsidRPr="001D26FE">
        <w:rPr>
          <w:bCs/>
          <w:vertAlign w:val="superscript"/>
        </w:rPr>
        <w:t>th</w:t>
      </w:r>
      <w:r w:rsidR="001D26FE" w:rsidRPr="001D26FE">
        <w:rPr>
          <w:bCs/>
        </w:rPr>
        <w:t xml:space="preserve"> common p</w:t>
      </w:r>
      <w:r w:rsidR="004C4F15">
        <w:rPr>
          <w:bCs/>
        </w:rPr>
        <w:t>oints, while</w:t>
      </w:r>
      <w:r w:rsidR="005B67F1" w:rsidRPr="001D26FE">
        <w:rPr>
          <w:bCs/>
        </w:rPr>
        <w:t xml:space="preserve"> ratings for the 2</w:t>
      </w:r>
      <w:r w:rsidR="005B67F1" w:rsidRPr="001D26FE">
        <w:rPr>
          <w:bCs/>
          <w:vertAlign w:val="superscript"/>
        </w:rPr>
        <w:t>nd</w:t>
      </w:r>
      <w:r w:rsidR="005B67F1" w:rsidRPr="001D26FE">
        <w:rPr>
          <w:bCs/>
        </w:rPr>
        <w:t xml:space="preserve"> and 4</w:t>
      </w:r>
      <w:r w:rsidR="005B67F1" w:rsidRPr="001D26FE">
        <w:rPr>
          <w:bCs/>
          <w:vertAlign w:val="superscript"/>
        </w:rPr>
        <w:t>th</w:t>
      </w:r>
      <w:r w:rsidR="005B67F1" w:rsidRPr="001D26FE">
        <w:rPr>
          <w:bCs/>
        </w:rPr>
        <w:t xml:space="preserve"> points </w:t>
      </w:r>
      <w:r w:rsidR="005B67F1" w:rsidRPr="0063331A">
        <w:rPr>
          <w:bCs/>
        </w:rPr>
        <w:t xml:space="preserve">differed between distributions as </w:t>
      </w:r>
      <w:r w:rsidR="001D26FE" w:rsidRPr="0063331A">
        <w:rPr>
          <w:bCs/>
        </w:rPr>
        <w:t>p</w:t>
      </w:r>
      <w:r w:rsidR="004C4F15">
        <w:rPr>
          <w:bCs/>
        </w:rPr>
        <w:t>redicted by the rank principle</w:t>
      </w:r>
      <w:r w:rsidR="00C57FCE">
        <w:rPr>
          <w:bCs/>
        </w:rPr>
        <w:t>. T</w:t>
      </w:r>
      <w:r w:rsidR="001D26FE" w:rsidRPr="0063331A">
        <w:rPr>
          <w:bCs/>
        </w:rPr>
        <w:t xml:space="preserve">his pattern </w:t>
      </w:r>
      <w:r w:rsidR="00C57FCE">
        <w:rPr>
          <w:bCs/>
        </w:rPr>
        <w:t>was</w:t>
      </w:r>
      <w:r w:rsidR="00C57FCE" w:rsidRPr="0063331A">
        <w:rPr>
          <w:bCs/>
        </w:rPr>
        <w:t xml:space="preserve"> </w:t>
      </w:r>
      <w:r w:rsidR="00C57FCE">
        <w:rPr>
          <w:bCs/>
        </w:rPr>
        <w:t>the same</w:t>
      </w:r>
      <w:r w:rsidR="00C57FCE" w:rsidRPr="0063331A">
        <w:rPr>
          <w:bCs/>
        </w:rPr>
        <w:t xml:space="preserve"> </w:t>
      </w:r>
      <w:r w:rsidR="001D26FE" w:rsidRPr="0063331A">
        <w:rPr>
          <w:bCs/>
        </w:rPr>
        <w:t xml:space="preserve">across scenarios and </w:t>
      </w:r>
      <w:r w:rsidR="005B67F1" w:rsidRPr="0063331A">
        <w:rPr>
          <w:bCs/>
        </w:rPr>
        <w:t xml:space="preserve">debt types. </w:t>
      </w:r>
    </w:p>
    <w:p w14:paraId="4A771130" w14:textId="2B36E4EB" w:rsidR="00BF2201" w:rsidRPr="007F4074" w:rsidRDefault="004061C1" w:rsidP="007F4074">
      <w:pPr>
        <w:spacing w:line="480" w:lineRule="auto"/>
        <w:ind w:firstLine="709"/>
        <w:rPr>
          <w:bCs/>
        </w:rPr>
      </w:pPr>
      <w:r w:rsidRPr="0063331A">
        <w:rPr>
          <w:bCs/>
        </w:rPr>
        <w:t>A 5 (within: common point) × 3 (within: question) × 2 (between: distribution)</w:t>
      </w:r>
      <w:r w:rsidR="005B67F1" w:rsidRPr="0063331A">
        <w:rPr>
          <w:bCs/>
        </w:rPr>
        <w:t xml:space="preserve"> × 2 (within: debt type) </w:t>
      </w:r>
      <w:r w:rsidRPr="0063331A">
        <w:rPr>
          <w:bCs/>
        </w:rPr>
        <w:t>mixed ANOVA confirmed these observations.</w:t>
      </w:r>
      <w:r w:rsidR="005B67F1" w:rsidRPr="0063331A">
        <w:rPr>
          <w:bCs/>
        </w:rPr>
        <w:t xml:space="preserve"> Th</w:t>
      </w:r>
      <w:r w:rsidR="00BF2201" w:rsidRPr="0063331A">
        <w:rPr>
          <w:bCs/>
        </w:rPr>
        <w:t xml:space="preserve">e only significant effects were (a) the main effect of point, </w:t>
      </w:r>
      <w:r w:rsidR="00BF2201" w:rsidRPr="0063331A">
        <w:rPr>
          <w:i/>
        </w:rPr>
        <w:t>F</w:t>
      </w:r>
      <w:r w:rsidR="00BF2201" w:rsidRPr="0063331A">
        <w:t xml:space="preserve">(4, 124) = 407.82, </w:t>
      </w:r>
      <w:r w:rsidR="00BF2201" w:rsidRPr="0063331A">
        <w:rPr>
          <w:bCs/>
          <w:i/>
          <w:iCs/>
        </w:rPr>
        <w:t>p</w:t>
      </w:r>
      <w:r w:rsidR="00BF2201" w:rsidRPr="0063331A">
        <w:rPr>
          <w:bCs/>
        </w:rPr>
        <w:t xml:space="preserve"> &lt; .001, η</w:t>
      </w:r>
      <w:r w:rsidR="00BF2201" w:rsidRPr="0063331A">
        <w:rPr>
          <w:bCs/>
          <w:vertAlign w:val="subscript"/>
        </w:rPr>
        <w:t>p</w:t>
      </w:r>
      <w:r w:rsidR="00BF2201" w:rsidRPr="0063331A">
        <w:rPr>
          <w:bCs/>
          <w:vertAlign w:val="superscript"/>
        </w:rPr>
        <w:t xml:space="preserve">2 </w:t>
      </w:r>
      <w:r w:rsidR="00BF2201" w:rsidRPr="0063331A">
        <w:rPr>
          <w:bCs/>
        </w:rPr>
        <w:t>= .93</w:t>
      </w:r>
      <w:r w:rsidR="00BF2201" w:rsidRPr="0063331A">
        <w:t>,</w:t>
      </w:r>
      <w:r w:rsidR="00BF2201" w:rsidRPr="0063331A">
        <w:rPr>
          <w:bCs/>
        </w:rPr>
        <w:t xml:space="preserve"> </w:t>
      </w:r>
      <w:r w:rsidRPr="0063331A">
        <w:rPr>
          <w:bCs/>
        </w:rPr>
        <w:t>as higher amount of debts elicited greater concern, higher predicted difficulty of repaying the debt, and higher likelihood of taking an unpleasant job because of debt</w:t>
      </w:r>
      <w:r w:rsidR="007B2632">
        <w:rPr>
          <w:bCs/>
        </w:rPr>
        <w:t>;</w:t>
      </w:r>
      <w:r w:rsidR="008010CC" w:rsidRPr="0063331A">
        <w:rPr>
          <w:lang w:val="en-US"/>
        </w:rPr>
        <w:t xml:space="preserve"> </w:t>
      </w:r>
      <w:r w:rsidR="007B2632">
        <w:rPr>
          <w:lang w:val="en-US"/>
        </w:rPr>
        <w:t>(b</w:t>
      </w:r>
      <w:r w:rsidR="00BF2201" w:rsidRPr="0063331A">
        <w:rPr>
          <w:lang w:val="en-US"/>
        </w:rPr>
        <w:t xml:space="preserve">) </w:t>
      </w:r>
      <w:r w:rsidR="008010CC" w:rsidRPr="0063331A">
        <w:rPr>
          <w:lang w:val="en-US"/>
        </w:rPr>
        <w:t xml:space="preserve">the main effect of question, </w:t>
      </w:r>
      <w:r w:rsidR="008010CC" w:rsidRPr="0063331A">
        <w:rPr>
          <w:i/>
        </w:rPr>
        <w:t>F</w:t>
      </w:r>
      <w:r w:rsidR="008010CC" w:rsidRPr="0063331A">
        <w:t xml:space="preserve">(2, 62) = 6.04, </w:t>
      </w:r>
      <w:r w:rsidR="008010CC" w:rsidRPr="0063331A">
        <w:rPr>
          <w:bCs/>
          <w:i/>
          <w:iCs/>
        </w:rPr>
        <w:t>p</w:t>
      </w:r>
      <w:r w:rsidR="008010CC" w:rsidRPr="0063331A">
        <w:rPr>
          <w:bCs/>
        </w:rPr>
        <w:t xml:space="preserve"> = .005, η</w:t>
      </w:r>
      <w:r w:rsidR="008010CC" w:rsidRPr="0063331A">
        <w:rPr>
          <w:bCs/>
          <w:vertAlign w:val="subscript"/>
        </w:rPr>
        <w:t>p</w:t>
      </w:r>
      <w:r w:rsidR="008010CC" w:rsidRPr="0063331A">
        <w:rPr>
          <w:bCs/>
          <w:vertAlign w:val="superscript"/>
        </w:rPr>
        <w:t xml:space="preserve">2 </w:t>
      </w:r>
      <w:r w:rsidR="008010CC" w:rsidRPr="0063331A">
        <w:rPr>
          <w:bCs/>
        </w:rPr>
        <w:t xml:space="preserve">= .16, </w:t>
      </w:r>
      <w:r w:rsidR="008010CC" w:rsidRPr="0063331A">
        <w:t>as question 1 (‘concern’) attracted higher ratings than questions 2 (‘difficulty’) and 3 (‘job’</w:t>
      </w:r>
      <w:r w:rsidR="00314785" w:rsidRPr="0063331A">
        <w:t>)</w:t>
      </w:r>
      <w:r w:rsidR="00314785">
        <w:t>;</w:t>
      </w:r>
      <w:r w:rsidR="00314785" w:rsidRPr="0063331A">
        <w:t xml:space="preserve"> </w:t>
      </w:r>
      <w:r w:rsidR="007B2632">
        <w:t>(c</w:t>
      </w:r>
      <w:r w:rsidR="008010CC" w:rsidRPr="0063331A">
        <w:t xml:space="preserve">) </w:t>
      </w:r>
      <w:r w:rsidR="00BF2201" w:rsidRPr="0063331A">
        <w:rPr>
          <w:lang w:val="en-US"/>
        </w:rPr>
        <w:t xml:space="preserve">the main effect of debt, </w:t>
      </w:r>
      <w:r w:rsidR="00BF2201" w:rsidRPr="0063331A">
        <w:rPr>
          <w:i/>
        </w:rPr>
        <w:t>F</w:t>
      </w:r>
      <w:r w:rsidR="00BF2201" w:rsidRPr="0063331A">
        <w:t xml:space="preserve">(1, 31) = 15.17, </w:t>
      </w:r>
      <w:r w:rsidR="00BF2201" w:rsidRPr="0063331A">
        <w:rPr>
          <w:bCs/>
          <w:i/>
          <w:iCs/>
        </w:rPr>
        <w:t>p</w:t>
      </w:r>
      <w:r w:rsidR="00BF2201" w:rsidRPr="0063331A">
        <w:rPr>
          <w:bCs/>
        </w:rPr>
        <w:t xml:space="preserve"> &lt; .001, η</w:t>
      </w:r>
      <w:r w:rsidR="00BF2201" w:rsidRPr="0063331A">
        <w:rPr>
          <w:bCs/>
          <w:vertAlign w:val="subscript"/>
        </w:rPr>
        <w:t>p</w:t>
      </w:r>
      <w:r w:rsidR="00BF2201" w:rsidRPr="0063331A">
        <w:rPr>
          <w:bCs/>
          <w:vertAlign w:val="superscript"/>
        </w:rPr>
        <w:t xml:space="preserve">2 </w:t>
      </w:r>
      <w:r w:rsidR="00BF2201" w:rsidRPr="0063331A">
        <w:rPr>
          <w:bCs/>
        </w:rPr>
        <w:t>= .33</w:t>
      </w:r>
      <w:r w:rsidR="00BF2201" w:rsidRPr="0063331A">
        <w:t>, as</w:t>
      </w:r>
      <w:r w:rsidR="007B2632">
        <w:t>, overall,</w:t>
      </w:r>
      <w:r w:rsidR="00BF2201" w:rsidRPr="0063331A">
        <w:t xml:space="preserve"> non-ICL debt attracted higher ratings fo</w:t>
      </w:r>
      <w:r w:rsidR="007B2632">
        <w:t>r the three question scenarios</w:t>
      </w:r>
      <w:r w:rsidR="00314785">
        <w:t xml:space="preserve">; </w:t>
      </w:r>
      <w:r w:rsidR="007B2632">
        <w:t xml:space="preserve">and (d) </w:t>
      </w:r>
      <w:r w:rsidR="007B2632" w:rsidRPr="0063331A">
        <w:rPr>
          <w:bCs/>
        </w:rPr>
        <w:t xml:space="preserve">the predicted interaction between distribution and comparison point, </w:t>
      </w:r>
      <w:r w:rsidR="007B2632" w:rsidRPr="0063331A">
        <w:rPr>
          <w:i/>
        </w:rPr>
        <w:t>F</w:t>
      </w:r>
      <w:r w:rsidR="007B2632" w:rsidRPr="0063331A">
        <w:t xml:space="preserve">(4, 124) = 19.83, </w:t>
      </w:r>
      <w:r w:rsidR="007B2632" w:rsidRPr="0063331A">
        <w:rPr>
          <w:bCs/>
          <w:i/>
          <w:iCs/>
        </w:rPr>
        <w:t>p</w:t>
      </w:r>
      <w:r w:rsidR="007B2632" w:rsidRPr="0063331A">
        <w:rPr>
          <w:bCs/>
        </w:rPr>
        <w:t xml:space="preserve"> &lt; .001, η</w:t>
      </w:r>
      <w:r w:rsidR="007B2632" w:rsidRPr="0063331A">
        <w:rPr>
          <w:bCs/>
          <w:vertAlign w:val="subscript"/>
        </w:rPr>
        <w:t>p</w:t>
      </w:r>
      <w:r w:rsidR="007B2632" w:rsidRPr="0063331A">
        <w:rPr>
          <w:bCs/>
          <w:vertAlign w:val="superscript"/>
        </w:rPr>
        <w:t xml:space="preserve">2 </w:t>
      </w:r>
      <w:r w:rsidR="007B2632" w:rsidRPr="0063331A">
        <w:rPr>
          <w:bCs/>
        </w:rPr>
        <w:t>= .39</w:t>
      </w:r>
      <w:r w:rsidR="007B2632" w:rsidRPr="0063331A">
        <w:t xml:space="preserve">, suggesting that the effects of increasing debt amounts on concern </w:t>
      </w:r>
      <w:r w:rsidR="007B2632" w:rsidRPr="0063331A">
        <w:lastRenderedPageBreak/>
        <w:t>depended on each amount’s relative rank position as in Study 2</w:t>
      </w:r>
      <w:r w:rsidR="007B2632">
        <w:rPr>
          <w:lang w:val="en-US"/>
        </w:rPr>
        <w:t>.</w:t>
      </w:r>
      <w:r w:rsidR="007B2632">
        <w:rPr>
          <w:bCs/>
        </w:rPr>
        <w:t xml:space="preserve"> Most importantly, this effect of </w:t>
      </w:r>
      <w:r w:rsidR="007B2632">
        <w:t>r</w:t>
      </w:r>
      <w:r w:rsidR="00BF2201" w:rsidRPr="0063331A">
        <w:t xml:space="preserve">ank position of the debt amount over and above its absolute value did not differ </w:t>
      </w:r>
      <w:r w:rsidR="00F177C6">
        <w:t xml:space="preserve">depending on debt type—as the 3-way interaction distribution by point by debt was not significant, </w:t>
      </w:r>
      <w:r w:rsidR="007F4074" w:rsidRPr="0063331A">
        <w:rPr>
          <w:i/>
        </w:rPr>
        <w:t>F</w:t>
      </w:r>
      <w:r w:rsidR="007F4074" w:rsidRPr="0063331A">
        <w:t xml:space="preserve">(4, 124) = 2.18, </w:t>
      </w:r>
      <w:r w:rsidR="007F4074" w:rsidRPr="0063331A">
        <w:rPr>
          <w:bCs/>
          <w:i/>
          <w:iCs/>
        </w:rPr>
        <w:t>p</w:t>
      </w:r>
      <w:r w:rsidR="007F4074" w:rsidRPr="0063331A">
        <w:rPr>
          <w:bCs/>
        </w:rPr>
        <w:t xml:space="preserve"> = .1</w:t>
      </w:r>
      <w:r w:rsidR="00F177C6">
        <w:rPr>
          <w:bCs/>
        </w:rPr>
        <w:t>50—</w:t>
      </w:r>
      <w:r w:rsidR="007F4074">
        <w:rPr>
          <w:bCs/>
        </w:rPr>
        <w:t xml:space="preserve">nor </w:t>
      </w:r>
      <w:r w:rsidR="00C3380B">
        <w:rPr>
          <w:bCs/>
        </w:rPr>
        <w:t xml:space="preserve">dependent </w:t>
      </w:r>
      <w:r w:rsidR="007F4074">
        <w:rPr>
          <w:bCs/>
        </w:rPr>
        <w:t xml:space="preserve">on question scenario, </w:t>
      </w:r>
      <w:r w:rsidR="00F177C6">
        <w:rPr>
          <w:bCs/>
        </w:rPr>
        <w:t xml:space="preserve">as the 3-way interaction distribution by point by question was not significant either, </w:t>
      </w:r>
      <w:r w:rsidR="00BF2201" w:rsidRPr="0063331A">
        <w:rPr>
          <w:i/>
        </w:rPr>
        <w:t>F</w:t>
      </w:r>
      <w:r w:rsidR="00BF2201" w:rsidRPr="0063331A">
        <w:t xml:space="preserve">(8, </w:t>
      </w:r>
      <w:r w:rsidR="0030405C" w:rsidRPr="0063331A">
        <w:t>248</w:t>
      </w:r>
      <w:r w:rsidR="00BF2201" w:rsidRPr="0063331A">
        <w:t>) = 1.</w:t>
      </w:r>
      <w:r w:rsidR="0030405C" w:rsidRPr="0063331A">
        <w:t>13</w:t>
      </w:r>
      <w:r w:rsidR="00BF2201" w:rsidRPr="0063331A">
        <w:t xml:space="preserve">, </w:t>
      </w:r>
      <w:r w:rsidR="00BF2201" w:rsidRPr="0063331A">
        <w:rPr>
          <w:bCs/>
          <w:i/>
          <w:iCs/>
        </w:rPr>
        <w:t>p</w:t>
      </w:r>
      <w:r w:rsidR="00BF2201" w:rsidRPr="0063331A">
        <w:rPr>
          <w:bCs/>
        </w:rPr>
        <w:t xml:space="preserve"> = .</w:t>
      </w:r>
      <w:r w:rsidR="0030405C" w:rsidRPr="0063331A">
        <w:rPr>
          <w:bCs/>
        </w:rPr>
        <w:t>343</w:t>
      </w:r>
      <w:r w:rsidR="007F4074">
        <w:rPr>
          <w:bCs/>
        </w:rPr>
        <w:t xml:space="preserve">. Figure 3 shows how the same interaction effect between distribution and point was observed across debt types and question scenarios. </w:t>
      </w:r>
      <w:r w:rsidR="007B2632">
        <w:rPr>
          <w:bCs/>
        </w:rPr>
        <w:t>Further, t</w:t>
      </w:r>
      <w:r w:rsidR="0030405C" w:rsidRPr="0063331A">
        <w:rPr>
          <w:bCs/>
        </w:rPr>
        <w:t xml:space="preserve">he 4-way interaction was not significant, </w:t>
      </w:r>
      <w:r w:rsidR="0030405C" w:rsidRPr="0063331A">
        <w:rPr>
          <w:i/>
        </w:rPr>
        <w:t>F</w:t>
      </w:r>
      <w:r w:rsidR="0030405C" w:rsidRPr="0063331A">
        <w:t xml:space="preserve">(8, 248) = 1.70, </w:t>
      </w:r>
      <w:r w:rsidR="0030405C" w:rsidRPr="0063331A">
        <w:rPr>
          <w:bCs/>
          <w:i/>
          <w:iCs/>
        </w:rPr>
        <w:t>p</w:t>
      </w:r>
      <w:r w:rsidR="0030405C" w:rsidRPr="0063331A">
        <w:rPr>
          <w:bCs/>
        </w:rPr>
        <w:t xml:space="preserve"> = .201.</w:t>
      </w:r>
    </w:p>
    <w:p w14:paraId="54DB4A2F" w14:textId="77777777" w:rsidR="004061C1" w:rsidRPr="0063331A" w:rsidRDefault="004061C1" w:rsidP="004061C1">
      <w:pPr>
        <w:spacing w:line="480" w:lineRule="auto"/>
        <w:ind w:firstLine="709"/>
        <w:rPr>
          <w:bCs/>
        </w:rPr>
      </w:pPr>
    </w:p>
    <w:p w14:paraId="7BB9CE8D" w14:textId="77777777" w:rsidR="00BD53D7" w:rsidRDefault="00BD53D7" w:rsidP="00BD53D7">
      <w:pPr>
        <w:spacing w:line="480" w:lineRule="auto"/>
        <w:ind w:firstLine="709"/>
        <w:jc w:val="center"/>
        <w:rPr>
          <w:bCs/>
        </w:rPr>
      </w:pPr>
      <w:r>
        <w:rPr>
          <w:bCs/>
        </w:rPr>
        <w:t>INSERT FIGURE 3 HERE</w:t>
      </w:r>
    </w:p>
    <w:p w14:paraId="2236037E" w14:textId="77777777" w:rsidR="004061C1" w:rsidRPr="0063331A" w:rsidRDefault="004061C1" w:rsidP="004061C1">
      <w:pPr>
        <w:spacing w:line="480" w:lineRule="auto"/>
        <w:ind w:firstLine="709"/>
      </w:pPr>
    </w:p>
    <w:p w14:paraId="0D30AD74" w14:textId="77777777" w:rsidR="004061C1" w:rsidRPr="0063331A" w:rsidRDefault="004061C1" w:rsidP="004061C1">
      <w:pPr>
        <w:spacing w:line="480" w:lineRule="auto"/>
        <w:rPr>
          <w:b/>
          <w:bCs/>
          <w:i/>
        </w:rPr>
      </w:pPr>
      <w:r w:rsidRPr="0063331A">
        <w:rPr>
          <w:b/>
          <w:bCs/>
          <w:i/>
        </w:rPr>
        <w:t>Range effects</w:t>
      </w:r>
    </w:p>
    <w:p w14:paraId="1F7AE2DB" w14:textId="245059B9" w:rsidR="004061C1" w:rsidRPr="004C4F15" w:rsidRDefault="00EC2612" w:rsidP="004C4F15">
      <w:pPr>
        <w:spacing w:line="480" w:lineRule="auto"/>
        <w:ind w:firstLine="709"/>
        <w:rPr>
          <w:bCs/>
          <w:i/>
        </w:rPr>
      </w:pPr>
      <w:r w:rsidRPr="0063331A">
        <w:rPr>
          <w:bCs/>
        </w:rPr>
        <w:t>Figure 4</w:t>
      </w:r>
      <w:r w:rsidR="004061C1" w:rsidRPr="0063331A">
        <w:rPr>
          <w:bCs/>
        </w:rPr>
        <w:t xml:space="preserve"> presents the overall scores (the average </w:t>
      </w:r>
      <w:r w:rsidR="00C83754">
        <w:rPr>
          <w:bCs/>
        </w:rPr>
        <w:t xml:space="preserve">response </w:t>
      </w:r>
      <w:r w:rsidR="004061C1" w:rsidRPr="0063331A">
        <w:rPr>
          <w:bCs/>
        </w:rPr>
        <w:t xml:space="preserve">for all 11 amounts) for both the negatively and positively skewed conditions, </w:t>
      </w:r>
      <w:r w:rsidRPr="0063331A">
        <w:rPr>
          <w:bCs/>
        </w:rPr>
        <w:t xml:space="preserve">depending on debt type and </w:t>
      </w:r>
      <w:r w:rsidR="004061C1" w:rsidRPr="0063331A">
        <w:rPr>
          <w:bCs/>
        </w:rPr>
        <w:t>separately for each question type. In line with the range principle, the average responses were higher in the negatively skewed distribution</w:t>
      </w:r>
      <w:r w:rsidR="0030405C" w:rsidRPr="0063331A">
        <w:rPr>
          <w:bCs/>
        </w:rPr>
        <w:t>, this being</w:t>
      </w:r>
      <w:r w:rsidR="0063331A">
        <w:rPr>
          <w:bCs/>
        </w:rPr>
        <w:t xml:space="preserve"> true across question scenarios and d</w:t>
      </w:r>
      <w:r w:rsidR="0030405C" w:rsidRPr="0063331A">
        <w:rPr>
          <w:bCs/>
        </w:rPr>
        <w:t>ebt types.</w:t>
      </w:r>
    </w:p>
    <w:p w14:paraId="485DA960" w14:textId="77777777" w:rsidR="004061C1" w:rsidRPr="0063331A" w:rsidRDefault="004061C1" w:rsidP="004061C1">
      <w:pPr>
        <w:spacing w:line="480" w:lineRule="auto"/>
        <w:rPr>
          <w:bCs/>
        </w:rPr>
      </w:pPr>
    </w:p>
    <w:p w14:paraId="4C379C18" w14:textId="77777777" w:rsidR="00BD53D7" w:rsidRDefault="00BD53D7" w:rsidP="00BD53D7">
      <w:pPr>
        <w:spacing w:line="480" w:lineRule="auto"/>
        <w:ind w:firstLine="709"/>
        <w:jc w:val="center"/>
        <w:rPr>
          <w:bCs/>
        </w:rPr>
      </w:pPr>
      <w:r>
        <w:rPr>
          <w:bCs/>
        </w:rPr>
        <w:t>INSERT FIGURE 4 HERE</w:t>
      </w:r>
    </w:p>
    <w:p w14:paraId="0C6C24DB" w14:textId="77777777" w:rsidR="004061C1" w:rsidRPr="0063331A" w:rsidRDefault="004061C1" w:rsidP="004061C1">
      <w:pPr>
        <w:spacing w:line="480" w:lineRule="auto"/>
        <w:rPr>
          <w:bCs/>
        </w:rPr>
      </w:pPr>
    </w:p>
    <w:p w14:paraId="2BCE9AC2" w14:textId="79614007" w:rsidR="007953E0" w:rsidRPr="00E9644F" w:rsidRDefault="004061C1" w:rsidP="009A752D">
      <w:pPr>
        <w:spacing w:line="480" w:lineRule="auto"/>
        <w:ind w:firstLine="709"/>
      </w:pPr>
      <w:r w:rsidRPr="0063331A">
        <w:t xml:space="preserve">A 2 (between: distribution) × 3 (within: question) </w:t>
      </w:r>
      <w:r w:rsidR="0030405C" w:rsidRPr="0063331A">
        <w:rPr>
          <w:bCs/>
        </w:rPr>
        <w:t xml:space="preserve">× 2 (within: debt type) </w:t>
      </w:r>
      <w:r w:rsidRPr="0063331A">
        <w:t xml:space="preserve">mixed ANOVA </w:t>
      </w:r>
      <w:r w:rsidR="0063331A" w:rsidRPr="0063331A">
        <w:t>confirmed the above observations. The</w:t>
      </w:r>
      <w:r w:rsidR="0030405C" w:rsidRPr="0063331A">
        <w:t xml:space="preserve"> significant mai</w:t>
      </w:r>
      <w:r w:rsidR="007953E0" w:rsidRPr="0063331A">
        <w:t>n effect of distribution</w:t>
      </w:r>
      <w:r w:rsidRPr="0063331A">
        <w:t xml:space="preserve">, </w:t>
      </w:r>
      <w:r w:rsidRPr="0063331A">
        <w:rPr>
          <w:i/>
        </w:rPr>
        <w:t>F</w:t>
      </w:r>
      <w:r w:rsidRPr="0063331A">
        <w:t xml:space="preserve">(1, </w:t>
      </w:r>
      <w:r w:rsidR="007953E0" w:rsidRPr="0063331A">
        <w:t>34</w:t>
      </w:r>
      <w:r w:rsidRPr="0063331A">
        <w:t xml:space="preserve">) = </w:t>
      </w:r>
      <w:r w:rsidR="007953E0" w:rsidRPr="0063331A">
        <w:t>9.5</w:t>
      </w:r>
      <w:r w:rsidRPr="0063331A">
        <w:t xml:space="preserve">9, </w:t>
      </w:r>
      <w:r w:rsidRPr="0063331A">
        <w:rPr>
          <w:i/>
        </w:rPr>
        <w:t>p</w:t>
      </w:r>
      <w:r w:rsidR="007953E0" w:rsidRPr="0063331A">
        <w:t xml:space="preserve"> = .004</w:t>
      </w:r>
      <w:r w:rsidRPr="0063331A">
        <w:t xml:space="preserve">, </w:t>
      </w:r>
      <w:r w:rsidRPr="0063331A">
        <w:rPr>
          <w:bCs/>
        </w:rPr>
        <w:t>η</w:t>
      </w:r>
      <w:r w:rsidRPr="0063331A">
        <w:rPr>
          <w:bCs/>
          <w:vertAlign w:val="subscript"/>
        </w:rPr>
        <w:t>p</w:t>
      </w:r>
      <w:r w:rsidRPr="0063331A">
        <w:rPr>
          <w:bCs/>
          <w:vertAlign w:val="superscript"/>
        </w:rPr>
        <w:t xml:space="preserve">2 </w:t>
      </w:r>
      <w:r w:rsidRPr="0063331A">
        <w:rPr>
          <w:bCs/>
        </w:rPr>
        <w:t>= .</w:t>
      </w:r>
      <w:r w:rsidR="007953E0" w:rsidRPr="0063331A">
        <w:rPr>
          <w:bCs/>
        </w:rPr>
        <w:t xml:space="preserve">22, </w:t>
      </w:r>
      <w:r w:rsidR="0063331A" w:rsidRPr="0063331A">
        <w:rPr>
          <w:bCs/>
        </w:rPr>
        <w:t>indicated that</w:t>
      </w:r>
      <w:r w:rsidR="004C4F15">
        <w:rPr>
          <w:bCs/>
        </w:rPr>
        <w:t>, as predicted,</w:t>
      </w:r>
      <w:r w:rsidR="007953E0" w:rsidRPr="0063331A">
        <w:rPr>
          <w:bCs/>
        </w:rPr>
        <w:t xml:space="preserve"> </w:t>
      </w:r>
      <w:r w:rsidRPr="0063331A">
        <w:t>participants</w:t>
      </w:r>
      <w:r w:rsidR="00C3380B">
        <w:t>’</w:t>
      </w:r>
      <w:r w:rsidRPr="0063331A">
        <w:t xml:space="preserve"> responses</w:t>
      </w:r>
      <w:r w:rsidR="00F119A1">
        <w:t xml:space="preserve"> were higher</w:t>
      </w:r>
      <w:r w:rsidRPr="0063331A">
        <w:t xml:space="preserve"> in the negatively skewed distribution </w:t>
      </w:r>
      <w:r w:rsidR="00F119A1">
        <w:t>than in</w:t>
      </w:r>
      <w:r w:rsidRPr="0063331A">
        <w:t xml:space="preserve"> the </w:t>
      </w:r>
      <w:r w:rsidR="0063331A" w:rsidRPr="0063331A">
        <w:t>positively skewed distribution. Most importantly, the effect of skew on ratings was observed regardless of question type,</w:t>
      </w:r>
      <w:r w:rsidR="0063331A" w:rsidRPr="0063331A">
        <w:rPr>
          <w:i/>
        </w:rPr>
        <w:t xml:space="preserve"> F</w:t>
      </w:r>
      <w:r w:rsidR="0063331A" w:rsidRPr="0063331A">
        <w:t xml:space="preserve">(2, 68) = 1.36, </w:t>
      </w:r>
      <w:r w:rsidR="0063331A" w:rsidRPr="0063331A">
        <w:rPr>
          <w:bCs/>
          <w:i/>
          <w:iCs/>
        </w:rPr>
        <w:t>p</w:t>
      </w:r>
      <w:r w:rsidR="0063331A" w:rsidRPr="0063331A">
        <w:rPr>
          <w:bCs/>
        </w:rPr>
        <w:t xml:space="preserve"> = .264, and debt type, </w:t>
      </w:r>
      <w:r w:rsidR="0063331A" w:rsidRPr="0063331A">
        <w:rPr>
          <w:i/>
        </w:rPr>
        <w:t>F</w:t>
      </w:r>
      <w:r w:rsidR="0063331A" w:rsidRPr="0063331A">
        <w:t xml:space="preserve">(1, 34) &lt; 1. The 3-way interaction was not significant either, </w:t>
      </w:r>
      <w:r w:rsidR="0063331A" w:rsidRPr="0063331A">
        <w:rPr>
          <w:i/>
        </w:rPr>
        <w:lastRenderedPageBreak/>
        <w:t>F</w:t>
      </w:r>
      <w:r w:rsidR="0063331A" w:rsidRPr="0063331A">
        <w:t xml:space="preserve">(2, 68) = 2.25, </w:t>
      </w:r>
      <w:r w:rsidR="0063331A" w:rsidRPr="0063331A">
        <w:rPr>
          <w:bCs/>
          <w:i/>
          <w:iCs/>
        </w:rPr>
        <w:t>p</w:t>
      </w:r>
      <w:r w:rsidR="0063331A" w:rsidRPr="0063331A">
        <w:rPr>
          <w:bCs/>
        </w:rPr>
        <w:t xml:space="preserve"> = .121. Both </w:t>
      </w:r>
      <w:r w:rsidR="007953E0" w:rsidRPr="0063331A">
        <w:rPr>
          <w:lang w:val="en-US"/>
        </w:rPr>
        <w:t>the main effect</w:t>
      </w:r>
      <w:r w:rsidR="0063331A" w:rsidRPr="0063331A">
        <w:rPr>
          <w:lang w:val="en-US"/>
        </w:rPr>
        <w:t>s</w:t>
      </w:r>
      <w:r w:rsidR="007953E0" w:rsidRPr="0063331A">
        <w:rPr>
          <w:lang w:val="en-US"/>
        </w:rPr>
        <w:t xml:space="preserve"> of debt, </w:t>
      </w:r>
      <w:r w:rsidR="007953E0" w:rsidRPr="0063331A">
        <w:rPr>
          <w:i/>
        </w:rPr>
        <w:t>F</w:t>
      </w:r>
      <w:r w:rsidR="007953E0" w:rsidRPr="0063331A">
        <w:t xml:space="preserve">(1, 34) = 17.69, </w:t>
      </w:r>
      <w:r w:rsidR="007953E0" w:rsidRPr="0063331A">
        <w:rPr>
          <w:bCs/>
          <w:i/>
          <w:iCs/>
        </w:rPr>
        <w:t>p</w:t>
      </w:r>
      <w:r w:rsidR="007953E0" w:rsidRPr="0063331A">
        <w:rPr>
          <w:bCs/>
        </w:rPr>
        <w:t xml:space="preserve"> &lt; .001, η</w:t>
      </w:r>
      <w:r w:rsidR="007953E0" w:rsidRPr="0063331A">
        <w:rPr>
          <w:bCs/>
          <w:vertAlign w:val="subscript"/>
        </w:rPr>
        <w:t>p</w:t>
      </w:r>
      <w:r w:rsidR="007953E0" w:rsidRPr="0063331A">
        <w:rPr>
          <w:bCs/>
          <w:vertAlign w:val="superscript"/>
        </w:rPr>
        <w:t xml:space="preserve">2 </w:t>
      </w:r>
      <w:r w:rsidR="007953E0" w:rsidRPr="0063331A">
        <w:rPr>
          <w:bCs/>
        </w:rPr>
        <w:t>= .34</w:t>
      </w:r>
      <w:r w:rsidR="007953E0" w:rsidRPr="0063331A">
        <w:t xml:space="preserve">, </w:t>
      </w:r>
      <w:r w:rsidR="0063331A" w:rsidRPr="0063331A">
        <w:t xml:space="preserve">and question, </w:t>
      </w:r>
      <w:r w:rsidR="0063331A" w:rsidRPr="0063331A">
        <w:rPr>
          <w:i/>
        </w:rPr>
        <w:t>F</w:t>
      </w:r>
      <w:r w:rsidR="0063331A" w:rsidRPr="0063331A">
        <w:t xml:space="preserve">(2, 68) = 4.52, </w:t>
      </w:r>
      <w:r w:rsidR="0063331A" w:rsidRPr="0063331A">
        <w:rPr>
          <w:bCs/>
          <w:i/>
          <w:iCs/>
        </w:rPr>
        <w:t>p</w:t>
      </w:r>
      <w:r w:rsidR="0063331A" w:rsidRPr="0063331A">
        <w:rPr>
          <w:bCs/>
        </w:rPr>
        <w:t xml:space="preserve"> = .014, η</w:t>
      </w:r>
      <w:r w:rsidR="0063331A" w:rsidRPr="0063331A">
        <w:rPr>
          <w:bCs/>
          <w:vertAlign w:val="subscript"/>
        </w:rPr>
        <w:t>p</w:t>
      </w:r>
      <w:r w:rsidR="0063331A" w:rsidRPr="0063331A">
        <w:rPr>
          <w:bCs/>
          <w:vertAlign w:val="superscript"/>
        </w:rPr>
        <w:t xml:space="preserve">2 </w:t>
      </w:r>
      <w:r w:rsidR="004C4F15">
        <w:rPr>
          <w:bCs/>
        </w:rPr>
        <w:t>= .12, were also noted: as for the previous analysi</w:t>
      </w:r>
      <w:r w:rsidR="0063331A" w:rsidRPr="0063331A">
        <w:rPr>
          <w:bCs/>
        </w:rPr>
        <w:t xml:space="preserve">s on rank effects, </w:t>
      </w:r>
      <w:r w:rsidR="007953E0" w:rsidRPr="0063331A">
        <w:t>non-ICL debt attracted higher ratings for the three question scenario</w:t>
      </w:r>
      <w:r w:rsidR="004C4F15">
        <w:t>s and</w:t>
      </w:r>
      <w:r w:rsidR="0063331A" w:rsidRPr="0063331A">
        <w:t xml:space="preserve"> </w:t>
      </w:r>
      <w:r w:rsidR="007953E0" w:rsidRPr="0063331A">
        <w:t>question 1 attracted higher ratings tha</w:t>
      </w:r>
      <w:r w:rsidR="007953E0" w:rsidRPr="00E9644F">
        <w:t xml:space="preserve">n questions 2 </w:t>
      </w:r>
      <w:r w:rsidR="004C4F15">
        <w:t>and 3</w:t>
      </w:r>
      <w:r w:rsidR="007953E0" w:rsidRPr="00E9644F">
        <w:t xml:space="preserve">. </w:t>
      </w:r>
      <w:r w:rsidR="00E9644F" w:rsidRPr="00E9644F">
        <w:rPr>
          <w:bCs/>
        </w:rPr>
        <w:t xml:space="preserve">Overall, the results </w:t>
      </w:r>
      <w:r w:rsidR="007953E0" w:rsidRPr="00E9644F">
        <w:rPr>
          <w:bCs/>
        </w:rPr>
        <w:t>corroborated the findings of Study 2 as students</w:t>
      </w:r>
      <w:r w:rsidR="00E9644F">
        <w:rPr>
          <w:bCs/>
        </w:rPr>
        <w:t>’</w:t>
      </w:r>
      <w:r w:rsidR="007953E0" w:rsidRPr="00E9644F">
        <w:rPr>
          <w:bCs/>
        </w:rPr>
        <w:t xml:space="preserve"> responses were best predic</w:t>
      </w:r>
      <w:r w:rsidR="00E9644F">
        <w:rPr>
          <w:bCs/>
        </w:rPr>
        <w:t>ted by rank and range principle</w:t>
      </w:r>
      <w:r w:rsidR="004A0654">
        <w:rPr>
          <w:bCs/>
        </w:rPr>
        <w:t>s</w:t>
      </w:r>
      <w:r w:rsidR="00B85FA9">
        <w:rPr>
          <w:bCs/>
        </w:rPr>
        <w:t xml:space="preserve"> </w:t>
      </w:r>
      <w:r w:rsidR="007953E0" w:rsidRPr="00E9644F">
        <w:rPr>
          <w:bCs/>
        </w:rPr>
        <w:t>regardless of whether</w:t>
      </w:r>
      <w:r w:rsidR="00B85FA9">
        <w:rPr>
          <w:bCs/>
        </w:rPr>
        <w:t xml:space="preserve"> or not</w:t>
      </w:r>
      <w:r w:rsidR="007953E0" w:rsidRPr="00E9644F">
        <w:rPr>
          <w:bCs/>
        </w:rPr>
        <w:t xml:space="preserve"> the debt </w:t>
      </w:r>
      <w:r w:rsidR="00E9644F">
        <w:rPr>
          <w:bCs/>
        </w:rPr>
        <w:t>under consideration was income contingent</w:t>
      </w:r>
      <w:r w:rsidR="007953E0" w:rsidRPr="00E9644F">
        <w:rPr>
          <w:bCs/>
        </w:rPr>
        <w:t>.</w:t>
      </w:r>
    </w:p>
    <w:p w14:paraId="3013DCF8" w14:textId="77777777" w:rsidR="00871BD4" w:rsidRPr="00992F21" w:rsidRDefault="002A4CE6" w:rsidP="0036467D">
      <w:pPr>
        <w:spacing w:line="480" w:lineRule="auto"/>
        <w:jc w:val="center"/>
        <w:rPr>
          <w:bCs/>
        </w:rPr>
      </w:pPr>
      <w:r w:rsidRPr="00416523">
        <w:rPr>
          <w:b/>
          <w:bCs/>
        </w:rPr>
        <w:t>General Discussion</w:t>
      </w:r>
      <w:r w:rsidR="006C7CF8">
        <w:rPr>
          <w:b/>
          <w:bCs/>
        </w:rPr>
        <w:t xml:space="preserve"> </w:t>
      </w:r>
    </w:p>
    <w:p w14:paraId="0510DD6E" w14:textId="0EC8432A" w:rsidR="00061721" w:rsidRPr="00A5182B" w:rsidRDefault="006D0CF7" w:rsidP="00A5182B">
      <w:pPr>
        <w:spacing w:line="480" w:lineRule="auto"/>
        <w:ind w:firstLine="709"/>
        <w:rPr>
          <w:color w:val="FF0000"/>
        </w:rPr>
      </w:pPr>
      <w:r w:rsidRPr="00F057FE">
        <w:t xml:space="preserve">The results of the </w:t>
      </w:r>
      <w:r w:rsidR="002C4829" w:rsidRPr="00F057FE">
        <w:t xml:space="preserve">present </w:t>
      </w:r>
      <w:r w:rsidR="00727DEC">
        <w:t>three</w:t>
      </w:r>
      <w:r w:rsidRPr="00F057FE">
        <w:t xml:space="preserve"> </w:t>
      </w:r>
      <w:r w:rsidR="003546FA">
        <w:t>studies</w:t>
      </w:r>
      <w:r w:rsidRPr="00F057FE">
        <w:t xml:space="preserve"> support a relative account of students’ perception of indebtedness. </w:t>
      </w:r>
      <w:r w:rsidR="009E5D97" w:rsidRPr="00F057FE">
        <w:t xml:space="preserve">The results of </w:t>
      </w:r>
      <w:r w:rsidR="009E5D97">
        <w:t>Study 1</w:t>
      </w:r>
      <w:r w:rsidR="009E5D97" w:rsidRPr="00F057FE">
        <w:t xml:space="preserve"> </w:t>
      </w:r>
      <w:r w:rsidR="009E5D97">
        <w:t>showed</w:t>
      </w:r>
      <w:r w:rsidR="009E5D97" w:rsidRPr="00F057FE">
        <w:t xml:space="preserve"> that students</w:t>
      </w:r>
      <w:r w:rsidR="00AF6401">
        <w:t>’</w:t>
      </w:r>
      <w:r w:rsidR="009E5D97" w:rsidRPr="00F057FE">
        <w:t xml:space="preserve"> perception </w:t>
      </w:r>
      <w:r w:rsidR="00AF6401">
        <w:t xml:space="preserve">of </w:t>
      </w:r>
      <w:r w:rsidR="009E5D97">
        <w:t>(and worry</w:t>
      </w:r>
      <w:r w:rsidR="00AF6401">
        <w:t xml:space="preserve"> associated </w:t>
      </w:r>
      <w:r w:rsidR="00134FF6">
        <w:t>with)</w:t>
      </w:r>
      <w:r w:rsidR="009E5D97">
        <w:t xml:space="preserve"> </w:t>
      </w:r>
      <w:r w:rsidR="00AF6401">
        <w:t>their</w:t>
      </w:r>
      <w:r w:rsidR="00AF6401" w:rsidRPr="00F057FE">
        <w:t xml:space="preserve"> </w:t>
      </w:r>
      <w:r w:rsidR="009E5D97" w:rsidRPr="00F057FE">
        <w:t xml:space="preserve">own </w:t>
      </w:r>
      <w:r w:rsidR="00AF6401">
        <w:t xml:space="preserve">expected </w:t>
      </w:r>
      <w:r w:rsidR="009E5D97" w:rsidRPr="00F057FE">
        <w:t xml:space="preserve">debt depends on where they </w:t>
      </w:r>
      <w:r w:rsidR="00AF6401">
        <w:t>believe</w:t>
      </w:r>
      <w:r w:rsidR="00AF6401" w:rsidRPr="00F057FE">
        <w:t xml:space="preserve"> </w:t>
      </w:r>
      <w:r w:rsidR="00C348B5">
        <w:t xml:space="preserve">their debt </w:t>
      </w:r>
      <w:r w:rsidR="00AF6401">
        <w:t xml:space="preserve">will </w:t>
      </w:r>
      <w:r w:rsidR="009E5D97" w:rsidRPr="00F057FE">
        <w:t xml:space="preserve">rank within the student population. </w:t>
      </w:r>
      <w:r w:rsidR="009362BF">
        <w:t xml:space="preserve">The rank principle </w:t>
      </w:r>
      <w:r w:rsidR="009E5D97" w:rsidRPr="00F057FE">
        <w:t xml:space="preserve">also </w:t>
      </w:r>
      <w:r w:rsidR="00460713">
        <w:t>predicted</w:t>
      </w:r>
      <w:r w:rsidR="00460713" w:rsidRPr="00F057FE">
        <w:t xml:space="preserve"> </w:t>
      </w:r>
      <w:r w:rsidR="009E5D97" w:rsidRPr="00F057FE">
        <w:t>stude</w:t>
      </w:r>
      <w:r w:rsidR="00C571DA">
        <w:t xml:space="preserve">nts’ willingness to take a </w:t>
      </w:r>
      <w:r w:rsidR="007A4CA9">
        <w:t>part-time job</w:t>
      </w:r>
      <w:r w:rsidR="009E5D97" w:rsidRPr="00F057FE">
        <w:t xml:space="preserve"> during term-time to increase income and ease debt. Strikingly, anticipated personal debt alone did not </w:t>
      </w:r>
      <w:r w:rsidR="007C498B" w:rsidRPr="007C498B">
        <w:rPr>
          <w:i/>
        </w:rPr>
        <w:t>independently</w:t>
      </w:r>
      <w:r w:rsidR="007C498B">
        <w:t xml:space="preserve"> </w:t>
      </w:r>
      <w:r w:rsidR="009E5D97" w:rsidRPr="00F057FE">
        <w:t>determine any of</w:t>
      </w:r>
      <w:r w:rsidR="007C498B">
        <w:t xml:space="preserve"> these psychological dimensions</w:t>
      </w:r>
      <w:r w:rsidR="009E5D97" w:rsidRPr="00F057FE">
        <w:t>.</w:t>
      </w:r>
      <w:r w:rsidR="00D3750B">
        <w:t xml:space="preserve"> </w:t>
      </w:r>
      <w:r w:rsidR="003546FA">
        <w:t>Study</w:t>
      </w:r>
      <w:r w:rsidR="00D3750B">
        <w:t xml:space="preserve"> 2</w:t>
      </w:r>
      <w:r w:rsidRPr="00F057FE">
        <w:t xml:space="preserve"> showed that students’ worry about debt is highly context-</w:t>
      </w:r>
      <w:r w:rsidRPr="00D75548">
        <w:t xml:space="preserve">dependent, as the information available in the decision-making context determined participants’ concern about debt. </w:t>
      </w:r>
      <w:r w:rsidR="003E645A" w:rsidRPr="00D75548">
        <w:rPr>
          <w:lang w:eastAsia="en-GB"/>
        </w:rPr>
        <w:t xml:space="preserve">Finally, Study 3 showed that </w:t>
      </w:r>
      <w:r w:rsidR="003E645A" w:rsidRPr="00042765">
        <w:rPr>
          <w:lang w:eastAsia="en-GB"/>
        </w:rPr>
        <w:t xml:space="preserve">contextual information influences students’ evaluation regardless of debt repayment modality: </w:t>
      </w:r>
      <w:r w:rsidR="00042765" w:rsidRPr="00042765">
        <w:rPr>
          <w:lang w:eastAsia="en-GB"/>
        </w:rPr>
        <w:t>Although the income-contingent portion of debt attracted predictably lower concern (see also Higgins and Withers 2009), its appraisal was vulnerable to the same context effects that were observed for the standard component of student debt. Thus, although the present survey was run in the UK where ICL schemes are in place (as in Australia) and student debt is on the rise, we suggest that students in other countries (e.g., the US where debt is predominantly non-ICL) are likely vulnerable to the same contextual effects.</w:t>
      </w:r>
    </w:p>
    <w:p w14:paraId="730B7570" w14:textId="5ED7C137" w:rsidR="001D27E8" w:rsidRPr="00F7211D" w:rsidRDefault="0077788B" w:rsidP="00F7211D">
      <w:pPr>
        <w:spacing w:line="480" w:lineRule="auto"/>
        <w:ind w:firstLine="709"/>
        <w:rPr>
          <w:lang w:eastAsia="en-GB"/>
        </w:rPr>
      </w:pPr>
      <w:r w:rsidRPr="00F7211D">
        <w:rPr>
          <w:lang w:eastAsia="en-GB"/>
        </w:rPr>
        <w:t>The effect</w:t>
      </w:r>
      <w:r w:rsidR="001D27E8" w:rsidRPr="00F7211D">
        <w:rPr>
          <w:lang w:eastAsia="en-GB"/>
        </w:rPr>
        <w:t xml:space="preserve"> of contextual information on students’ evaluations of debt </w:t>
      </w:r>
      <w:r w:rsidRPr="00F7211D">
        <w:rPr>
          <w:lang w:eastAsia="en-GB"/>
        </w:rPr>
        <w:t>was</w:t>
      </w:r>
      <w:r w:rsidR="001D27E8" w:rsidRPr="00F7211D">
        <w:rPr>
          <w:lang w:eastAsia="en-GB"/>
        </w:rPr>
        <w:t xml:space="preserve"> substantive. For instance, the effect of contextual skew in Study 2 averaged at </w:t>
      </w:r>
      <w:r w:rsidR="001D27E8" w:rsidRPr="00F7211D">
        <w:rPr>
          <w:i/>
          <w:lang w:eastAsia="en-GB"/>
        </w:rPr>
        <w:t>d</w:t>
      </w:r>
      <w:r w:rsidRPr="00F7211D">
        <w:rPr>
          <w:lang w:eastAsia="en-GB"/>
        </w:rPr>
        <w:t xml:space="preserve"> = 0.89</w:t>
      </w:r>
      <w:r w:rsidR="000C1007">
        <w:rPr>
          <w:lang w:eastAsia="en-GB"/>
        </w:rPr>
        <w:t xml:space="preserve"> </w:t>
      </w:r>
      <w:r w:rsidR="000C1007">
        <w:rPr>
          <w:lang w:eastAsia="en-GB"/>
        </w:rPr>
        <w:fldChar w:fldCharType="begin"/>
      </w:r>
      <w:r w:rsidR="000C1007">
        <w:rPr>
          <w:lang w:eastAsia="en-GB"/>
        </w:rPr>
        <w:instrText xml:space="preserve"> ADDIN EN.CITE &lt;EndNote&gt;&lt;Cite&gt;&lt;Author&gt;Cohen&lt;/Author&gt;&lt;Year&gt;1969&lt;/Year&gt;&lt;RecNum&gt;736&lt;/RecNum&gt;&lt;DisplayText&gt;(Cohen 1969)&lt;/DisplayText&gt;&lt;record&gt;&lt;rec-number&gt;736&lt;/rec-number&gt;&lt;foreign-keys&gt;&lt;key app="EN" db-id="xwe9pe9wg29rarera5yvwdvj99zrrfvtzpz0"&gt;736&lt;/key&gt;&lt;/foreign-keys&gt;&lt;ref-type name="Book"&gt;6&lt;/ref-type&gt;&lt;contributors&gt;&lt;authors&gt;&lt;author&gt;Cohen, J.&lt;/author&gt;&lt;/authors&gt;&lt;/contributors&gt;&lt;titles&gt;&lt;title&gt;Statistical power analysis for the behavioral sciences&lt;/title&gt;&lt;/titles&gt;&lt;edition&gt;2nd&lt;/edition&gt;&lt;dates&gt;&lt;year&gt;1969&lt;/year&gt;&lt;/dates&gt;&lt;pub-location&gt;New York&lt;/pub-location&gt;&lt;publisher&gt;Academic Press&lt;/publisher&gt;&lt;urls&gt;&lt;/urls&gt;&lt;/record&gt;&lt;/Cite&gt;&lt;/EndNote&gt;</w:instrText>
      </w:r>
      <w:r w:rsidR="000C1007">
        <w:rPr>
          <w:lang w:eastAsia="en-GB"/>
        </w:rPr>
        <w:fldChar w:fldCharType="separate"/>
      </w:r>
      <w:r w:rsidR="000C1007">
        <w:rPr>
          <w:noProof/>
          <w:lang w:eastAsia="en-GB"/>
        </w:rPr>
        <w:t>(</w:t>
      </w:r>
      <w:hyperlink w:anchor="_ENREF_14" w:tooltip="Cohen, 1969 #736" w:history="1">
        <w:r w:rsidR="000C1007">
          <w:rPr>
            <w:noProof/>
            <w:lang w:eastAsia="en-GB"/>
          </w:rPr>
          <w:t>Cohen 1969</w:t>
        </w:r>
      </w:hyperlink>
      <w:r w:rsidR="000C1007">
        <w:rPr>
          <w:noProof/>
          <w:lang w:eastAsia="en-GB"/>
        </w:rPr>
        <w:t>)</w:t>
      </w:r>
      <w:r w:rsidR="000C1007">
        <w:rPr>
          <w:lang w:eastAsia="en-GB"/>
        </w:rPr>
        <w:fldChar w:fldCharType="end"/>
      </w:r>
      <w:r w:rsidR="00055EC9">
        <w:rPr>
          <w:lang w:eastAsia="en-GB"/>
        </w:rPr>
        <w:t>.</w:t>
      </w:r>
      <w:r w:rsidRPr="00F7211D">
        <w:rPr>
          <w:lang w:eastAsia="en-GB"/>
        </w:rPr>
        <w:t xml:space="preserve"> In </w:t>
      </w:r>
      <w:r w:rsidRPr="00F7211D">
        <w:rPr>
          <w:lang w:eastAsia="en-GB"/>
        </w:rPr>
        <w:lastRenderedPageBreak/>
        <w:t xml:space="preserve">Study 3, </w:t>
      </w:r>
      <w:r w:rsidR="004B3861">
        <w:rPr>
          <w:lang w:eastAsia="en-GB"/>
        </w:rPr>
        <w:t>although</w:t>
      </w:r>
      <w:r w:rsidR="004B3861" w:rsidRPr="00F7211D">
        <w:rPr>
          <w:lang w:eastAsia="en-GB"/>
        </w:rPr>
        <w:t xml:space="preserve"> </w:t>
      </w:r>
      <w:r w:rsidRPr="00F7211D">
        <w:rPr>
          <w:lang w:eastAsia="en-GB"/>
        </w:rPr>
        <w:t>we observed an effect of debt type whereby ICL debt attracted lower concern than non-ICL debt</w:t>
      </w:r>
      <w:r w:rsidR="004B3861">
        <w:rPr>
          <w:lang w:eastAsia="en-GB"/>
        </w:rPr>
        <w:t>, the</w:t>
      </w:r>
      <w:r w:rsidRPr="00F7211D">
        <w:rPr>
          <w:lang w:eastAsia="en-GB"/>
        </w:rPr>
        <w:t xml:space="preserve"> effect</w:t>
      </w:r>
      <w:r w:rsidR="004B3861">
        <w:rPr>
          <w:lang w:eastAsia="en-GB"/>
        </w:rPr>
        <w:t xml:space="preserve"> size</w:t>
      </w:r>
      <w:r w:rsidRPr="00F7211D">
        <w:rPr>
          <w:lang w:eastAsia="en-GB"/>
        </w:rPr>
        <w:t xml:space="preserve"> (</w:t>
      </w:r>
      <w:r w:rsidRPr="00F7211D">
        <w:rPr>
          <w:i/>
          <w:lang w:eastAsia="en-GB"/>
        </w:rPr>
        <w:t>d</w:t>
      </w:r>
      <w:r w:rsidRPr="00F7211D">
        <w:rPr>
          <w:lang w:eastAsia="en-GB"/>
        </w:rPr>
        <w:t xml:space="preserve"> = 0.71) was half </w:t>
      </w:r>
      <w:r w:rsidR="004B3861">
        <w:rPr>
          <w:lang w:eastAsia="en-GB"/>
        </w:rPr>
        <w:t>that</w:t>
      </w:r>
      <w:r w:rsidRPr="00F7211D">
        <w:rPr>
          <w:lang w:eastAsia="en-GB"/>
        </w:rPr>
        <w:t xml:space="preserve"> of the effect of rank (</w:t>
      </w:r>
      <w:r w:rsidRPr="00F7211D">
        <w:rPr>
          <w:i/>
          <w:lang w:eastAsia="en-GB"/>
        </w:rPr>
        <w:t>d</w:t>
      </w:r>
      <w:r w:rsidRPr="00F7211D">
        <w:rPr>
          <w:lang w:eastAsia="en-GB"/>
        </w:rPr>
        <w:t xml:space="preserve"> = 1.50, averaged across comparisons)</w:t>
      </w:r>
      <w:r w:rsidR="005B18BD">
        <w:rPr>
          <w:lang w:eastAsia="en-GB"/>
        </w:rPr>
        <w:t>. I</w:t>
      </w:r>
      <w:r w:rsidRPr="00F7211D">
        <w:rPr>
          <w:lang w:eastAsia="en-GB"/>
        </w:rPr>
        <w:t xml:space="preserve">mportantly, the latter </w:t>
      </w:r>
      <w:r w:rsidR="001D27E8" w:rsidRPr="00F7211D">
        <w:rPr>
          <w:lang w:eastAsia="en-GB"/>
        </w:rPr>
        <w:t xml:space="preserve">was rather similar for both </w:t>
      </w:r>
      <w:r w:rsidRPr="00F7211D">
        <w:rPr>
          <w:lang w:eastAsia="en-GB"/>
        </w:rPr>
        <w:t>debt types (</w:t>
      </w:r>
      <w:r w:rsidR="001D27E8" w:rsidRPr="00F7211D">
        <w:rPr>
          <w:i/>
          <w:lang w:eastAsia="en-GB"/>
        </w:rPr>
        <w:t>d</w:t>
      </w:r>
      <w:r w:rsidRPr="00F7211D">
        <w:rPr>
          <w:lang w:eastAsia="en-GB"/>
        </w:rPr>
        <w:t xml:space="preserve"> = 1.54 and </w:t>
      </w:r>
      <w:r w:rsidRPr="00F7211D">
        <w:rPr>
          <w:i/>
          <w:lang w:eastAsia="en-GB"/>
        </w:rPr>
        <w:t>d</w:t>
      </w:r>
      <w:r w:rsidRPr="00F7211D">
        <w:rPr>
          <w:lang w:eastAsia="en-GB"/>
        </w:rPr>
        <w:t xml:space="preserve"> = 1.46 for the ICL and non</w:t>
      </w:r>
      <w:r w:rsidR="00F7211D" w:rsidRPr="00F7211D">
        <w:rPr>
          <w:lang w:eastAsia="en-GB"/>
        </w:rPr>
        <w:t xml:space="preserve">-ICL scenarios, respectively). </w:t>
      </w:r>
      <w:r w:rsidR="001D27E8" w:rsidRPr="00F7211D">
        <w:rPr>
          <w:lang w:eastAsia="en-GB"/>
        </w:rPr>
        <w:t xml:space="preserve">Finally, in Study 1 we observed that students who believed that they would owe more than almost all other students (i.e., their </w:t>
      </w:r>
      <w:r w:rsidR="00BC14E0">
        <w:rPr>
          <w:lang w:eastAsia="en-GB"/>
        </w:rPr>
        <w:t>subjective</w:t>
      </w:r>
      <w:r w:rsidR="00BC14E0" w:rsidRPr="00F7211D">
        <w:rPr>
          <w:lang w:eastAsia="en-GB"/>
        </w:rPr>
        <w:t xml:space="preserve"> </w:t>
      </w:r>
      <w:r w:rsidR="001D27E8" w:rsidRPr="00F7211D">
        <w:rPr>
          <w:lang w:eastAsia="en-GB"/>
        </w:rPr>
        <w:t xml:space="preserve">rank approached 1) were almost 5 times more likely to plan to take on a part-time job than those whose rank was near 0. In comparison, </w:t>
      </w:r>
      <w:r w:rsidR="00F7211D" w:rsidRPr="00F7211D">
        <w:rPr>
          <w:lang w:eastAsia="en-GB"/>
        </w:rPr>
        <w:t xml:space="preserve">in the same analysis </w:t>
      </w:r>
      <w:r w:rsidR="001D27E8" w:rsidRPr="00F7211D">
        <w:rPr>
          <w:lang w:eastAsia="en-GB"/>
        </w:rPr>
        <w:t>the effect of gender was rather smaller: Female students were just over 50% more likely t</w:t>
      </w:r>
      <w:r w:rsidR="00F7211D" w:rsidRPr="00F7211D">
        <w:rPr>
          <w:lang w:eastAsia="en-GB"/>
        </w:rPr>
        <w:t>o plan to work during term time than male students.</w:t>
      </w:r>
    </w:p>
    <w:p w14:paraId="19A53789" w14:textId="3015F0C7" w:rsidR="00C571DA" w:rsidRPr="00D75548" w:rsidRDefault="004C656D" w:rsidP="001D27E8">
      <w:pPr>
        <w:spacing w:line="480" w:lineRule="auto"/>
        <w:ind w:firstLine="709"/>
        <w:rPr>
          <w:lang w:eastAsia="en-GB"/>
        </w:rPr>
      </w:pPr>
      <w:r>
        <w:rPr>
          <w:kern w:val="0"/>
          <w:lang w:eastAsia="en-GB"/>
        </w:rPr>
        <w:t>It</w:t>
      </w:r>
      <w:r w:rsidRPr="00F7211D">
        <w:rPr>
          <w:kern w:val="0"/>
          <w:lang w:eastAsia="en-GB"/>
        </w:rPr>
        <w:t xml:space="preserve"> is important to understand </w:t>
      </w:r>
      <w:r>
        <w:rPr>
          <w:kern w:val="0"/>
          <w:lang w:eastAsia="en-GB"/>
        </w:rPr>
        <w:t xml:space="preserve">how </w:t>
      </w:r>
      <w:r w:rsidR="002E66FF" w:rsidRPr="00F7211D">
        <w:rPr>
          <w:kern w:val="0"/>
          <w:lang w:eastAsia="en-GB"/>
        </w:rPr>
        <w:t xml:space="preserve">the variable and inaccurate beliefs about students’ indebtedness observed in Study 1 </w:t>
      </w:r>
      <w:r>
        <w:rPr>
          <w:kern w:val="0"/>
          <w:lang w:eastAsia="en-GB"/>
        </w:rPr>
        <w:t>enter into</w:t>
      </w:r>
      <w:r w:rsidRPr="00F7211D">
        <w:rPr>
          <w:kern w:val="0"/>
          <w:lang w:eastAsia="en-GB"/>
        </w:rPr>
        <w:t xml:space="preserve"> </w:t>
      </w:r>
      <w:r w:rsidR="002260DB" w:rsidRPr="00F7211D">
        <w:rPr>
          <w:kern w:val="0"/>
          <w:lang w:eastAsia="en-GB"/>
        </w:rPr>
        <w:t>students</w:t>
      </w:r>
      <w:r>
        <w:rPr>
          <w:kern w:val="0"/>
          <w:lang w:eastAsia="en-GB"/>
        </w:rPr>
        <w:t>’</w:t>
      </w:r>
      <w:r w:rsidR="002260DB" w:rsidRPr="00F7211D">
        <w:rPr>
          <w:kern w:val="0"/>
          <w:lang w:eastAsia="en-GB"/>
        </w:rPr>
        <w:t xml:space="preserve"> financial </w:t>
      </w:r>
      <w:r w:rsidR="00E36E76">
        <w:rPr>
          <w:kern w:val="0"/>
          <w:lang w:eastAsia="en-GB"/>
        </w:rPr>
        <w:t>decision-making</w:t>
      </w:r>
      <w:r>
        <w:rPr>
          <w:kern w:val="0"/>
          <w:lang w:eastAsia="en-GB"/>
        </w:rPr>
        <w:t xml:space="preserve"> both</w:t>
      </w:r>
      <w:r w:rsidR="000C1007">
        <w:rPr>
          <w:kern w:val="0"/>
          <w:lang w:eastAsia="en-GB"/>
        </w:rPr>
        <w:t xml:space="preserve"> </w:t>
      </w:r>
      <w:r w:rsidR="002260DB" w:rsidRPr="00F7211D">
        <w:rPr>
          <w:kern w:val="0"/>
          <w:lang w:eastAsia="en-GB"/>
        </w:rPr>
        <w:t>(a) prior to enrolment</w:t>
      </w:r>
      <w:r w:rsidR="002260DB" w:rsidRPr="00D75548">
        <w:rPr>
          <w:kern w:val="0"/>
          <w:lang w:eastAsia="en-GB"/>
        </w:rPr>
        <w:t xml:space="preserve"> to university </w:t>
      </w:r>
      <w:r w:rsidR="0006628B" w:rsidRPr="00D75548">
        <w:rPr>
          <w:kern w:val="0"/>
          <w:lang w:eastAsia="en-GB"/>
        </w:rPr>
        <w:fldChar w:fldCharType="begin"/>
      </w:r>
      <w:r w:rsidR="0050442F" w:rsidRPr="00D75548">
        <w:rPr>
          <w:kern w:val="0"/>
          <w:lang w:eastAsia="en-GB"/>
        </w:rPr>
        <w:instrText xml:space="preserve"> ADDIN EN.CITE &lt;EndNote&gt;&lt;Cite&gt;&lt;Author&gt;Callender&lt;/Author&gt;&lt;Year&gt;2005&lt;/Year&gt;&lt;RecNum&gt;363&lt;/RecNum&gt;&lt;Prefix&gt;e.g.`, whether to apply for it or not`, and where to apply to`; &lt;/Prefix&gt;&lt;DisplayText&gt;(e.g., whether to apply for it or not, and where to apply to; Callender and Jackson 2005)&lt;/DisplayText&gt;&lt;record&gt;&lt;rec-number&gt;363&lt;/rec-number&gt;&lt;foreign-keys&gt;&lt;key app="EN" db-id="xwe9pe9wg29rarera5yvwdvj99zrrfvtzpz0"&gt;363&lt;/key&gt;&lt;/foreign-keys&gt;&lt;ref-type name="Journal Article"&gt;17&lt;/ref-type&gt;&lt;contributors&gt;&lt;authors&gt;&lt;author&gt;Callender, C.&lt;/author&gt;&lt;author&gt;Jackson, J.&lt;/author&gt;&lt;/authors&gt;&lt;/contributors&gt;&lt;auth-address&gt;Callender, C&amp;#xD;S Bank Univ, 103 Borough Rd, London SE1 0AA, England&amp;#xD;S Bank Univ, 103 Borough Rd, London SE1 0AA, England&amp;#xD;S Bank Univ, London SE1 0AA, England&amp;#xD;Univ London London Sch Econ &amp;amp; Polit Sci, Methodol Inst, London WC2A 2AE, England&lt;/auth-address&gt;&lt;titles&gt;&lt;title&gt;Does the fear of debt deter students from higher education?&lt;/title&gt;&lt;secondary-title&gt;Journal of Social Policy&lt;/secondary-title&gt;&lt;alt-title&gt;J Soc Policy&lt;/alt-title&gt;&lt;/titles&gt;&lt;periodical&gt;&lt;full-title&gt;Journal of Social Policy&lt;/full-title&gt;&lt;abbr-1&gt;J Soc Policy&lt;/abbr-1&gt;&lt;/periodical&gt;&lt;alt-periodical&gt;&lt;full-title&gt;Journal of Social Policy&lt;/full-title&gt;&lt;abbr-1&gt;J Soc Policy&lt;/abbr-1&gt;&lt;/alt-periodical&gt;&lt;pages&gt;509-540&lt;/pages&gt;&lt;volume&gt;34&lt;/volume&gt;&lt;keywords&gt;&lt;keyword&gt;price&lt;/keyword&gt;&lt;/keywords&gt;&lt;dates&gt;&lt;year&gt;2005&lt;/year&gt;&lt;pub-dates&gt;&lt;date&gt;Oct&lt;/date&gt;&lt;/pub-dates&gt;&lt;/dates&gt;&lt;isbn&gt;0047-2794&lt;/isbn&gt;&lt;accession-num&gt;ISI:000232940600001&lt;/accession-num&gt;&lt;urls&gt;&lt;related-urls&gt;&lt;url&gt;&amp;lt;Go to ISI&amp;gt;://000232940600001&lt;/url&gt;&lt;/related-urls&gt;&lt;/urls&gt;&lt;electronic-resource-num&gt;Doi 10.1017/So04727940500913x&lt;/electronic-resource-num&gt;&lt;language&gt;English&lt;/language&gt;&lt;/record&gt;&lt;/Cite&gt;&lt;/EndNote&gt;</w:instrText>
      </w:r>
      <w:r w:rsidR="0006628B" w:rsidRPr="00D75548">
        <w:rPr>
          <w:kern w:val="0"/>
          <w:lang w:eastAsia="en-GB"/>
        </w:rPr>
        <w:fldChar w:fldCharType="separate"/>
      </w:r>
      <w:r w:rsidR="0050442F" w:rsidRPr="00D75548">
        <w:rPr>
          <w:noProof/>
          <w:kern w:val="0"/>
          <w:lang w:eastAsia="en-GB"/>
        </w:rPr>
        <w:t>(</w:t>
      </w:r>
      <w:hyperlink w:anchor="_ENREF_7" w:tooltip="Callender, 2005 #363" w:history="1">
        <w:r w:rsidR="000C1007" w:rsidRPr="00D75548">
          <w:rPr>
            <w:noProof/>
            <w:kern w:val="0"/>
            <w:lang w:eastAsia="en-GB"/>
          </w:rPr>
          <w:t>e.g., whether to apply for it or not, and where to apply to; Callender and Jackson 2005</w:t>
        </w:r>
      </w:hyperlink>
      <w:r w:rsidR="0050442F" w:rsidRPr="00D75548">
        <w:rPr>
          <w:noProof/>
          <w:kern w:val="0"/>
          <w:lang w:eastAsia="en-GB"/>
        </w:rPr>
        <w:t>)</w:t>
      </w:r>
      <w:r w:rsidR="0006628B" w:rsidRPr="00D75548">
        <w:rPr>
          <w:kern w:val="0"/>
          <w:lang w:eastAsia="en-GB"/>
        </w:rPr>
        <w:fldChar w:fldCharType="end"/>
      </w:r>
      <w:r w:rsidR="002260DB" w:rsidRPr="00D75548">
        <w:rPr>
          <w:kern w:val="0"/>
          <w:lang w:eastAsia="en-GB"/>
        </w:rPr>
        <w:t xml:space="preserve"> and (b) during the completion of the degree </w:t>
      </w:r>
      <w:r w:rsidR="0006628B" w:rsidRPr="00D75548">
        <w:rPr>
          <w:kern w:val="0"/>
          <w:lang w:eastAsia="en-GB"/>
        </w:rPr>
        <w:fldChar w:fldCharType="begin"/>
      </w:r>
      <w:r w:rsidR="007A4CA9" w:rsidRPr="00D75548">
        <w:rPr>
          <w:kern w:val="0"/>
          <w:lang w:eastAsia="en-GB"/>
        </w:rPr>
        <w:instrText xml:space="preserve"> ADDIN EN.CITE &lt;EndNote&gt;&lt;Cite&gt;&lt;Author&gt;Ford&lt;/Author&gt;&lt;Year&gt;1995&lt;/Year&gt;&lt;RecNum&gt;347&lt;/RecNum&gt;&lt;Prefix&gt;e.g.`, whether to take a part-time job during term time`; &lt;/Prefix&gt;&lt;DisplayText&gt;(e.g., whether to take a part-time job during term time; Ford, Bosworth et al. 1995)&lt;/DisplayText&gt;&lt;record&gt;&lt;rec-number&gt;347&lt;/rec-number&gt;&lt;foreign-keys&gt;&lt;key app="EN" db-id="xwe9pe9wg29rarera5yvwdvj99zrrfvtzpz0"&gt;347&lt;/key&gt;&lt;/foreign-keys&gt;&lt;ref-type name="Journal Article"&gt;17&lt;/ref-type&gt;&lt;contributors&gt;&lt;authors&gt;&lt;author&gt;Ford, J.&lt;/author&gt;&lt;author&gt;Bosworth, D.&lt;/author&gt;&lt;author&gt;Wilson, R.&lt;/author&gt;&lt;/authors&gt;&lt;/contributors&gt;&lt;auth-address&gt;Ford, J&amp;#xD;Loughborough Univ Technol,Dept Social Sci,Loughborough Le11 3tu,Leics,England&amp;#xD;Loughborough Univ Technol,Dept Social Sci,Loughborough Le11 3tu,Leics,England&amp;#xD;Univ Manchester,Inst Sci &amp;amp; Technol,Manchester M60 1qd,Lancs,England&amp;#xD;Univ Warwick,Coventry Cv4 7al,W Midlands,England&lt;/auth-address&gt;&lt;titles&gt;&lt;title&gt;Part-time work and full-time higher education&lt;/title&gt;&lt;secondary-title&gt;Studies in Higher Education&lt;/secondary-title&gt;&lt;alt-title&gt;Stud High Educ&lt;/alt-title&gt;&lt;/titles&gt;&lt;periodical&gt;&lt;full-title&gt;Studies in Higher Education&lt;/full-title&gt;&lt;abbr-1&gt;Stud High Educ&lt;/abbr-1&gt;&lt;/periodical&gt;&lt;alt-periodical&gt;&lt;full-title&gt;Studies in Higher Education&lt;/full-title&gt;&lt;abbr-1&gt;Stud High Educ&lt;/abbr-1&gt;&lt;/alt-periodical&gt;&lt;pages&gt;187-202&lt;/pages&gt;&lt;volume&gt;20&lt;/volume&gt;&lt;number&gt;2&lt;/number&gt;&lt;dates&gt;&lt;year&gt;1995&lt;/year&gt;&lt;pub-dates&gt;&lt;date&gt;Jun&lt;/date&gt;&lt;/pub-dates&gt;&lt;/dates&gt;&lt;isbn&gt;0307-5079&lt;/isbn&gt;&lt;accession-num&gt;ISI:A1995RF01900007&lt;/accession-num&gt;&lt;urls&gt;&lt;related-urls&gt;&lt;url&gt;&amp;lt;Go to ISI&amp;gt;://A1995RF01900007&lt;/url&gt;&lt;/related-urls&gt;&lt;/urls&gt;&lt;language&gt;English&lt;/language&gt;&lt;/record&gt;&lt;/Cite&gt;&lt;/EndNote&gt;</w:instrText>
      </w:r>
      <w:r w:rsidR="0006628B" w:rsidRPr="00D75548">
        <w:rPr>
          <w:kern w:val="0"/>
          <w:lang w:eastAsia="en-GB"/>
        </w:rPr>
        <w:fldChar w:fldCharType="separate"/>
      </w:r>
      <w:r w:rsidR="007A4CA9" w:rsidRPr="00D75548">
        <w:rPr>
          <w:noProof/>
          <w:kern w:val="0"/>
          <w:lang w:eastAsia="en-GB"/>
        </w:rPr>
        <w:t>(</w:t>
      </w:r>
      <w:hyperlink w:anchor="_ENREF_19" w:tooltip="Ford, 1995 #347" w:history="1">
        <w:r w:rsidR="000C1007" w:rsidRPr="00D75548">
          <w:rPr>
            <w:noProof/>
            <w:kern w:val="0"/>
            <w:lang w:eastAsia="en-GB"/>
          </w:rPr>
          <w:t>e.g., whether to take a part-time job during term time; Ford, Bosworth et al. 1995</w:t>
        </w:r>
      </w:hyperlink>
      <w:r w:rsidR="007A4CA9" w:rsidRPr="00D75548">
        <w:rPr>
          <w:noProof/>
          <w:kern w:val="0"/>
          <w:lang w:eastAsia="en-GB"/>
        </w:rPr>
        <w:t>)</w:t>
      </w:r>
      <w:r w:rsidR="0006628B" w:rsidRPr="00D75548">
        <w:rPr>
          <w:kern w:val="0"/>
          <w:lang w:eastAsia="en-GB"/>
        </w:rPr>
        <w:fldChar w:fldCharType="end"/>
      </w:r>
      <w:r w:rsidR="002260DB" w:rsidRPr="00D75548">
        <w:rPr>
          <w:kern w:val="0"/>
          <w:lang w:eastAsia="en-GB"/>
        </w:rPr>
        <w:t>. We will consider each scenario in turn.</w:t>
      </w:r>
    </w:p>
    <w:p w14:paraId="72504155" w14:textId="73F8E0A3" w:rsidR="00D008FA" w:rsidRPr="004C4F15" w:rsidRDefault="00D008FA" w:rsidP="00D20662">
      <w:pPr>
        <w:spacing w:line="480" w:lineRule="auto"/>
        <w:ind w:firstLine="709"/>
        <w:rPr>
          <w:lang w:eastAsia="en-GB"/>
        </w:rPr>
      </w:pPr>
      <w:r w:rsidRPr="00D75548">
        <w:t xml:space="preserve">As perception of </w:t>
      </w:r>
      <w:r w:rsidR="002530D5">
        <w:t xml:space="preserve">anticipated amounts of </w:t>
      </w:r>
      <w:r w:rsidRPr="00D75548">
        <w:t xml:space="preserve">debt can affect the decision whether or not to apply to </w:t>
      </w:r>
      <w:r w:rsidR="00134FF6" w:rsidRPr="00D75548">
        <w:t>h</w:t>
      </w:r>
      <w:r w:rsidRPr="00D75548">
        <w:t xml:space="preserve">igher </w:t>
      </w:r>
      <w:r w:rsidR="00134FF6" w:rsidRPr="00D75548">
        <w:t>e</w:t>
      </w:r>
      <w:r w:rsidR="00CA07CB" w:rsidRPr="00D75548">
        <w:t>ducation</w:t>
      </w:r>
      <w:r w:rsidRPr="00D75548">
        <w:t xml:space="preserve">, it is important to establish the cognitive processes </w:t>
      </w:r>
      <w:r w:rsidR="002C4829" w:rsidRPr="00D75548">
        <w:t>responsible for</w:t>
      </w:r>
      <w:r w:rsidRPr="00D75548">
        <w:t xml:space="preserve"> students’ perception of indebtedness. </w:t>
      </w:r>
      <w:r w:rsidR="009E3274" w:rsidRPr="00D75548">
        <w:rPr>
          <w:kern w:val="0"/>
          <w:lang w:eastAsia="en-GB"/>
        </w:rPr>
        <w:t>For instance</w:t>
      </w:r>
      <w:r w:rsidR="009E3274">
        <w:rPr>
          <w:kern w:val="0"/>
          <w:lang w:eastAsia="en-GB"/>
        </w:rPr>
        <w:t xml:space="preserve">, the rank principle might </w:t>
      </w:r>
      <w:r w:rsidR="00AF6401">
        <w:rPr>
          <w:kern w:val="0"/>
          <w:lang w:eastAsia="en-GB"/>
        </w:rPr>
        <w:t xml:space="preserve">influence </w:t>
      </w:r>
      <w:r w:rsidR="009E3274">
        <w:rPr>
          <w:kern w:val="0"/>
          <w:lang w:eastAsia="en-GB"/>
        </w:rPr>
        <w:t xml:space="preserve">how students </w:t>
      </w:r>
      <w:r w:rsidR="00AF6401">
        <w:rPr>
          <w:kern w:val="0"/>
          <w:lang w:eastAsia="en-GB"/>
        </w:rPr>
        <w:t xml:space="preserve">decide </w:t>
      </w:r>
      <w:r w:rsidR="00AF6401" w:rsidRPr="004C656D">
        <w:rPr>
          <w:kern w:val="0"/>
          <w:lang w:eastAsia="en-GB"/>
        </w:rPr>
        <w:t>whether</w:t>
      </w:r>
      <w:r w:rsidR="009E3274" w:rsidRPr="004C656D">
        <w:rPr>
          <w:kern w:val="0"/>
          <w:lang w:eastAsia="en-GB"/>
        </w:rPr>
        <w:t xml:space="preserve"> or not to</w:t>
      </w:r>
      <w:r w:rsidR="00AF6401" w:rsidRPr="004C656D">
        <w:rPr>
          <w:kern w:val="0"/>
          <w:lang w:eastAsia="en-GB"/>
        </w:rPr>
        <w:t xml:space="preserve"> apply to h</w:t>
      </w:r>
      <w:r w:rsidR="009E3274" w:rsidRPr="004C656D">
        <w:rPr>
          <w:kern w:val="0"/>
          <w:lang w:eastAsia="en-GB"/>
        </w:rPr>
        <w:t xml:space="preserve">igher </w:t>
      </w:r>
      <w:r w:rsidR="00AF6401" w:rsidRPr="004C656D">
        <w:rPr>
          <w:kern w:val="0"/>
          <w:lang w:eastAsia="en-GB"/>
        </w:rPr>
        <w:t>e</w:t>
      </w:r>
      <w:r w:rsidR="009E3274" w:rsidRPr="004C656D">
        <w:rPr>
          <w:kern w:val="0"/>
          <w:lang w:eastAsia="en-GB"/>
        </w:rPr>
        <w:t>ducation.</w:t>
      </w:r>
      <w:r w:rsidR="009E3274" w:rsidRPr="004C656D">
        <w:rPr>
          <w:bCs/>
        </w:rPr>
        <w:t xml:space="preserve"> Two students might both expect to owe approximately £20,000 by graduation. However, student A thinks that 70% of students will end up owing </w:t>
      </w:r>
      <w:r w:rsidR="009E3274" w:rsidRPr="000C1007">
        <w:rPr>
          <w:bCs/>
        </w:rPr>
        <w:t>less</w:t>
      </w:r>
      <w:r w:rsidR="009E3274" w:rsidRPr="004C656D">
        <w:rPr>
          <w:bCs/>
        </w:rPr>
        <w:t xml:space="preserve"> than £20,000, while student B </w:t>
      </w:r>
      <w:r w:rsidR="00460713" w:rsidRPr="004C656D">
        <w:rPr>
          <w:bCs/>
        </w:rPr>
        <w:t xml:space="preserve">believes </w:t>
      </w:r>
      <w:r w:rsidR="009E3274" w:rsidRPr="004C656D">
        <w:rPr>
          <w:bCs/>
        </w:rPr>
        <w:t xml:space="preserve">that 70% of students will owe £20,000 </w:t>
      </w:r>
      <w:r w:rsidR="009E3274" w:rsidRPr="000C1007">
        <w:rPr>
          <w:bCs/>
        </w:rPr>
        <w:t>or more</w:t>
      </w:r>
      <w:r w:rsidR="009E3274" w:rsidRPr="004C656D">
        <w:rPr>
          <w:bCs/>
        </w:rPr>
        <w:t xml:space="preserve">. If the association between concern and indebtedness is </w:t>
      </w:r>
      <w:r w:rsidR="00AF6401" w:rsidRPr="004C656D">
        <w:rPr>
          <w:bCs/>
        </w:rPr>
        <w:t>context-independent</w:t>
      </w:r>
      <w:r w:rsidR="004C656D">
        <w:rPr>
          <w:bCs/>
        </w:rPr>
        <w:t>,</w:t>
      </w:r>
      <w:r w:rsidR="009E3274" w:rsidRPr="004C656D">
        <w:rPr>
          <w:bCs/>
        </w:rPr>
        <w:t xml:space="preserve"> as</w:t>
      </w:r>
      <w:r w:rsidR="00AF6401" w:rsidRPr="004C656D">
        <w:rPr>
          <w:bCs/>
        </w:rPr>
        <w:t xml:space="preserve"> is typically</w:t>
      </w:r>
      <w:r w:rsidR="009E3274" w:rsidRPr="004C656D">
        <w:rPr>
          <w:bCs/>
        </w:rPr>
        <w:t xml:space="preserve"> assumed</w:t>
      </w:r>
      <w:r w:rsidR="009E3274" w:rsidRPr="00EC1172">
        <w:rPr>
          <w:bCs/>
        </w:rPr>
        <w:t xml:space="preserve">, worry levels should be the same for both students, as they both expect to owe £20,000 by graduation. </w:t>
      </w:r>
      <w:r w:rsidR="009E3274">
        <w:rPr>
          <w:bCs/>
        </w:rPr>
        <w:t xml:space="preserve">On the other hand, the rank principle </w:t>
      </w:r>
      <w:r w:rsidR="009E3274" w:rsidRPr="00EC1172">
        <w:rPr>
          <w:bCs/>
        </w:rPr>
        <w:t xml:space="preserve">instead </w:t>
      </w:r>
      <w:r w:rsidR="009E3274" w:rsidRPr="00EC1172">
        <w:rPr>
          <w:bCs/>
        </w:rPr>
        <w:lastRenderedPageBreak/>
        <w:t xml:space="preserve">predicts that student A—who thinks that only 30% of students will owe more than her—will be more concerned than student B, who thinks that only 30% will owe less </w:t>
      </w:r>
      <w:r w:rsidR="009E3274" w:rsidRPr="004116C6">
        <w:rPr>
          <w:bCs/>
        </w:rPr>
        <w:t>than she will.</w:t>
      </w:r>
      <w:r w:rsidR="009E3274" w:rsidRPr="00EC1172">
        <w:rPr>
          <w:bCs/>
        </w:rPr>
        <w:t xml:space="preserve"> </w:t>
      </w:r>
    </w:p>
    <w:p w14:paraId="0BE74D6C" w14:textId="7FB3C36F" w:rsidR="00753594" w:rsidRDefault="00626367" w:rsidP="00D20662">
      <w:pPr>
        <w:spacing w:line="480" w:lineRule="auto"/>
        <w:ind w:firstLine="709"/>
        <w:rPr>
          <w:kern w:val="0"/>
          <w:lang w:eastAsia="en-GB"/>
        </w:rPr>
      </w:pPr>
      <w:r w:rsidRPr="00F057FE">
        <w:rPr>
          <w:kern w:val="0"/>
          <w:lang w:eastAsia="en-GB"/>
        </w:rPr>
        <w:t>When relating students’ concern about indebtedness to the strategies they implement to overcome them, an interesting relationship between rank effec</w:t>
      </w:r>
      <w:r w:rsidR="00C571DA">
        <w:rPr>
          <w:kern w:val="0"/>
          <w:lang w:eastAsia="en-GB"/>
        </w:rPr>
        <w:t xml:space="preserve">ts and intention to take a </w:t>
      </w:r>
      <w:r w:rsidR="007A4CA9">
        <w:rPr>
          <w:kern w:val="0"/>
          <w:lang w:eastAsia="en-GB"/>
        </w:rPr>
        <w:t>part-time job</w:t>
      </w:r>
      <w:r w:rsidRPr="00F057FE">
        <w:rPr>
          <w:kern w:val="0"/>
          <w:lang w:eastAsia="en-GB"/>
        </w:rPr>
        <w:t xml:space="preserve"> was observed. Students’ attitude towards taking a </w:t>
      </w:r>
      <w:r w:rsidR="007A4CA9">
        <w:rPr>
          <w:kern w:val="0"/>
          <w:lang w:eastAsia="en-GB"/>
        </w:rPr>
        <w:t>part-time job</w:t>
      </w:r>
      <w:r w:rsidR="006E2C3C">
        <w:rPr>
          <w:kern w:val="0"/>
          <w:lang w:eastAsia="en-GB"/>
        </w:rPr>
        <w:t xml:space="preserve"> wa</w:t>
      </w:r>
      <w:r w:rsidRPr="00F057FE">
        <w:rPr>
          <w:kern w:val="0"/>
          <w:lang w:eastAsia="en-GB"/>
        </w:rPr>
        <w:t xml:space="preserve">s very much influenced by rank effects—rather than by absolute </w:t>
      </w:r>
      <w:r w:rsidR="00753594">
        <w:rPr>
          <w:kern w:val="0"/>
          <w:lang w:eastAsia="en-GB"/>
        </w:rPr>
        <w:t>or average debt-related effects. Providing information about average student debt</w:t>
      </w:r>
      <w:r w:rsidRPr="00F057FE">
        <w:rPr>
          <w:kern w:val="0"/>
          <w:lang w:eastAsia="en-GB"/>
        </w:rPr>
        <w:t xml:space="preserve"> </w:t>
      </w:r>
      <w:r w:rsidR="0006628B">
        <w:rPr>
          <w:kern w:val="0"/>
          <w:lang w:eastAsia="en-GB"/>
        </w:rPr>
        <w:fldChar w:fldCharType="begin"/>
      </w:r>
      <w:r w:rsidR="0050442F">
        <w:rPr>
          <w:kern w:val="0"/>
          <w:lang w:eastAsia="en-GB"/>
        </w:rPr>
        <w:instrText xml:space="preserve"> ADDIN EN.CITE &lt;EndNote&gt;&lt;Cite&gt;&lt;Author&gt;Schultz&lt;/Author&gt;&lt;Year&gt;2007&lt;/Year&gt;&lt;RecNum&gt;553&lt;/RecNum&gt;&lt;Prefix&gt;for a recent intervention on energy consumption based on this principle see &lt;/Prefix&gt;&lt;DisplayText&gt;(for a recent intervention on energy consumption based on this principle see Schultz, Nolan et al. 2007)&lt;/DisplayText&gt;&lt;record&gt;&lt;rec-number&gt;553&lt;/rec-number&gt;&lt;foreign-keys&gt;&lt;key app="EN" db-id="xwe9pe9wg29rarera5yvwdvj99zrrfvtzpz0"&gt;553&lt;/key&gt;&lt;key app="ENWeb" db-id=""&gt;0&lt;/key&gt;&lt;/foreign-keys&gt;&lt;ref-type name="Journal Article"&gt;17&lt;/ref-type&gt;&lt;contributors&gt;&lt;authors&gt;&lt;author&gt;Schultz, P. W.&lt;/author&gt;&lt;author&gt;Nolan, J. M.&lt;/author&gt;&lt;author&gt;Cialdini, R. B.&lt;/author&gt;&lt;author&gt;Goldstein, N. J.&lt;/author&gt;&lt;author&gt;Griskevicius, V.&lt;/author&gt;&lt;/authors&gt;&lt;/contributors&gt;&lt;auth-address&gt;California State University, San Marcos, CA 92078, USA. wschultz@csusm.edu&lt;/auth-address&gt;&lt;titles&gt;&lt;title&gt;The constructive, destructive, and reconstructive power of social norms&lt;/title&gt;&lt;secondary-title&gt;Psychological Science&lt;/secondary-title&gt;&lt;/titles&gt;&lt;periodical&gt;&lt;full-title&gt;Psychological Science&lt;/full-title&gt;&lt;abbr-1&gt;Psychol Sci&lt;/abbr-1&gt;&lt;/periodical&gt;&lt;pages&gt;429-34&lt;/pages&gt;&lt;volume&gt;18&lt;/volume&gt;&lt;edition&gt;2007/06/20&lt;/edition&gt;&lt;keywords&gt;&lt;keyword&gt;Conservation of Energy Resources&lt;/keyword&gt;&lt;keyword&gt;Family Characteristics&lt;/keyword&gt;&lt;keyword&gt;Humans&lt;/keyword&gt;&lt;keyword&gt;*Persuasive Communication&lt;/keyword&gt;&lt;keyword&gt;Residence Characteristics&lt;/keyword&gt;&lt;keyword&gt;*Social Behavior&lt;/keyword&gt;&lt;keyword&gt;*Social Values&lt;/keyword&gt;&lt;/keywords&gt;&lt;dates&gt;&lt;year&gt;2007&lt;/year&gt;&lt;pub-dates&gt;&lt;date&gt;May&lt;/date&gt;&lt;/pub-dates&gt;&lt;/dates&gt;&lt;accession-num&gt;17576283&lt;/accession-num&gt;&lt;urls&gt;&lt;related-urls&gt;&lt;url&gt;http://www.ncbi.nlm.nih.gov/pubmed/17576283&lt;/url&gt;&lt;/related-urls&gt;&lt;/urls&gt;&lt;language&gt;eng&lt;/language&gt;&lt;/record&gt;&lt;/Cite&gt;&lt;/EndNote&gt;</w:instrText>
      </w:r>
      <w:r w:rsidR="0006628B">
        <w:rPr>
          <w:kern w:val="0"/>
          <w:lang w:eastAsia="en-GB"/>
        </w:rPr>
        <w:fldChar w:fldCharType="separate"/>
      </w:r>
      <w:r w:rsidR="0050442F">
        <w:rPr>
          <w:noProof/>
          <w:kern w:val="0"/>
          <w:lang w:eastAsia="en-GB"/>
        </w:rPr>
        <w:t>(</w:t>
      </w:r>
      <w:hyperlink w:anchor="_ENREF_38" w:tooltip="Schultz, 2007 #553" w:history="1">
        <w:r w:rsidR="000C1007">
          <w:rPr>
            <w:noProof/>
            <w:kern w:val="0"/>
            <w:lang w:eastAsia="en-GB"/>
          </w:rPr>
          <w:t>for a recent intervention on energy consumption based on this principle see Schultz, Nolan et al. 2007</w:t>
        </w:r>
      </w:hyperlink>
      <w:r w:rsidR="0050442F">
        <w:rPr>
          <w:noProof/>
          <w:kern w:val="0"/>
          <w:lang w:eastAsia="en-GB"/>
        </w:rPr>
        <w:t>)</w:t>
      </w:r>
      <w:r w:rsidR="0006628B">
        <w:rPr>
          <w:kern w:val="0"/>
          <w:lang w:eastAsia="en-GB"/>
        </w:rPr>
        <w:fldChar w:fldCharType="end"/>
      </w:r>
      <w:r w:rsidR="00753594">
        <w:rPr>
          <w:kern w:val="0"/>
          <w:lang w:eastAsia="en-GB"/>
        </w:rPr>
        <w:t xml:space="preserve"> </w:t>
      </w:r>
      <w:r w:rsidRPr="00F057FE">
        <w:rPr>
          <w:kern w:val="0"/>
          <w:lang w:eastAsia="en-GB"/>
        </w:rPr>
        <w:t xml:space="preserve">might </w:t>
      </w:r>
      <w:r w:rsidR="00753594">
        <w:rPr>
          <w:kern w:val="0"/>
          <w:lang w:eastAsia="en-GB"/>
        </w:rPr>
        <w:t>not effectively influence students’ decision-making, for instanc</w:t>
      </w:r>
      <w:r w:rsidR="00C571DA">
        <w:rPr>
          <w:kern w:val="0"/>
          <w:lang w:eastAsia="en-GB"/>
        </w:rPr>
        <w:t xml:space="preserve">e deterring them to take a </w:t>
      </w:r>
      <w:r w:rsidR="007A4CA9">
        <w:rPr>
          <w:kern w:val="0"/>
          <w:lang w:eastAsia="en-GB"/>
        </w:rPr>
        <w:t>part-time job</w:t>
      </w:r>
      <w:r w:rsidR="00753594">
        <w:rPr>
          <w:kern w:val="0"/>
          <w:lang w:eastAsia="en-GB"/>
        </w:rPr>
        <w:t xml:space="preserve"> when doing so might be financially unwarranted. Rank-relevant information (e.g., percentiles) will provide information which is more aligned with students’ reasoning about debt</w:t>
      </w:r>
      <w:r w:rsidR="004C656D">
        <w:rPr>
          <w:kern w:val="0"/>
          <w:lang w:eastAsia="en-GB"/>
        </w:rPr>
        <w:t>: A</w:t>
      </w:r>
      <w:r w:rsidR="00753594" w:rsidRPr="00F057FE">
        <w:rPr>
          <w:kern w:val="0"/>
          <w:lang w:eastAsia="en-GB"/>
        </w:rPr>
        <w:t xml:space="preserve"> student who predicts she will owe £15,000 by graduation, and who erroneously thinks that 90% of other students will owe less, might be less tempted to work during term time</w:t>
      </w:r>
      <w:r w:rsidR="00753594">
        <w:rPr>
          <w:kern w:val="0"/>
          <w:lang w:eastAsia="en-GB"/>
        </w:rPr>
        <w:t xml:space="preserve"> once she is informed about the </w:t>
      </w:r>
      <w:r w:rsidR="00753594" w:rsidRPr="00F057FE">
        <w:rPr>
          <w:kern w:val="0"/>
          <w:lang w:eastAsia="en-GB"/>
        </w:rPr>
        <w:t xml:space="preserve">correct </w:t>
      </w:r>
      <w:r w:rsidR="00753594">
        <w:rPr>
          <w:kern w:val="0"/>
          <w:lang w:eastAsia="en-GB"/>
        </w:rPr>
        <w:t>rates of students’ indebtedness.</w:t>
      </w:r>
    </w:p>
    <w:p w14:paraId="4391DF4F" w14:textId="6C2724EC" w:rsidR="002260DB" w:rsidRDefault="009E3274" w:rsidP="000F3177">
      <w:pPr>
        <w:spacing w:line="480" w:lineRule="auto"/>
        <w:ind w:firstLine="709"/>
      </w:pPr>
      <w:r>
        <w:t xml:space="preserve">Students’ beliefs about debt </w:t>
      </w:r>
      <w:r w:rsidR="004C656D">
        <w:t>may also shed light on</w:t>
      </w:r>
      <w:r>
        <w:t xml:space="preserve"> influence of </w:t>
      </w:r>
      <w:r w:rsidRPr="00F057FE">
        <w:t xml:space="preserve">social class and socio-economic status on both attitudes towards indebtedness and fear of debt </w:t>
      </w:r>
      <w:r w:rsidR="0006628B" w:rsidRPr="00F057FE">
        <w:fldChar w:fldCharType="begin">
          <w:fldData xml:space="preserve">PEVuZE5vdGU+PENpdGU+PEF1dGhvcj5DaHJpc3RpZTwvQXV0aG9yPjxZZWFyPjIwMDE8L1llYXI+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</w:fldData>
        </w:fldChar>
      </w:r>
      <w:r w:rsidR="00D00C5C">
        <w:instrText xml:space="preserve"> ADDIN EN.CITE </w:instrText>
      </w:r>
      <w:r w:rsidR="00D00C5C">
        <w:fldChar w:fldCharType="begin">
          <w:fldData xml:space="preserve">PEVuZE5vdGU+PENpdGU+PEF1dGhvcj5DaHJpc3RpZTwvQXV0aG9yPjxZZWFyPjIwMDE8L1llYXI+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</w:fldData>
        </w:fldChar>
      </w:r>
      <w:r w:rsidR="00D00C5C">
        <w:instrText xml:space="preserve"> ADDIN EN.CITE.DATA </w:instrText>
      </w:r>
      <w:r w:rsidR="00D00C5C">
        <w:fldChar w:fldCharType="end"/>
      </w:r>
      <w:r w:rsidR="0006628B" w:rsidRPr="00F057FE">
        <w:fldChar w:fldCharType="separate"/>
      </w:r>
      <w:r w:rsidR="0050442F">
        <w:rPr>
          <w:noProof/>
        </w:rPr>
        <w:t>(</w:t>
      </w:r>
      <w:hyperlink w:anchor="_ENREF_13" w:tooltip="Christie, 2001 #241" w:history="1">
        <w:r w:rsidR="000C1007">
          <w:rPr>
            <w:noProof/>
          </w:rPr>
          <w:t>Christie, Munro et al. 2001</w:t>
        </w:r>
      </w:hyperlink>
      <w:r w:rsidR="0050442F">
        <w:rPr>
          <w:noProof/>
        </w:rPr>
        <w:t xml:space="preserve">; </w:t>
      </w:r>
      <w:hyperlink w:anchor="_ENREF_7" w:tooltip="Callender, 2005 #363" w:history="1">
        <w:r w:rsidR="000C1007">
          <w:rPr>
            <w:noProof/>
          </w:rPr>
          <w:t>Callender and Jackson 2005</w:t>
        </w:r>
      </w:hyperlink>
      <w:r w:rsidR="0050442F">
        <w:rPr>
          <w:noProof/>
        </w:rPr>
        <w:t>)</w:t>
      </w:r>
      <w:r w:rsidR="0006628B" w:rsidRPr="00F057FE">
        <w:fldChar w:fldCharType="end"/>
      </w:r>
      <w:r w:rsidRPr="00F057FE">
        <w:t>.</w:t>
      </w:r>
      <w:r>
        <w:t xml:space="preserve"> Students from low income families report higher repayment difficulties, even after having controlled for income and debt </w:t>
      </w:r>
      <w:r w:rsidR="0006628B">
        <w:fldChar w:fldCharType="begin"/>
      </w:r>
      <w:r w:rsidR="0050442F">
        <w:instrText xml:space="preserve"> ADDIN EN.CITE &lt;EndNote&gt;&lt;Cite&gt;&lt;Author&gt;Callender&lt;/Author&gt;&lt;Year&gt;2008&lt;/Year&gt;&lt;RecNum&gt;511&lt;/RecNum&gt;&lt;DisplayText&gt;(Callender and Jackson 2008)&lt;/DisplayText&gt;&lt;record&gt;&lt;rec-number&gt;511&lt;/rec-number&gt;&lt;foreign-keys&gt;&lt;key app="EN" db-id="xwe9pe9wg29rarera5yvwdvj99zrrfvtzpz0"&gt;511&lt;/key&gt;&lt;/foreign-keys&gt;&lt;ref-type name="Journal Article"&gt;17&lt;/ref-type&gt;&lt;contributors&gt;&lt;authors&gt;&lt;author&gt;Callender, C.&lt;/author&gt;&lt;author&gt;Jackson, J.&lt;/author&gt;&lt;/authors&gt;&lt;/contributors&gt;&lt;auth-address&gt;Callender, C&amp;#xD;Univ London, London WC1E 7HU, England&amp;#xD;Univ London, London WC1E 7HU, England&amp;#xD;Univ London, London WC1E 7HU, England&amp;#xD;London Sch Econ, London, England&lt;/auth-address&gt;&lt;titles&gt;&lt;title&gt;Does the fear of debt constrain choice of university and subject of study?&lt;/title&gt;&lt;secondary-title&gt;Studies in Higher Education&lt;/secondary-title&gt;&lt;alt-title&gt;Stud High Educ&lt;/alt-title&gt;&lt;/titles&gt;&lt;periodical&gt;&lt;full-title&gt;Studies in Higher Education&lt;/full-title&gt;&lt;abbr-1&gt;Stud High Educ&lt;/abbr-1&gt;&lt;/periodical&gt;&lt;alt-periodical&gt;&lt;full-title&gt;Studies in Higher Education&lt;/full-title&gt;&lt;abbr-1&gt;Stud High Educ&lt;/abbr-1&gt;&lt;/alt-periodical&gt;&lt;pages&gt;405-429&lt;/pages&gt;&lt;volume&gt;33&lt;/volume&gt;&lt;keywords&gt;&lt;keyword&gt;higher-education&lt;/keyword&gt;&lt;keyword&gt;students&lt;/keyword&gt;&lt;/keywords&gt;&lt;dates&gt;&lt;year&gt;2008&lt;/year&gt;&lt;/dates&gt;&lt;isbn&gt;0307-5079&lt;/isbn&gt;&lt;accession-num&gt;ISI:000258019000005&lt;/accession-num&gt;&lt;urls&gt;&lt;related-urls&gt;&lt;url&gt;&amp;lt;Go to ISI&amp;gt;://000258019000005&lt;/url&gt;&lt;/related-urls&gt;&lt;/urls&gt;&lt;electronic-resource-num&gt;Doi 10.1080/03075070802211802&lt;/electronic-resource-num&gt;&lt;language&gt;English&lt;/language&gt;&lt;/record&gt;&lt;/Cite&gt;&lt;/EndNote&gt;</w:instrText>
      </w:r>
      <w:r w:rsidR="0006628B">
        <w:fldChar w:fldCharType="separate"/>
      </w:r>
      <w:r w:rsidR="0050442F">
        <w:rPr>
          <w:noProof/>
        </w:rPr>
        <w:t>(</w:t>
      </w:r>
      <w:hyperlink w:anchor="_ENREF_8" w:tooltip="Callender, 2008 #511" w:history="1">
        <w:r w:rsidR="000C1007">
          <w:rPr>
            <w:noProof/>
          </w:rPr>
          <w:t>Callender and Jackson 2008</w:t>
        </w:r>
      </w:hyperlink>
      <w:r w:rsidR="0050442F">
        <w:rPr>
          <w:noProof/>
        </w:rPr>
        <w:t>)</w:t>
      </w:r>
      <w:r w:rsidR="0006628B">
        <w:fldChar w:fldCharType="end"/>
      </w:r>
      <w:r>
        <w:t>. Students</w:t>
      </w:r>
      <w:r w:rsidRPr="00F057FE">
        <w:t xml:space="preserve"> </w:t>
      </w:r>
      <w:r w:rsidRPr="006411D2">
        <w:t>from poorer backgrounds (or who receive less generous contributions from their parents) might overestimate their rank position within students’ distribution of debts</w:t>
      </w:r>
      <w:r w:rsidR="00B34449">
        <w:t>. If so</w:t>
      </w:r>
      <w:r w:rsidRPr="006411D2">
        <w:t xml:space="preserve">, they </w:t>
      </w:r>
      <w:r w:rsidR="00B34449">
        <w:t xml:space="preserve">might for that reason </w:t>
      </w:r>
      <w:r w:rsidRPr="006411D2">
        <w:t xml:space="preserve">display greater fear of debt and might be deterred from applying to university. </w:t>
      </w:r>
      <w:r w:rsidR="00061721" w:rsidRPr="006411D2">
        <w:rPr>
          <w:lang w:eastAsia="en-GB"/>
        </w:rPr>
        <w:t>Indeed</w:t>
      </w:r>
      <w:r w:rsidR="00464D8D">
        <w:rPr>
          <w:lang w:eastAsia="en-GB"/>
        </w:rPr>
        <w:t xml:space="preserve"> in Australia</w:t>
      </w:r>
      <w:r w:rsidR="00061721" w:rsidRPr="006411D2">
        <w:rPr>
          <w:lang w:eastAsia="en-GB"/>
        </w:rPr>
        <w:t xml:space="preserve">, </w:t>
      </w:r>
      <w:r w:rsidR="003F2E6C">
        <w:rPr>
          <w:lang w:eastAsia="en-GB"/>
        </w:rPr>
        <w:t>although</w:t>
      </w:r>
      <w:r w:rsidR="003F2E6C" w:rsidRPr="006411D2">
        <w:rPr>
          <w:lang w:eastAsia="en-GB"/>
        </w:rPr>
        <w:t xml:space="preserve"> </w:t>
      </w:r>
      <w:r w:rsidR="00061721" w:rsidRPr="006411D2">
        <w:rPr>
          <w:lang w:eastAsia="en-GB"/>
        </w:rPr>
        <w:t xml:space="preserve">ICLs have increased enrolment rates to higher education, they have not significantly altered the socio-economic composition of university students </w:t>
      </w:r>
      <w:r w:rsidR="0006628B" w:rsidRPr="006411D2">
        <w:rPr>
          <w:lang w:eastAsia="en-GB"/>
        </w:rPr>
        <w:fldChar w:fldCharType="begin"/>
      </w:r>
      <w:r w:rsidR="00061721" w:rsidRPr="006411D2">
        <w:rPr>
          <w:lang w:eastAsia="en-GB"/>
        </w:rPr>
        <w:instrText xml:space="preserve"> ADDIN EN.CITE &lt;EndNote&gt;&lt;Cite&gt;&lt;Author&gt;Chapman&lt;/Author&gt;&lt;Year&gt;2006&lt;/Year&gt;&lt;RecNum&gt;852&lt;/RecNum&gt;&lt;Prefix&gt;e.g.`, &lt;/Prefix&gt;&lt;DisplayText&gt;(e.g., Chapman 2006)&lt;/DisplayText&gt;&lt;record&gt;&lt;rec-number&gt;852&lt;/rec-number&gt;&lt;foreign-keys&gt;&lt;key app="EN" db-id="xwe9pe9wg29rarera5yvwdvj99zrrfvtzpz0"&gt;852&lt;/key&gt;&lt;/foreign-keys&gt;&lt;ref-type name="Book"&gt;6&lt;/ref-type&gt;&lt;contributors&gt;&lt;authors&gt;&lt;author&gt;Chapman, B.&lt;/author&gt;&lt;/authors&gt;&lt;/contributors&gt;&lt;titles&gt;&lt;title&gt;Government managing risk: Income contingent loans for social and economic progress&lt;/title&gt;&lt;/titles&gt;&lt;dates&gt;&lt;year&gt;2006&lt;/year&gt;&lt;/dates&gt;&lt;pub-location&gt;London&lt;/pub-location&gt;&lt;publisher&gt;Routledge&lt;/publisher&gt;&lt;urls&gt;&lt;/urls&gt;&lt;/record&gt;&lt;/Cite&gt;&lt;/EndNote&gt;</w:instrText>
      </w:r>
      <w:r w:rsidR="0006628B" w:rsidRPr="006411D2">
        <w:rPr>
          <w:lang w:eastAsia="en-GB"/>
        </w:rPr>
        <w:fldChar w:fldCharType="separate"/>
      </w:r>
      <w:r w:rsidR="00061721" w:rsidRPr="006411D2">
        <w:rPr>
          <w:noProof/>
          <w:lang w:eastAsia="en-GB"/>
        </w:rPr>
        <w:t>(</w:t>
      </w:r>
      <w:hyperlink w:anchor="_ENREF_9" w:tooltip="Chapman, 2006 #852" w:history="1">
        <w:r w:rsidR="000C1007" w:rsidRPr="006411D2">
          <w:rPr>
            <w:noProof/>
            <w:lang w:eastAsia="en-GB"/>
          </w:rPr>
          <w:t>e.g., Chapman 2006</w:t>
        </w:r>
      </w:hyperlink>
      <w:r w:rsidR="00061721" w:rsidRPr="006411D2">
        <w:rPr>
          <w:noProof/>
          <w:lang w:eastAsia="en-GB"/>
        </w:rPr>
        <w:t>)</w:t>
      </w:r>
      <w:r w:rsidR="0006628B" w:rsidRPr="006411D2">
        <w:rPr>
          <w:lang w:eastAsia="en-GB"/>
        </w:rPr>
        <w:fldChar w:fldCharType="end"/>
      </w:r>
      <w:r w:rsidR="00061721" w:rsidRPr="006411D2">
        <w:rPr>
          <w:lang w:eastAsia="en-GB"/>
        </w:rPr>
        <w:t xml:space="preserve">; even if ICLs </w:t>
      </w:r>
      <w:r w:rsidR="00B34449">
        <w:rPr>
          <w:lang w:eastAsia="en-GB"/>
        </w:rPr>
        <w:t>are associated with</w:t>
      </w:r>
      <w:r w:rsidR="00B34449" w:rsidRPr="006411D2">
        <w:rPr>
          <w:lang w:eastAsia="en-GB"/>
        </w:rPr>
        <w:t xml:space="preserve"> </w:t>
      </w:r>
      <w:r w:rsidR="00061721" w:rsidRPr="006411D2">
        <w:rPr>
          <w:lang w:eastAsia="en-GB"/>
        </w:rPr>
        <w:t xml:space="preserve">more advantageous conditions than typical debt, students from lower socio-economic </w:t>
      </w:r>
      <w:r w:rsidR="00061721" w:rsidRPr="006411D2">
        <w:rPr>
          <w:lang w:eastAsia="en-GB"/>
        </w:rPr>
        <w:lastRenderedPageBreak/>
        <w:t xml:space="preserve">backgrounds are </w:t>
      </w:r>
      <w:r w:rsidR="003F2E6C">
        <w:rPr>
          <w:lang w:eastAsia="en-GB"/>
        </w:rPr>
        <w:t xml:space="preserve">no </w:t>
      </w:r>
      <w:r w:rsidR="00061721" w:rsidRPr="006411D2">
        <w:rPr>
          <w:lang w:eastAsia="en-GB"/>
        </w:rPr>
        <w:t xml:space="preserve">more likely to enrol </w:t>
      </w:r>
      <w:r w:rsidR="003F2E6C">
        <w:rPr>
          <w:lang w:eastAsia="en-GB"/>
        </w:rPr>
        <w:t>in</w:t>
      </w:r>
      <w:r w:rsidR="003F2E6C" w:rsidRPr="006411D2">
        <w:rPr>
          <w:lang w:eastAsia="en-GB"/>
        </w:rPr>
        <w:t xml:space="preserve"> </w:t>
      </w:r>
      <w:r w:rsidR="00061721" w:rsidRPr="006411D2">
        <w:rPr>
          <w:lang w:eastAsia="en-GB"/>
        </w:rPr>
        <w:t xml:space="preserve">university than prior </w:t>
      </w:r>
      <w:r w:rsidR="003F2E6C">
        <w:rPr>
          <w:lang w:eastAsia="en-GB"/>
        </w:rPr>
        <w:t xml:space="preserve">to </w:t>
      </w:r>
      <w:r w:rsidR="00061721" w:rsidRPr="006411D2">
        <w:rPr>
          <w:lang w:eastAsia="en-GB"/>
        </w:rPr>
        <w:t xml:space="preserve">the introduction of ICLs. Our relative account </w:t>
      </w:r>
      <w:r w:rsidR="00581096">
        <w:rPr>
          <w:lang w:eastAsia="en-GB"/>
        </w:rPr>
        <w:t>of</w:t>
      </w:r>
      <w:r w:rsidR="00581096" w:rsidRPr="006411D2">
        <w:rPr>
          <w:lang w:eastAsia="en-GB"/>
        </w:rPr>
        <w:t xml:space="preserve"> </w:t>
      </w:r>
      <w:r w:rsidR="00061721" w:rsidRPr="006411D2">
        <w:rPr>
          <w:lang w:eastAsia="en-GB"/>
        </w:rPr>
        <w:t xml:space="preserve">student indebtedness </w:t>
      </w:r>
      <w:r w:rsidR="00581096">
        <w:rPr>
          <w:lang w:eastAsia="en-GB"/>
        </w:rPr>
        <w:t>suggests</w:t>
      </w:r>
      <w:r w:rsidR="00061721" w:rsidRPr="006411D2">
        <w:rPr>
          <w:lang w:eastAsia="en-GB"/>
        </w:rPr>
        <w:t xml:space="preserve"> why this might be the case, as it argues that students’ biased beliefs shape their attitudes towards debt. </w:t>
      </w:r>
      <w:r w:rsidR="006411D2" w:rsidRPr="006411D2">
        <w:rPr>
          <w:lang w:eastAsia="en-GB"/>
        </w:rPr>
        <w:t xml:space="preserve">Thus, </w:t>
      </w:r>
      <w:r w:rsidR="00581096">
        <w:rPr>
          <w:lang w:eastAsia="en-GB"/>
        </w:rPr>
        <w:t>perceived</w:t>
      </w:r>
      <w:r w:rsidR="00581096" w:rsidRPr="006411D2">
        <w:rPr>
          <w:lang w:eastAsia="en-GB"/>
        </w:rPr>
        <w:t xml:space="preserve"> </w:t>
      </w:r>
      <w:r w:rsidR="006411D2" w:rsidRPr="006411D2">
        <w:rPr>
          <w:lang w:eastAsia="en-GB"/>
        </w:rPr>
        <w:t>benefit</w:t>
      </w:r>
      <w:r w:rsidR="00581096">
        <w:rPr>
          <w:lang w:eastAsia="en-GB"/>
        </w:rPr>
        <w:t>s</w:t>
      </w:r>
      <w:r w:rsidR="006411D2" w:rsidRPr="006411D2">
        <w:rPr>
          <w:lang w:eastAsia="en-GB"/>
        </w:rPr>
        <w:t xml:space="preserve"> </w:t>
      </w:r>
      <w:r w:rsidR="00581096">
        <w:rPr>
          <w:lang w:eastAsia="en-GB"/>
        </w:rPr>
        <w:t>of</w:t>
      </w:r>
      <w:r w:rsidR="00581096" w:rsidRPr="006411D2">
        <w:rPr>
          <w:lang w:eastAsia="en-GB"/>
        </w:rPr>
        <w:t xml:space="preserve"> income contingent repayments </w:t>
      </w:r>
      <w:r w:rsidR="006411D2" w:rsidRPr="006411D2">
        <w:rPr>
          <w:lang w:eastAsia="en-GB"/>
        </w:rPr>
        <w:t>might be watered down by biased beliefs about the distribution of student debt.</w:t>
      </w:r>
    </w:p>
    <w:p w14:paraId="4E30A095" w14:textId="144A5210" w:rsidR="004350B0" w:rsidRPr="00CB03D8" w:rsidRDefault="00CB03D8" w:rsidP="00EF6049">
      <w:pPr>
        <w:spacing w:line="480" w:lineRule="auto"/>
        <w:ind w:firstLine="720"/>
        <w:rPr>
          <w:lang w:eastAsia="en-GB"/>
        </w:rPr>
      </w:pPr>
      <w:r>
        <w:rPr>
          <w:lang w:eastAsia="en-GB"/>
        </w:rPr>
        <w:t xml:space="preserve">The present results have also broader implications for the debate on students’ financial literacy and debt perception. Students have been often shown to rely on relatively poor knowledge of financial products and economic concepts </w:t>
      </w:r>
      <w:r w:rsidR="0006628B">
        <w:rPr>
          <w:lang w:eastAsia="en-GB"/>
        </w:rPr>
        <w:fldChar w:fldCharType="begin">
          <w:fldData xml:space="preserve">PEVuZE5vdGU+PENpdGU+PEF1dGhvcj5DaGVuPC9BdXRob3I+PFllYXI+MTk5ODwvWWVhcj48UmVj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=
</w:fldData>
        </w:fldChar>
      </w:r>
      <w:r w:rsidR="00EF6049">
        <w:rPr>
          <w:lang w:eastAsia="en-GB"/>
        </w:rPr>
        <w:instrText xml:space="preserve"> ADDIN EN.CITE </w:instrText>
      </w:r>
      <w:r w:rsidR="0006628B">
        <w:rPr>
          <w:lang w:eastAsia="en-GB"/>
        </w:rPr>
        <w:fldChar w:fldCharType="begin">
          <w:fldData xml:space="preserve">PEVuZE5vdGU+PENpdGU+PEF1dGhvcj5DaGVuPC9BdXRob3I+PFllYXI+MTk5ODwvWWVhcj48UmVj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=
</w:fldData>
        </w:fldChar>
      </w:r>
      <w:r w:rsidR="00EF6049">
        <w:rPr>
          <w:lang w:eastAsia="en-GB"/>
        </w:rPr>
        <w:instrText xml:space="preserve"> ADDIN EN.CITE.DATA </w:instrText>
      </w:r>
      <w:r w:rsidR="0006628B">
        <w:rPr>
          <w:lang w:eastAsia="en-GB"/>
        </w:rPr>
      </w:r>
      <w:r w:rsidR="0006628B">
        <w:rPr>
          <w:lang w:eastAsia="en-GB"/>
        </w:rPr>
        <w:fldChar w:fldCharType="end"/>
      </w:r>
      <w:r w:rsidR="0006628B">
        <w:rPr>
          <w:lang w:eastAsia="en-GB"/>
        </w:rPr>
      </w:r>
      <w:r w:rsidR="0006628B">
        <w:rPr>
          <w:lang w:eastAsia="en-GB"/>
        </w:rPr>
        <w:fldChar w:fldCharType="separate"/>
      </w:r>
      <w:r w:rsidR="00EB61C0">
        <w:rPr>
          <w:noProof/>
          <w:lang w:eastAsia="en-GB"/>
        </w:rPr>
        <w:t xml:space="preserve">(e.g., </w:t>
      </w:r>
      <w:hyperlink w:anchor="_ENREF_10" w:tooltip="Chen, 1998 #870" w:history="1">
        <w:r w:rsidR="000C1007">
          <w:rPr>
            <w:noProof/>
            <w:lang w:eastAsia="en-GB"/>
          </w:rPr>
          <w:t>Chen and Volpe 1998</w:t>
        </w:r>
      </w:hyperlink>
      <w:r w:rsidR="00EF6049">
        <w:rPr>
          <w:noProof/>
          <w:lang w:eastAsia="en-GB"/>
        </w:rPr>
        <w:t xml:space="preserve">; </w:t>
      </w:r>
      <w:hyperlink w:anchor="_ENREF_27" w:tooltip="Lusardi, 2009 #867" w:history="1">
        <w:r w:rsidR="000C1007">
          <w:rPr>
            <w:noProof/>
            <w:lang w:eastAsia="en-GB"/>
          </w:rPr>
          <w:t>Lusardi and Tufano 2009</w:t>
        </w:r>
      </w:hyperlink>
      <w:r w:rsidR="00EF6049">
        <w:rPr>
          <w:noProof/>
          <w:lang w:eastAsia="en-GB"/>
        </w:rPr>
        <w:t xml:space="preserve">; </w:t>
      </w:r>
      <w:hyperlink w:anchor="_ENREF_26" w:tooltip="Lusardi, 2011 #871" w:history="1">
        <w:r w:rsidR="000C1007">
          <w:rPr>
            <w:noProof/>
            <w:lang w:eastAsia="en-GB"/>
          </w:rPr>
          <w:t>Lusardi and Mitchell 2011</w:t>
        </w:r>
      </w:hyperlink>
      <w:r w:rsidR="00EF6049">
        <w:rPr>
          <w:noProof/>
          <w:lang w:eastAsia="en-GB"/>
        </w:rPr>
        <w:t>)</w:t>
      </w:r>
      <w:r w:rsidR="0006628B">
        <w:rPr>
          <w:lang w:eastAsia="en-GB"/>
        </w:rPr>
        <w:fldChar w:fldCharType="end"/>
      </w:r>
      <w:r w:rsidR="00EF6049">
        <w:rPr>
          <w:lang w:eastAsia="en-GB"/>
        </w:rPr>
        <w:t>.</w:t>
      </w:r>
      <w:r w:rsidRPr="001F1C71">
        <w:rPr>
          <w:lang w:eastAsia="en-GB"/>
        </w:rPr>
        <w:t xml:space="preserve"> </w:t>
      </w:r>
      <w:r>
        <w:rPr>
          <w:lang w:eastAsia="en-GB"/>
        </w:rPr>
        <w:t>C</w:t>
      </w:r>
      <w:r w:rsidRPr="001F1C71">
        <w:rPr>
          <w:lang w:eastAsia="en-GB"/>
        </w:rPr>
        <w:t>lear associ</w:t>
      </w:r>
      <w:r>
        <w:rPr>
          <w:lang w:eastAsia="en-GB"/>
        </w:rPr>
        <w:t xml:space="preserve">ations are often observed between low financial literacy and poor financial decision-making, which often lead to higher costs for borrowing and higher financial strain </w:t>
      </w:r>
      <w:r w:rsidR="0006628B">
        <w:rPr>
          <w:lang w:eastAsia="en-GB"/>
        </w:rPr>
        <w:fldChar w:fldCharType="begin"/>
      </w:r>
      <w:r w:rsidR="00EF6049">
        <w:rPr>
          <w:lang w:eastAsia="en-GB"/>
        </w:rPr>
        <w:instrText xml:space="preserve"> ADDIN EN.CITE &lt;EndNote&gt;&lt;Cite&gt;&lt;Author&gt;Lusardi&lt;/Author&gt;&lt;Year&gt;2009&lt;/Year&gt;&lt;RecNum&gt;867&lt;/RecNum&gt;&lt;Prefix&gt;e.g.`, &lt;/Prefix&gt;&lt;DisplayText&gt;(e.g., Norvilitis, Merwin et al. 2006; Lusardi and Tufano 2009)&lt;/DisplayText&gt;&lt;record&gt;&lt;rec-number&gt;867&lt;/rec-number&gt;&lt;foreign-keys&gt;&lt;key app="EN" db-id="xwe9pe9wg29rarera5yvwdvj99zrrfvtzpz0"&gt;867&lt;/key&gt;&lt;/foreign-keys&gt;&lt;ref-type name="Unpublished Work"&gt;34&lt;/ref-type&gt;&lt;contributors&gt;&lt;authors&gt;&lt;author&gt;Lusardi, A.&lt;/author&gt;&lt;author&gt;Tufano, P.&lt;/author&gt;&lt;/authors&gt;&lt;secondary-authors&gt;&lt;author&gt;National Bureau of Economic Research&lt;/author&gt;&lt;/secondary-authors&gt;&lt;/contributors&gt;&lt;titles&gt;&lt;title&gt;Debt literacy, financial experiences, and overindebtedness&lt;/title&gt;&lt;/titles&gt;&lt;number&gt;Working paper 14808&lt;/number&gt;&lt;dates&gt;&lt;year&gt;2009&lt;/year&gt;&lt;/dates&gt;&lt;pub-location&gt;Cambridge, MA&lt;/pub-location&gt;&lt;publisher&gt;National Bureau of Economic Research&lt;/publisher&gt;&lt;urls&gt;&lt;/urls&gt;&lt;/record&gt;&lt;/Cite&gt;&lt;Cite&gt;&lt;Author&gt;Norvilitis&lt;/Author&gt;&lt;Year&gt;2006&lt;/Year&gt;&lt;RecNum&gt;865&lt;/RecNum&gt;&lt;record&gt;&lt;rec-number&gt;865&lt;/rec-number&gt;&lt;foreign-keys&gt;&lt;key app="EN" db-id="xwe9pe9wg29rarera5yvwdvj99zrrfvtzpz0"&gt;865&lt;/key&gt;&lt;/foreign-keys&gt;&lt;ref-type name="Journal Article"&gt;17&lt;/ref-type&gt;&lt;contributors&gt;&lt;authors&gt;&lt;author&gt;Norvilitis, J. M.&lt;/author&gt;&lt;author&gt;Merwin, M. M.&lt;/author&gt;&lt;author&gt;Osberg, T. M.&lt;/author&gt;&lt;author&gt;Roehling, P. V.&lt;/author&gt;&lt;author&gt;Young, P.&lt;/author&gt;&lt;author&gt;Kamas, M. M.&lt;/author&gt;&lt;/authors&gt;&lt;/contributors&gt;&lt;titles&gt;&lt;title&gt;Personality factors, money attitudes, financial knowledge, and credit-card debt in college students&lt;/title&gt;&lt;secondary-title&gt;Journal of Applied Social Psychology&lt;/secondary-title&gt;&lt;/titles&gt;&lt;periodical&gt;&lt;full-title&gt;Journal of Applied Social Psychology&lt;/full-title&gt;&lt;abbr-1&gt;J Appl Soc Psychol&lt;/abbr-1&gt;&lt;/periodical&gt;&lt;pages&gt;1395-1413&lt;/pages&gt;&lt;volume&gt;36&lt;/volume&gt;&lt;dates&gt;&lt;year&gt;2006&lt;/year&gt;&lt;/dates&gt;&lt;urls&gt;&lt;/urls&gt;&lt;/record&gt;&lt;/Cite&gt;&lt;/EndNote&gt;</w:instrText>
      </w:r>
      <w:r w:rsidR="0006628B">
        <w:rPr>
          <w:lang w:eastAsia="en-GB"/>
        </w:rPr>
        <w:fldChar w:fldCharType="separate"/>
      </w:r>
      <w:r w:rsidR="00EF6049">
        <w:rPr>
          <w:noProof/>
          <w:lang w:eastAsia="en-GB"/>
        </w:rPr>
        <w:t xml:space="preserve">(e.g., </w:t>
      </w:r>
      <w:hyperlink w:anchor="_ENREF_32" w:tooltip="Norvilitis, 2006 #865" w:history="1">
        <w:r w:rsidR="000C1007">
          <w:rPr>
            <w:noProof/>
            <w:lang w:eastAsia="en-GB"/>
          </w:rPr>
          <w:t>Norvilitis, Merwin et al. 2006</w:t>
        </w:r>
      </w:hyperlink>
      <w:r w:rsidR="00EF6049">
        <w:rPr>
          <w:noProof/>
          <w:lang w:eastAsia="en-GB"/>
        </w:rPr>
        <w:t xml:space="preserve">; </w:t>
      </w:r>
      <w:hyperlink w:anchor="_ENREF_27" w:tooltip="Lusardi, 2009 #867" w:history="1">
        <w:r w:rsidR="000C1007">
          <w:rPr>
            <w:noProof/>
            <w:lang w:eastAsia="en-GB"/>
          </w:rPr>
          <w:t>Lusardi and Tufano 2009</w:t>
        </w:r>
      </w:hyperlink>
      <w:r w:rsidR="00EF6049">
        <w:rPr>
          <w:noProof/>
          <w:lang w:eastAsia="en-GB"/>
        </w:rPr>
        <w:t>)</w:t>
      </w:r>
      <w:r w:rsidR="0006628B">
        <w:rPr>
          <w:lang w:eastAsia="en-GB"/>
        </w:rPr>
        <w:fldChar w:fldCharType="end"/>
      </w:r>
      <w:r w:rsidR="00EF6049">
        <w:rPr>
          <w:lang w:eastAsia="en-GB"/>
        </w:rPr>
        <w:t xml:space="preserve">, </w:t>
      </w:r>
      <w:r w:rsidR="00581096">
        <w:rPr>
          <w:lang w:eastAsia="en-GB"/>
        </w:rPr>
        <w:t xml:space="preserve">although </w:t>
      </w:r>
      <w:r>
        <w:rPr>
          <w:lang w:eastAsia="en-GB"/>
        </w:rPr>
        <w:t xml:space="preserve">students seem unaware of their level of financial knowledge </w:t>
      </w:r>
      <w:r w:rsidR="0006628B">
        <w:rPr>
          <w:lang w:eastAsia="en-GB"/>
        </w:rPr>
        <w:fldChar w:fldCharType="begin"/>
      </w:r>
      <w:r w:rsidR="00EF6049">
        <w:rPr>
          <w:lang w:eastAsia="en-GB"/>
        </w:rPr>
        <w:instrText xml:space="preserve"> ADDIN EN.CITE &lt;EndNote&gt;&lt;Cite&gt;&lt;Author&gt;Lusardi&lt;/Author&gt;&lt;Year&gt;2011&lt;/Year&gt;&lt;RecNum&gt;871&lt;/RecNum&gt;&lt;DisplayText&gt;(Lusardi and Mitchell 2011)&lt;/DisplayText&gt;&lt;record&gt;&lt;rec-number&gt;871&lt;/rec-number&gt;&lt;foreign-keys&gt;&lt;key app="EN" db-id="xwe9pe9wg29rarera5yvwdvj99zrrfvtzpz0"&gt;871&lt;/key&gt;&lt;/foreign-keys&gt;&lt;ref-type name="Journal Article"&gt;17&lt;/ref-type&gt;&lt;contributors&gt;&lt;authors&gt;&lt;author&gt;Lusardi, A.&lt;/author&gt;&lt;author&gt;Mitchell, O.&lt;/author&gt;&lt;/authors&gt;&lt;/contributors&gt;&lt;titles&gt;&lt;title&gt;Financial literacy and retirement planning in the United States&lt;/title&gt;&lt;secondary-title&gt;Journal of Pension Economics and Finance&lt;/secondary-title&gt;&lt;/titles&gt;&lt;periodical&gt;&lt;full-title&gt;Journal of Pension Economics and Finance&lt;/full-title&gt;&lt;/periodical&gt;&lt;pages&gt;509-525&lt;/pages&gt;&lt;volume&gt;10&lt;/volume&gt;&lt;dates&gt;&lt;year&gt;2011&lt;/year&gt;&lt;/dates&gt;&lt;urls&gt;&lt;/urls&gt;&lt;/record&gt;&lt;/Cite&gt;&lt;/EndNote&gt;</w:instrText>
      </w:r>
      <w:r w:rsidR="0006628B">
        <w:rPr>
          <w:lang w:eastAsia="en-GB"/>
        </w:rPr>
        <w:fldChar w:fldCharType="separate"/>
      </w:r>
      <w:r w:rsidR="00EF6049">
        <w:rPr>
          <w:noProof/>
          <w:lang w:eastAsia="en-GB"/>
        </w:rPr>
        <w:t>(</w:t>
      </w:r>
      <w:hyperlink w:anchor="_ENREF_26" w:tooltip="Lusardi, 2011 #871" w:history="1">
        <w:r w:rsidR="000C1007">
          <w:rPr>
            <w:noProof/>
            <w:lang w:eastAsia="en-GB"/>
          </w:rPr>
          <w:t>Lusardi and Mitchell 2011</w:t>
        </w:r>
      </w:hyperlink>
      <w:r w:rsidR="00EF6049">
        <w:rPr>
          <w:noProof/>
          <w:lang w:eastAsia="en-GB"/>
        </w:rPr>
        <w:t>)</w:t>
      </w:r>
      <w:r w:rsidR="0006628B">
        <w:rPr>
          <w:lang w:eastAsia="en-GB"/>
        </w:rPr>
        <w:fldChar w:fldCharType="end"/>
      </w:r>
      <w:r w:rsidR="00EF6049">
        <w:rPr>
          <w:lang w:eastAsia="en-GB"/>
        </w:rPr>
        <w:t xml:space="preserve">. </w:t>
      </w:r>
      <w:r>
        <w:rPr>
          <w:lang w:eastAsia="en-GB"/>
        </w:rPr>
        <w:t xml:space="preserve">Here, we show that students’ financial illiteracy might display itself in two further ways. First, students’ choices might be driven also by relatively inaccurate and variable beliefs about the general levels of indebtedness, which </w:t>
      </w:r>
      <w:r w:rsidR="00B34449">
        <w:rPr>
          <w:lang w:eastAsia="en-GB"/>
        </w:rPr>
        <w:t xml:space="preserve">as we have shown </w:t>
      </w:r>
      <w:r>
        <w:rPr>
          <w:lang w:eastAsia="en-GB"/>
        </w:rPr>
        <w:t>are taken into account when consideri</w:t>
      </w:r>
      <w:r w:rsidR="00B34449">
        <w:rPr>
          <w:lang w:eastAsia="en-GB"/>
        </w:rPr>
        <w:t>ng</w:t>
      </w:r>
      <w:r>
        <w:rPr>
          <w:lang w:eastAsia="en-GB"/>
        </w:rPr>
        <w:t xml:space="preserve"> their own financial situation. Second, students were shown to be </w:t>
      </w:r>
      <w:r w:rsidR="002E16DF">
        <w:rPr>
          <w:lang w:eastAsia="en-GB"/>
        </w:rPr>
        <w:t xml:space="preserve">heavily </w:t>
      </w:r>
      <w:r>
        <w:rPr>
          <w:lang w:eastAsia="en-GB"/>
        </w:rPr>
        <w:t>influenced in their evaluations by contextual information that was present at the time a judgment was prompted. The reliance on contextual information indicates that students might not have stable beliefs about financial dynamics, and thus may struggle to select the financial products that would best fit their situation. As we have not directly measured financial literacy, we cannot make a specific contribution to the recent debate into which student group</w:t>
      </w:r>
      <w:r w:rsidR="002E16DF">
        <w:rPr>
          <w:lang w:eastAsia="en-GB"/>
        </w:rPr>
        <w:t>s</w:t>
      </w:r>
      <w:r>
        <w:rPr>
          <w:lang w:eastAsia="en-GB"/>
        </w:rPr>
        <w:t xml:space="preserve"> might be more </w:t>
      </w:r>
      <w:r w:rsidR="00EF6049">
        <w:rPr>
          <w:lang w:eastAsia="en-GB"/>
        </w:rPr>
        <w:t xml:space="preserve">at risk of low finance literacy </w:t>
      </w:r>
      <w:r w:rsidR="0006628B">
        <w:rPr>
          <w:lang w:eastAsia="en-GB"/>
        </w:rPr>
        <w:fldChar w:fldCharType="begin">
          <w:fldData xml:space="preserve">PEVuZE5vdGU+PENpdGU+PEF1dGhvcj5DaGVuPC9BdXRob3I+PFllYXI+MTk5ODwvWWVhcj48UmVj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</w:fldData>
        </w:fldChar>
      </w:r>
      <w:r w:rsidR="00EF6049">
        <w:rPr>
          <w:lang w:eastAsia="en-GB"/>
        </w:rPr>
        <w:instrText xml:space="preserve"> ADDIN EN.CITE </w:instrText>
      </w:r>
      <w:r w:rsidR="0006628B">
        <w:rPr>
          <w:lang w:eastAsia="en-GB"/>
        </w:rPr>
        <w:fldChar w:fldCharType="begin">
          <w:fldData xml:space="preserve">PEVuZE5vdGU+PENpdGU+PEF1dGhvcj5DaGVuPC9BdXRob3I+PFllYXI+MTk5ODwvWWVhcj48UmVj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</w:fldData>
        </w:fldChar>
      </w:r>
      <w:r w:rsidR="00EF6049">
        <w:rPr>
          <w:lang w:eastAsia="en-GB"/>
        </w:rPr>
        <w:instrText xml:space="preserve"> ADDIN EN.CITE.DATA </w:instrText>
      </w:r>
      <w:r w:rsidR="0006628B">
        <w:rPr>
          <w:lang w:eastAsia="en-GB"/>
        </w:rPr>
      </w:r>
      <w:r w:rsidR="0006628B">
        <w:rPr>
          <w:lang w:eastAsia="en-GB"/>
        </w:rPr>
        <w:fldChar w:fldCharType="end"/>
      </w:r>
      <w:r w:rsidR="0006628B">
        <w:rPr>
          <w:lang w:eastAsia="en-GB"/>
        </w:rPr>
      </w:r>
      <w:r w:rsidR="0006628B">
        <w:rPr>
          <w:lang w:eastAsia="en-GB"/>
        </w:rPr>
        <w:fldChar w:fldCharType="separate"/>
      </w:r>
      <w:r w:rsidR="00EF6049">
        <w:rPr>
          <w:noProof/>
          <w:lang w:eastAsia="en-GB"/>
        </w:rPr>
        <w:t xml:space="preserve">(e.g., females and international students; </w:t>
      </w:r>
      <w:hyperlink w:anchor="_ENREF_10" w:tooltip="Chen, 1998 #870" w:history="1">
        <w:r w:rsidR="000C1007">
          <w:rPr>
            <w:noProof/>
            <w:lang w:eastAsia="en-GB"/>
          </w:rPr>
          <w:t>Chen and Volpe 1998</w:t>
        </w:r>
      </w:hyperlink>
      <w:r w:rsidR="00EF6049">
        <w:rPr>
          <w:noProof/>
          <w:lang w:eastAsia="en-GB"/>
        </w:rPr>
        <w:t xml:space="preserve">; </w:t>
      </w:r>
      <w:hyperlink w:anchor="_ENREF_26" w:tooltip="Lusardi, 2011 #871" w:history="1">
        <w:r w:rsidR="000C1007">
          <w:rPr>
            <w:noProof/>
            <w:lang w:eastAsia="en-GB"/>
          </w:rPr>
          <w:t>Lusardi and Mitchell 2011</w:t>
        </w:r>
      </w:hyperlink>
      <w:r w:rsidR="00EF6049">
        <w:rPr>
          <w:noProof/>
          <w:lang w:eastAsia="en-GB"/>
        </w:rPr>
        <w:t xml:space="preserve">; </w:t>
      </w:r>
      <w:hyperlink w:anchor="_ENREF_4" w:tooltip="Boyland, 2013 #869" w:history="1">
        <w:r w:rsidR="000C1007">
          <w:rPr>
            <w:noProof/>
            <w:lang w:eastAsia="en-GB"/>
          </w:rPr>
          <w:t>Boyland and Warren 2013</w:t>
        </w:r>
      </w:hyperlink>
      <w:r w:rsidR="00EF6049">
        <w:rPr>
          <w:noProof/>
          <w:lang w:eastAsia="en-GB"/>
        </w:rPr>
        <w:t>)</w:t>
      </w:r>
      <w:r w:rsidR="0006628B">
        <w:rPr>
          <w:lang w:eastAsia="en-GB"/>
        </w:rPr>
        <w:fldChar w:fldCharType="end"/>
      </w:r>
      <w:r w:rsidR="00EF6049">
        <w:rPr>
          <w:lang w:eastAsia="en-GB"/>
        </w:rPr>
        <w:t xml:space="preserve">. </w:t>
      </w:r>
      <w:r w:rsidRPr="00435762">
        <w:rPr>
          <w:lang w:eastAsia="en-GB"/>
        </w:rPr>
        <w:t>Future</w:t>
      </w:r>
      <w:r>
        <w:rPr>
          <w:lang w:eastAsia="en-GB"/>
        </w:rPr>
        <w:t xml:space="preserve"> research could directly investigate whether financial literacy mediates the contextual effects observed here on the perception of debt. </w:t>
      </w:r>
    </w:p>
    <w:p w14:paraId="3A8D4786" w14:textId="3771A928" w:rsidR="00544C27" w:rsidRPr="00EA0B6D" w:rsidRDefault="00C53C7E" w:rsidP="00EA0B6D">
      <w:pPr>
        <w:spacing w:line="480" w:lineRule="auto"/>
        <w:ind w:firstLine="709"/>
        <w:rPr>
          <w:color w:val="FF0000"/>
        </w:rPr>
      </w:pPr>
      <w:r>
        <w:rPr>
          <w:kern w:val="0"/>
          <w:lang w:eastAsia="en-GB"/>
        </w:rPr>
        <w:lastRenderedPageBreak/>
        <w:t>F</w:t>
      </w:r>
      <w:r w:rsidR="00D3750B">
        <w:rPr>
          <w:kern w:val="0"/>
          <w:lang w:eastAsia="en-GB"/>
        </w:rPr>
        <w:t>inally</w:t>
      </w:r>
      <w:r w:rsidR="00D3750B" w:rsidRPr="00456868">
        <w:rPr>
          <w:kern w:val="0"/>
          <w:lang w:eastAsia="en-GB"/>
        </w:rPr>
        <w:t xml:space="preserve">, one potential implication is that </w:t>
      </w:r>
      <w:r w:rsidR="005343BA">
        <w:rPr>
          <w:kern w:val="0"/>
          <w:lang w:eastAsia="en-GB"/>
        </w:rPr>
        <w:t xml:space="preserve">an increase in tuition fees </w:t>
      </w:r>
      <w:r w:rsidR="00D3750B" w:rsidRPr="00456868">
        <w:t xml:space="preserve">might not put off students from applying to </w:t>
      </w:r>
      <w:r w:rsidR="00D3750B">
        <w:t>university</w:t>
      </w:r>
      <w:r w:rsidR="00D3750B" w:rsidRPr="00456868">
        <w:t xml:space="preserve"> as much as it is feared. The Easterlin </w:t>
      </w:r>
      <w:bookmarkStart w:id="2" w:name="OLE_LINK4"/>
      <w:r w:rsidR="00D32111">
        <w:t>paradox</w:t>
      </w:r>
      <w:r w:rsidR="00D3750B" w:rsidRPr="00456868">
        <w:t xml:space="preserve"> </w:t>
      </w:r>
      <w:r w:rsidR="0006628B">
        <w:fldChar w:fldCharType="begin"/>
      </w:r>
      <w:r w:rsidR="0050442F">
        <w:instrText xml:space="preserve"> ADDIN EN.CITE &lt;EndNote&gt;&lt;Cite&gt;&lt;Author&gt;Easterlin&lt;/Author&gt;&lt;Year&gt;1974&lt;/Year&gt;&lt;RecNum&gt;737&lt;/RecNum&gt;&lt;DisplayText&gt;(Easterlin 1974)&lt;/DisplayText&gt;&lt;record&gt;&lt;rec-number&gt;737&lt;/rec-number&gt;&lt;foreign-keys&gt;&lt;key app="EN" db-id="xwe9pe9wg29rarera5yvwdvj99zrrfvtzpz0"&gt;737&lt;/key&gt;&lt;/foreign-keys&gt;&lt;ref-type name="Book Section"&gt;5&lt;/ref-type&gt;&lt;contributors&gt;&lt;authors&gt;&lt;author&gt;Easterlin, R. A.&lt;/author&gt;&lt;/authors&gt;&lt;secondary-authors&gt;&lt;author&gt;David, P. A.&lt;/author&gt;&lt;author&gt;Reder, M. W.&lt;/author&gt;&lt;/secondary-authors&gt;&lt;/contributors&gt;&lt;titles&gt;&lt;title&gt;Does economic growth improve the human lot? Some empirical evidence&lt;/title&gt;&lt;secondary-title&gt;Nations and households in economic growth: Essays in honor of Moses Abramowitz&lt;/secondary-title&gt;&lt;/titles&gt;&lt;pages&gt;89-125&lt;/pages&gt;&lt;dates&gt;&lt;year&gt;1974&lt;/year&gt;&lt;/dates&gt;&lt;pub-location&gt;New York&lt;/pub-location&gt;&lt;publisher&gt;Academic Press&lt;/publisher&gt;&lt;urls&gt;&lt;/urls&gt;&lt;/record&gt;&lt;/Cite&gt;&lt;/EndNote&gt;</w:instrText>
      </w:r>
      <w:r w:rsidR="0006628B">
        <w:fldChar w:fldCharType="separate"/>
      </w:r>
      <w:r w:rsidR="0050442F">
        <w:rPr>
          <w:noProof/>
        </w:rPr>
        <w:t>(</w:t>
      </w:r>
      <w:hyperlink w:anchor="_ENREF_18" w:tooltip="Easterlin, 1974 #737" w:history="1">
        <w:r w:rsidR="000C1007">
          <w:rPr>
            <w:noProof/>
          </w:rPr>
          <w:t>Easterlin 1974</w:t>
        </w:r>
      </w:hyperlink>
      <w:r w:rsidR="0050442F">
        <w:rPr>
          <w:noProof/>
        </w:rPr>
        <w:t>)</w:t>
      </w:r>
      <w:r w:rsidR="0006628B">
        <w:fldChar w:fldCharType="end"/>
      </w:r>
      <w:r w:rsidR="00D32111">
        <w:t xml:space="preserve"> </w:t>
      </w:r>
      <w:r w:rsidR="00D3750B" w:rsidRPr="00456868">
        <w:t>illustrate</w:t>
      </w:r>
      <w:r w:rsidR="00581096">
        <w:t>s</w:t>
      </w:r>
      <w:r w:rsidR="00D3750B" w:rsidRPr="00456868">
        <w:t xml:space="preserve"> this argument. Easterlin showed that, despite an increase in nations’ GDP over the recent decades, </w:t>
      </w:r>
      <w:r w:rsidR="00351C74">
        <w:t xml:space="preserve">average subjective </w:t>
      </w:r>
      <w:r w:rsidR="00D3750B" w:rsidRPr="00456868">
        <w:t xml:space="preserve">well-being within </w:t>
      </w:r>
      <w:r w:rsidR="00AF6401">
        <w:t>n</w:t>
      </w:r>
      <w:r w:rsidR="00D3750B" w:rsidRPr="00456868">
        <w:t>ations did not increase by much</w:t>
      </w:r>
      <w:r w:rsidR="00351C74">
        <w:t xml:space="preserve"> (if at all) over the same period</w:t>
      </w:r>
      <w:r w:rsidR="00D3750B" w:rsidRPr="00456868">
        <w:t xml:space="preserve">. </w:t>
      </w:r>
      <w:r w:rsidR="00351C74">
        <w:t>One</w:t>
      </w:r>
      <w:r w:rsidR="00351C74" w:rsidRPr="00456868">
        <w:t xml:space="preserve"> </w:t>
      </w:r>
      <w:r w:rsidR="00D3750B" w:rsidRPr="00456868">
        <w:t>account of this paradox is that of relative comparison, whereby well-being is not related to the individual’s wealth, but rather by her wealth rank within the social context</w:t>
      </w:r>
      <w:r w:rsidR="00A67039">
        <w:t xml:space="preserve"> </w:t>
      </w:r>
      <w:r w:rsidR="0006628B">
        <w:fldChar w:fldCharType="begin"/>
      </w:r>
      <w:r w:rsidR="00D20229">
        <w:instrText xml:space="preserve"> ADDIN EN.CITE &lt;EndNote&gt;&lt;Cite&gt;&lt;Author&gt;Boyce&lt;/Author&gt;&lt;Year&gt;2010&lt;/Year&gt;&lt;RecNum&gt;547&lt;/RecNum&gt;&lt;Prefix&gt;e.g.`, &lt;/Prefix&gt;&lt;DisplayText&gt;(e.g., Boyce, Brown et al. 2010)&lt;/DisplayText&gt;&lt;record&gt;&lt;rec-number&gt;547&lt;/rec-number&gt;&lt;foreign-keys&gt;&lt;key app="EN" db-id="xwe9pe9wg29rarera5yvwdvj99zrrfvtzpz0"&gt;547&lt;/key&gt;&lt;key app="ENWeb" db-id=""&gt;0&lt;/key&gt;&lt;/foreign-keys&gt;&lt;ref-type name="Journal Article"&gt;17&lt;/ref-type&gt;&lt;contributors&gt;&lt;authors&gt;&lt;author&gt;Boyce, Chris J.&lt;/author&gt;&lt;author&gt;Brown, Gordon D. A.&lt;/author&gt;&lt;author&gt;Moore, Simon C.&lt;/author&gt;&lt;/authors&gt;&lt;/contributors&gt;&lt;auth-address&gt;Department of Psychology, University of Warwick, Coventry, UK. c.j.boyce@warwick.ac.uk&lt;/auth-address&gt;&lt;titles&gt;&lt;title&gt;Money and happiness: Rank of income, not income, affects life satisfaction&lt;/title&gt;&lt;secondary-title&gt;Psychological Science&lt;/secondary-title&gt;&lt;alt-title&gt;Psychological science&lt;/alt-title&gt;&lt;/titles&gt;&lt;periodical&gt;&lt;full-title&gt;Psychological Science&lt;/full-title&gt;&lt;abbr-1&gt;Psychol Sci&lt;/abbr-1&gt;&lt;/periodical&gt;&lt;alt-periodical&gt;&lt;full-title&gt;Psychological Science&lt;/full-title&gt;&lt;abbr-1&gt;Psychol Sci&lt;/abbr-1&gt;&lt;/alt-periodical&gt;&lt;pages&gt;471-5&lt;/pages&gt;&lt;volume&gt;21&lt;/volume&gt;&lt;edition&gt;2010/04/29&lt;/edition&gt;&lt;keywords&gt;&lt;keyword&gt;Adult&lt;/keyword&gt;&lt;keyword&gt;Aged&lt;/keyword&gt;&lt;keyword&gt;Female&lt;/keyword&gt;&lt;keyword&gt;Great Britain&lt;/keyword&gt;&lt;keyword&gt;*Happiness&lt;/keyword&gt;&lt;keyword&gt;*Hierarchy, Social&lt;/keyword&gt;&lt;keyword&gt;Humans&lt;/keyword&gt;&lt;keyword&gt;*Income&lt;/keyword&gt;&lt;keyword&gt;Least-Squares Analysis&lt;/keyword&gt;&lt;keyword&gt;Male&lt;/keyword&gt;&lt;keyword&gt;Middle Aged&lt;/keyword&gt;&lt;keyword&gt;*Personal Satisfaction&lt;/keyword&gt;&lt;keyword&gt;Quality of Life/*psychology&lt;/keyword&gt;&lt;keyword&gt;Reference Values&lt;/keyword&gt;&lt;keyword&gt;Social Values&lt;/keyword&gt;&lt;keyword&gt;Young Adult&lt;/keyword&gt;&lt;/keywords&gt;&lt;dates&gt;&lt;year&gt;2010&lt;/year&gt;&lt;pub-dates&gt;&lt;date&gt;Apr&lt;/date&gt;&lt;/pub-dates&gt;&lt;/dates&gt;&lt;isbn&gt;1467-9280 (Electronic)&amp;#xD;0956-7976 (Linking)&lt;/isbn&gt;&lt;accession-num&gt;20424085&lt;/accession-num&gt;&lt;urls&gt;&lt;related-urls&gt;&lt;url&gt;http://www.ncbi.nlm.nih.gov/pubmed/20424085&lt;/url&gt;&lt;/related-urls&gt;&lt;/urls&gt;&lt;language&gt;eng&lt;/language&gt;&lt;/record&gt;&lt;/Cite&gt;&lt;/EndNote&gt;</w:instrText>
      </w:r>
      <w:r w:rsidR="0006628B">
        <w:fldChar w:fldCharType="separate"/>
      </w:r>
      <w:r w:rsidR="0050442F">
        <w:rPr>
          <w:noProof/>
        </w:rPr>
        <w:t>(</w:t>
      </w:r>
      <w:hyperlink w:anchor="_ENREF_3" w:tooltip="Boyce, 2010 #547" w:history="1">
        <w:r w:rsidR="000C1007">
          <w:rPr>
            <w:noProof/>
          </w:rPr>
          <w:t>e.g., Boyce, Brown et al. 2010</w:t>
        </w:r>
      </w:hyperlink>
      <w:r w:rsidR="0050442F">
        <w:rPr>
          <w:noProof/>
        </w:rPr>
        <w:t>)</w:t>
      </w:r>
      <w:r w:rsidR="0006628B">
        <w:fldChar w:fldCharType="end"/>
      </w:r>
      <w:r w:rsidR="00D3750B" w:rsidRPr="00456868">
        <w:t xml:space="preserve">. As wealth </w:t>
      </w:r>
      <w:r w:rsidR="00351C74" w:rsidRPr="00456868">
        <w:t>increase</w:t>
      </w:r>
      <w:r w:rsidR="00351C74">
        <w:t>s</w:t>
      </w:r>
      <w:r w:rsidR="00351C74" w:rsidRPr="00456868">
        <w:t xml:space="preserve"> </w:t>
      </w:r>
      <w:r w:rsidR="00D3750B" w:rsidRPr="00456868">
        <w:t xml:space="preserve">for everybody—although at different </w:t>
      </w:r>
      <w:r w:rsidR="00581096">
        <w:t>rates</w:t>
      </w:r>
      <w:r w:rsidR="00D3750B" w:rsidRPr="00456868">
        <w:t>—</w:t>
      </w:r>
      <w:r w:rsidR="00764C8D" w:rsidRPr="00764C8D">
        <w:t xml:space="preserve"> </w:t>
      </w:r>
      <w:r w:rsidR="00415168" w:rsidRPr="00415168">
        <w:t xml:space="preserve">people’s average relative rank position in the income distribution </w:t>
      </w:r>
      <w:r w:rsidR="00351C74">
        <w:t>does</w:t>
      </w:r>
      <w:r w:rsidR="00351C74" w:rsidRPr="00415168">
        <w:t xml:space="preserve"> </w:t>
      </w:r>
      <w:r w:rsidR="00415168" w:rsidRPr="00415168">
        <w:t>not change. This phenomenon is related to the distinction between absolute versus relative economic mobility and it is object of current debates on perceived social mobility (e.g., Caus</w:t>
      </w:r>
      <w:r w:rsidR="00415168">
        <w:t>a and Johansson 2010).</w:t>
      </w:r>
      <w:r w:rsidR="00EA0B6D">
        <w:t xml:space="preserve"> </w:t>
      </w:r>
      <w:r w:rsidR="00581096">
        <w:t>E</w:t>
      </w:r>
      <w:r w:rsidR="00D3750B" w:rsidRPr="00456868">
        <w:t>xtrapolat</w:t>
      </w:r>
      <w:r w:rsidR="00581096">
        <w:t>ing</w:t>
      </w:r>
      <w:r w:rsidR="00D3750B" w:rsidRPr="00456868">
        <w:t xml:space="preserve"> to the case</w:t>
      </w:r>
      <w:r w:rsidR="00581096">
        <w:t xml:space="preserve"> of</w:t>
      </w:r>
      <w:r w:rsidR="00D3750B" w:rsidRPr="00456868">
        <w:t xml:space="preserve"> </w:t>
      </w:r>
      <w:r w:rsidR="00544C27">
        <w:t>fee rise</w:t>
      </w:r>
      <w:r w:rsidR="00581096">
        <w:t>s</w:t>
      </w:r>
      <w:r w:rsidR="00D3750B" w:rsidRPr="00456868">
        <w:t xml:space="preserve">, one could predict that </w:t>
      </w:r>
      <w:r w:rsidR="00EB173B">
        <w:t xml:space="preserve">in the long term </w:t>
      </w:r>
      <w:r w:rsidR="00544C27">
        <w:t>higher</w:t>
      </w:r>
      <w:r w:rsidR="00D3750B" w:rsidRPr="00456868">
        <w:t xml:space="preserve"> fees </w:t>
      </w:r>
      <w:r w:rsidR="00EB173B">
        <w:t>may</w:t>
      </w:r>
      <w:r w:rsidR="00EB173B" w:rsidRPr="00456868">
        <w:t xml:space="preserve"> </w:t>
      </w:r>
      <w:r w:rsidR="00D3750B" w:rsidRPr="00456868">
        <w:t xml:space="preserve">not greatly deter students to apply to </w:t>
      </w:r>
      <w:r w:rsidR="00D3750B">
        <w:t>university</w:t>
      </w:r>
      <w:r w:rsidR="00D3750B" w:rsidRPr="00456868">
        <w:t>, as their concern about indebtedness is relative in natur</w:t>
      </w:r>
      <w:r w:rsidR="002E16DF">
        <w:t>e</w:t>
      </w:r>
      <w:r w:rsidR="00D3750B" w:rsidRPr="00456868">
        <w:t xml:space="preserve"> </w:t>
      </w:r>
      <w:r w:rsidR="002E16DF">
        <w:t>rather than being</w:t>
      </w:r>
      <w:r w:rsidR="002E16DF" w:rsidRPr="00456868">
        <w:t xml:space="preserve"> </w:t>
      </w:r>
      <w:r w:rsidR="00D3750B" w:rsidRPr="00456868">
        <w:t xml:space="preserve">determined by anticipated debt alone. </w:t>
      </w:r>
      <w:bookmarkEnd w:id="2"/>
    </w:p>
    <w:p w14:paraId="1AF56223" w14:textId="546A92CF" w:rsidR="00A5182B" w:rsidRDefault="001F0970" w:rsidP="00A409F1">
      <w:pPr>
        <w:spacing w:line="480" w:lineRule="auto"/>
        <w:ind w:firstLine="709"/>
      </w:pPr>
      <w:r w:rsidRPr="00F057FE">
        <w:t xml:space="preserve">This paper is the first to show that students’ </w:t>
      </w:r>
      <w:r w:rsidR="00134FF6">
        <w:t xml:space="preserve">concern about </w:t>
      </w:r>
      <w:r w:rsidRPr="00F057FE">
        <w:t xml:space="preserve">indebtedness is relative in nature. Students worry about debt, but when they do so they consider the financial situation of other students as well—and they are more influenced by the outcome of these social comparisons than </w:t>
      </w:r>
      <w:r w:rsidR="002C4829" w:rsidRPr="00F057FE">
        <w:t>by their own financial prospect</w:t>
      </w:r>
      <w:r w:rsidRPr="00F057FE">
        <w:t xml:space="preserve"> as if considered in isolation.</w:t>
      </w:r>
      <w:r w:rsidR="002E16DF" w:rsidDel="002E16DF">
        <w:t xml:space="preserve"> </w:t>
      </w:r>
    </w:p>
    <w:p w14:paraId="52C285E5" w14:textId="77777777" w:rsidR="00A5182B" w:rsidRDefault="00A5182B" w:rsidP="00A409F1">
      <w:pPr>
        <w:spacing w:line="480" w:lineRule="auto"/>
        <w:ind w:firstLine="709"/>
      </w:pPr>
    </w:p>
    <w:p w14:paraId="0B979057" w14:textId="77777777" w:rsidR="00A5182B" w:rsidRDefault="00A5182B" w:rsidP="00A409F1">
      <w:pPr>
        <w:spacing w:line="480" w:lineRule="auto"/>
        <w:ind w:firstLine="709"/>
      </w:pPr>
    </w:p>
    <w:p w14:paraId="50890D88" w14:textId="77777777" w:rsidR="00A5182B" w:rsidRDefault="00A5182B" w:rsidP="00A409F1">
      <w:pPr>
        <w:spacing w:line="480" w:lineRule="auto"/>
        <w:ind w:firstLine="709"/>
      </w:pPr>
    </w:p>
    <w:p w14:paraId="34D8EF87" w14:textId="77777777" w:rsidR="00A5182B" w:rsidRDefault="00A5182B" w:rsidP="00A409F1">
      <w:pPr>
        <w:spacing w:line="480" w:lineRule="auto"/>
        <w:ind w:firstLine="709"/>
      </w:pPr>
    </w:p>
    <w:p w14:paraId="0169CEB6" w14:textId="77777777" w:rsidR="00A5182B" w:rsidRDefault="00A5182B" w:rsidP="00A409F1">
      <w:pPr>
        <w:spacing w:line="480" w:lineRule="auto"/>
        <w:ind w:firstLine="709"/>
      </w:pPr>
    </w:p>
    <w:p w14:paraId="740EAA2B" w14:textId="77777777" w:rsidR="00A5182B" w:rsidRDefault="00A5182B" w:rsidP="00A409F1">
      <w:pPr>
        <w:spacing w:line="480" w:lineRule="auto"/>
        <w:ind w:firstLine="709"/>
      </w:pPr>
    </w:p>
    <w:p w14:paraId="57AC79B6" w14:textId="77777777" w:rsidR="004B76E9" w:rsidRDefault="004B76E9" w:rsidP="00946EC9">
      <w:pPr>
        <w:spacing w:line="480" w:lineRule="auto"/>
      </w:pPr>
    </w:p>
    <w:p w14:paraId="2D0897C9" w14:textId="77777777" w:rsidR="00D36B13" w:rsidRPr="00D20E39" w:rsidRDefault="000C3BB8" w:rsidP="00287DC6">
      <w:pPr>
        <w:spacing w:line="480" w:lineRule="auto"/>
        <w:jc w:val="center"/>
        <w:rPr>
          <w:b/>
          <w:bCs/>
          <w:color w:val="FF0000"/>
        </w:rPr>
      </w:pPr>
      <w:r w:rsidRPr="00A50445">
        <w:rPr>
          <w:b/>
          <w:bCs/>
        </w:rPr>
        <w:lastRenderedPageBreak/>
        <w:t>References</w:t>
      </w:r>
    </w:p>
    <w:p w14:paraId="197D4FFD" w14:textId="77777777" w:rsidR="000C1007" w:rsidRDefault="0006628B" w:rsidP="000C1007">
      <w:pPr>
        <w:spacing w:line="480" w:lineRule="auto"/>
        <w:ind w:left="720" w:hanging="720"/>
        <w:rPr>
          <w:noProof/>
        </w:rPr>
      </w:pPr>
      <w:r w:rsidRPr="00A50445">
        <w:fldChar w:fldCharType="begin"/>
      </w:r>
      <w:r w:rsidR="00C66690" w:rsidRPr="00A50445">
        <w:instrText xml:space="preserve"> ADDIN EN.REFLIST </w:instrText>
      </w:r>
      <w:r w:rsidRPr="00A50445">
        <w:fldChar w:fldCharType="separate"/>
      </w:r>
      <w:bookmarkStart w:id="3" w:name="_ENREF_1"/>
      <w:r w:rsidR="000C1007">
        <w:rPr>
          <w:noProof/>
        </w:rPr>
        <w:t xml:space="preserve">Avery, C. and S. Turner. 2012. Student loans: Do college students borrow too much—or not enough? </w:t>
      </w:r>
      <w:r w:rsidR="000C1007" w:rsidRPr="000C1007">
        <w:rPr>
          <w:i/>
          <w:noProof/>
        </w:rPr>
        <w:t>Journal of Economic Perspectives</w:t>
      </w:r>
      <w:r w:rsidR="000C1007">
        <w:rPr>
          <w:noProof/>
        </w:rPr>
        <w:t xml:space="preserve"> 26: 165-192.</w:t>
      </w:r>
      <w:bookmarkEnd w:id="3"/>
    </w:p>
    <w:p w14:paraId="7B318D37" w14:textId="77777777" w:rsidR="000C1007" w:rsidRDefault="000C1007" w:rsidP="000C1007">
      <w:pPr>
        <w:spacing w:line="480" w:lineRule="auto"/>
        <w:ind w:left="720" w:hanging="720"/>
        <w:rPr>
          <w:noProof/>
        </w:rPr>
      </w:pPr>
      <w:bookmarkStart w:id="4" w:name="_ENREF_2"/>
      <w:r>
        <w:rPr>
          <w:noProof/>
        </w:rPr>
        <w:t xml:space="preserve">Barr, N. 1989. </w:t>
      </w:r>
      <w:r w:rsidRPr="000C1007">
        <w:rPr>
          <w:i/>
          <w:noProof/>
        </w:rPr>
        <w:t>Student loans: The next steps</w:t>
      </w:r>
      <w:r>
        <w:rPr>
          <w:noProof/>
        </w:rPr>
        <w:t>. London: The David Hume Institute.</w:t>
      </w:r>
      <w:bookmarkEnd w:id="4"/>
    </w:p>
    <w:p w14:paraId="26F6956D" w14:textId="77777777" w:rsidR="000C1007" w:rsidRDefault="000C1007" w:rsidP="000C1007">
      <w:pPr>
        <w:spacing w:line="480" w:lineRule="auto"/>
        <w:ind w:left="720" w:hanging="720"/>
        <w:rPr>
          <w:noProof/>
        </w:rPr>
      </w:pPr>
      <w:bookmarkStart w:id="5" w:name="_ENREF_3"/>
      <w:r>
        <w:rPr>
          <w:noProof/>
        </w:rPr>
        <w:t xml:space="preserve">Boyce, C. J., G. D. A. Brown and S. C. Moore. 2010. Money and happiness: Rank of income, not income, affects life satisfaction. </w:t>
      </w:r>
      <w:r w:rsidRPr="000C1007">
        <w:rPr>
          <w:i/>
          <w:noProof/>
        </w:rPr>
        <w:t>Psychological Science</w:t>
      </w:r>
      <w:r>
        <w:rPr>
          <w:noProof/>
        </w:rPr>
        <w:t xml:space="preserve"> 21: 471-475.</w:t>
      </w:r>
      <w:bookmarkEnd w:id="5"/>
    </w:p>
    <w:p w14:paraId="2C55B8AD" w14:textId="77777777" w:rsidR="000C1007" w:rsidRDefault="000C1007" w:rsidP="000C1007">
      <w:pPr>
        <w:spacing w:line="480" w:lineRule="auto"/>
        <w:ind w:left="720" w:hanging="720"/>
        <w:rPr>
          <w:noProof/>
        </w:rPr>
      </w:pPr>
      <w:bookmarkStart w:id="6" w:name="_ENREF_4"/>
      <w:r>
        <w:rPr>
          <w:noProof/>
        </w:rPr>
        <w:t xml:space="preserve">Boyland, J. and R. Warren. 2013. Assessing the financial literacy of domestic and international college students. </w:t>
      </w:r>
      <w:r w:rsidRPr="000C1007">
        <w:rPr>
          <w:i/>
          <w:noProof/>
        </w:rPr>
        <w:t>MBA Student Scholarship,</w:t>
      </w:r>
      <w:r>
        <w:rPr>
          <w:noProof/>
        </w:rPr>
        <w:t xml:space="preserve"> Paper 18.</w:t>
      </w:r>
      <w:bookmarkEnd w:id="6"/>
    </w:p>
    <w:p w14:paraId="16DE191C" w14:textId="77777777" w:rsidR="000C1007" w:rsidRDefault="000C1007" w:rsidP="000C1007">
      <w:pPr>
        <w:spacing w:line="480" w:lineRule="auto"/>
        <w:ind w:left="720" w:hanging="720"/>
        <w:rPr>
          <w:noProof/>
        </w:rPr>
      </w:pPr>
      <w:bookmarkStart w:id="7" w:name="_ENREF_5"/>
      <w:r>
        <w:rPr>
          <w:noProof/>
        </w:rPr>
        <w:t xml:space="preserve">Brown, G. D. A., J. Gardner, A. J. Oswald and J. Qian. 2008. Does wage rank affect employees' well-being? </w:t>
      </w:r>
      <w:r w:rsidRPr="000C1007">
        <w:rPr>
          <w:i/>
          <w:noProof/>
        </w:rPr>
        <w:t>Industrial Relations</w:t>
      </w:r>
      <w:r>
        <w:rPr>
          <w:noProof/>
        </w:rPr>
        <w:t xml:space="preserve"> 47: 355-389.</w:t>
      </w:r>
      <w:bookmarkEnd w:id="7"/>
    </w:p>
    <w:p w14:paraId="5AF531B4" w14:textId="77777777" w:rsidR="000C1007" w:rsidRDefault="000C1007" w:rsidP="000C1007">
      <w:pPr>
        <w:spacing w:line="480" w:lineRule="auto"/>
        <w:ind w:left="720" w:hanging="720"/>
        <w:rPr>
          <w:noProof/>
        </w:rPr>
      </w:pPr>
      <w:bookmarkStart w:id="8" w:name="_ENREF_6"/>
      <w:r>
        <w:rPr>
          <w:noProof/>
        </w:rPr>
        <w:t xml:space="preserve">Callender, C. 2008. The impact of term-time employment on higher education students' academic attainment and achievement. </w:t>
      </w:r>
      <w:r w:rsidRPr="000C1007">
        <w:rPr>
          <w:i/>
          <w:noProof/>
        </w:rPr>
        <w:t>Journal of Education Policy</w:t>
      </w:r>
      <w:r>
        <w:rPr>
          <w:noProof/>
        </w:rPr>
        <w:t xml:space="preserve"> 23: 359-377.</w:t>
      </w:r>
      <w:bookmarkEnd w:id="8"/>
    </w:p>
    <w:p w14:paraId="64EDF6CC" w14:textId="77777777" w:rsidR="000C1007" w:rsidRDefault="000C1007" w:rsidP="000C1007">
      <w:pPr>
        <w:spacing w:line="480" w:lineRule="auto"/>
        <w:ind w:left="720" w:hanging="720"/>
        <w:rPr>
          <w:noProof/>
        </w:rPr>
      </w:pPr>
      <w:bookmarkStart w:id="9" w:name="_ENREF_7"/>
      <w:r>
        <w:rPr>
          <w:noProof/>
        </w:rPr>
        <w:t xml:space="preserve">Callender, C. and J. Jackson. 2005. Does the fear of debt deter students from higher education? </w:t>
      </w:r>
      <w:r w:rsidRPr="000C1007">
        <w:rPr>
          <w:i/>
          <w:noProof/>
        </w:rPr>
        <w:t>Journal of Social Policy</w:t>
      </w:r>
      <w:r>
        <w:rPr>
          <w:noProof/>
        </w:rPr>
        <w:t xml:space="preserve"> 34: 509-540.</w:t>
      </w:r>
      <w:bookmarkEnd w:id="9"/>
    </w:p>
    <w:p w14:paraId="04161E69" w14:textId="77777777" w:rsidR="000C1007" w:rsidRDefault="000C1007" w:rsidP="000C1007">
      <w:pPr>
        <w:spacing w:line="480" w:lineRule="auto"/>
        <w:ind w:left="720" w:hanging="720"/>
        <w:rPr>
          <w:noProof/>
        </w:rPr>
      </w:pPr>
      <w:bookmarkStart w:id="10" w:name="_ENREF_8"/>
      <w:r>
        <w:rPr>
          <w:noProof/>
        </w:rPr>
        <w:t xml:space="preserve">Callender, C. and J. Jackson. 2008. Does the fear of debt constrain choice of university and subject of study? </w:t>
      </w:r>
      <w:r w:rsidRPr="000C1007">
        <w:rPr>
          <w:i/>
          <w:noProof/>
        </w:rPr>
        <w:t>Studies in Higher Education</w:t>
      </w:r>
      <w:r>
        <w:rPr>
          <w:noProof/>
        </w:rPr>
        <w:t xml:space="preserve"> 33: 405-429.</w:t>
      </w:r>
      <w:bookmarkEnd w:id="10"/>
    </w:p>
    <w:p w14:paraId="3142790D" w14:textId="4195B365" w:rsidR="00EA0B6D" w:rsidRPr="00EA0B6D" w:rsidRDefault="00EA0B6D" w:rsidP="000C1007">
      <w:pPr>
        <w:spacing w:line="480" w:lineRule="auto"/>
        <w:ind w:left="720" w:hanging="720"/>
        <w:rPr>
          <w:noProof/>
        </w:rPr>
      </w:pPr>
      <w:bookmarkStart w:id="11" w:name="_ENREF_9"/>
      <w:r>
        <w:rPr>
          <w:noProof/>
        </w:rPr>
        <w:t xml:space="preserve">Causa, O. and A. Johansson. 2010. </w:t>
      </w:r>
      <w:r>
        <w:rPr>
          <w:i/>
          <w:noProof/>
        </w:rPr>
        <w:t xml:space="preserve">Intergenerational social mobility in OECD countries. </w:t>
      </w:r>
      <w:r>
        <w:rPr>
          <w:noProof/>
        </w:rPr>
        <w:t>Paris: OECD.</w:t>
      </w:r>
    </w:p>
    <w:p w14:paraId="16C19A18" w14:textId="77777777" w:rsidR="000C1007" w:rsidRDefault="000C1007" w:rsidP="000C1007">
      <w:pPr>
        <w:spacing w:line="480" w:lineRule="auto"/>
        <w:ind w:left="720" w:hanging="720"/>
        <w:rPr>
          <w:noProof/>
        </w:rPr>
      </w:pPr>
      <w:r>
        <w:rPr>
          <w:noProof/>
        </w:rPr>
        <w:t xml:space="preserve">Chapman, B. 2006. </w:t>
      </w:r>
      <w:r w:rsidRPr="000C1007">
        <w:rPr>
          <w:i/>
          <w:noProof/>
        </w:rPr>
        <w:t>Government managing risk: Income contingent loans for social and economic progress</w:t>
      </w:r>
      <w:r>
        <w:rPr>
          <w:noProof/>
        </w:rPr>
        <w:t>. London: Routledge.</w:t>
      </w:r>
      <w:bookmarkEnd w:id="11"/>
    </w:p>
    <w:p w14:paraId="59D64E6B" w14:textId="77777777" w:rsidR="000C1007" w:rsidRDefault="000C1007" w:rsidP="000C1007">
      <w:pPr>
        <w:spacing w:line="480" w:lineRule="auto"/>
        <w:ind w:left="720" w:hanging="720"/>
        <w:rPr>
          <w:noProof/>
        </w:rPr>
      </w:pPr>
      <w:bookmarkStart w:id="12" w:name="_ENREF_10"/>
      <w:r>
        <w:rPr>
          <w:noProof/>
        </w:rPr>
        <w:t xml:space="preserve">Chen, H. and R. P. Volpe. 1998. An analysis of personal financial literacy among college students. </w:t>
      </w:r>
      <w:r w:rsidRPr="000C1007">
        <w:rPr>
          <w:i/>
          <w:noProof/>
        </w:rPr>
        <w:t>Financial Services Review</w:t>
      </w:r>
      <w:r>
        <w:rPr>
          <w:noProof/>
        </w:rPr>
        <w:t xml:space="preserve"> 7: 107-128.</w:t>
      </w:r>
      <w:bookmarkEnd w:id="12"/>
    </w:p>
    <w:p w14:paraId="38219823" w14:textId="77777777" w:rsidR="000C1007" w:rsidRDefault="000C1007" w:rsidP="000C1007">
      <w:pPr>
        <w:spacing w:line="480" w:lineRule="auto"/>
        <w:ind w:left="720" w:hanging="720"/>
        <w:rPr>
          <w:noProof/>
        </w:rPr>
      </w:pPr>
      <w:bookmarkStart w:id="13" w:name="_ENREF_11"/>
      <w:r>
        <w:rPr>
          <w:noProof/>
        </w:rPr>
        <w:t xml:space="preserve">Christie, H. and M. Munro. 2003. The logic of loans: Students' perceptions of the costs and benefits of the student loan. </w:t>
      </w:r>
      <w:r w:rsidRPr="000C1007">
        <w:rPr>
          <w:i/>
          <w:noProof/>
        </w:rPr>
        <w:t>British Journal of Sociology of Education</w:t>
      </w:r>
      <w:r>
        <w:rPr>
          <w:noProof/>
        </w:rPr>
        <w:t xml:space="preserve"> 24: 621-636.</w:t>
      </w:r>
      <w:bookmarkEnd w:id="13"/>
    </w:p>
    <w:p w14:paraId="6867230C" w14:textId="77777777" w:rsidR="000C1007" w:rsidRDefault="000C1007" w:rsidP="000C1007">
      <w:pPr>
        <w:spacing w:line="480" w:lineRule="auto"/>
        <w:ind w:left="720" w:hanging="720"/>
        <w:rPr>
          <w:noProof/>
        </w:rPr>
      </w:pPr>
      <w:bookmarkStart w:id="14" w:name="_ENREF_12"/>
      <w:r>
        <w:rPr>
          <w:noProof/>
        </w:rPr>
        <w:lastRenderedPageBreak/>
        <w:t xml:space="preserve">Christie, H., M. Munro and T. Fisher. 2004. Leaving university early: Exploring the differences between continuing and non-continuing students. </w:t>
      </w:r>
      <w:r w:rsidRPr="000C1007">
        <w:rPr>
          <w:i/>
          <w:noProof/>
        </w:rPr>
        <w:t>Studies in Higher Education</w:t>
      </w:r>
      <w:r>
        <w:rPr>
          <w:noProof/>
        </w:rPr>
        <w:t xml:space="preserve"> 29: 617-636.</w:t>
      </w:r>
      <w:bookmarkEnd w:id="14"/>
    </w:p>
    <w:p w14:paraId="5B9D9657" w14:textId="77777777" w:rsidR="000C1007" w:rsidRDefault="000C1007" w:rsidP="000C1007">
      <w:pPr>
        <w:spacing w:line="480" w:lineRule="auto"/>
        <w:ind w:left="720" w:hanging="720"/>
        <w:rPr>
          <w:noProof/>
        </w:rPr>
      </w:pPr>
      <w:bookmarkStart w:id="15" w:name="_ENREF_13"/>
      <w:r>
        <w:rPr>
          <w:noProof/>
        </w:rPr>
        <w:t xml:space="preserve">Christie, H., M. Munro and H. Rettig. 2001. Making ends meet: Student incomes and debt. </w:t>
      </w:r>
      <w:r w:rsidRPr="000C1007">
        <w:rPr>
          <w:i/>
          <w:noProof/>
        </w:rPr>
        <w:t>Studies in Higher Education</w:t>
      </w:r>
      <w:r>
        <w:rPr>
          <w:noProof/>
        </w:rPr>
        <w:t xml:space="preserve"> 26: 363-383.</w:t>
      </w:r>
      <w:bookmarkEnd w:id="15"/>
    </w:p>
    <w:p w14:paraId="7ADE4D86" w14:textId="77777777" w:rsidR="000C1007" w:rsidRDefault="000C1007" w:rsidP="000C1007">
      <w:pPr>
        <w:spacing w:line="480" w:lineRule="auto"/>
        <w:ind w:left="720" w:hanging="720"/>
        <w:rPr>
          <w:noProof/>
        </w:rPr>
      </w:pPr>
      <w:bookmarkStart w:id="16" w:name="_ENREF_14"/>
      <w:r>
        <w:rPr>
          <w:noProof/>
        </w:rPr>
        <w:t xml:space="preserve">Cohen, J. 1969. </w:t>
      </w:r>
      <w:r w:rsidRPr="000C1007">
        <w:rPr>
          <w:i/>
          <w:noProof/>
        </w:rPr>
        <w:t>Statistical power analysis for the behavioral sciences</w:t>
      </w:r>
      <w:r>
        <w:rPr>
          <w:noProof/>
        </w:rPr>
        <w:t>. New York: Academic Press.</w:t>
      </w:r>
      <w:bookmarkEnd w:id="16"/>
    </w:p>
    <w:p w14:paraId="1D6850D5" w14:textId="77777777" w:rsidR="000C1007" w:rsidRDefault="000C1007" w:rsidP="000C1007">
      <w:pPr>
        <w:spacing w:line="480" w:lineRule="auto"/>
        <w:ind w:left="720" w:hanging="720"/>
        <w:rPr>
          <w:noProof/>
        </w:rPr>
      </w:pPr>
      <w:bookmarkStart w:id="17" w:name="_ENREF_15"/>
      <w:r>
        <w:rPr>
          <w:noProof/>
        </w:rPr>
        <w:t xml:space="preserve">Cooke, R., M. Barkham, K. Audin and M. Bradley. 2004. Student debt and its relation to student mental health. </w:t>
      </w:r>
      <w:r w:rsidRPr="000C1007">
        <w:rPr>
          <w:i/>
          <w:noProof/>
        </w:rPr>
        <w:t>Journal of Further Higher Education</w:t>
      </w:r>
      <w:r>
        <w:rPr>
          <w:noProof/>
        </w:rPr>
        <w:t xml:space="preserve"> 28: 53-66.</w:t>
      </w:r>
      <w:bookmarkEnd w:id="17"/>
    </w:p>
    <w:p w14:paraId="68AD611A" w14:textId="77777777" w:rsidR="000C1007" w:rsidRDefault="000C1007" w:rsidP="000C1007">
      <w:pPr>
        <w:spacing w:line="480" w:lineRule="auto"/>
        <w:ind w:left="720" w:hanging="720"/>
        <w:rPr>
          <w:noProof/>
        </w:rPr>
      </w:pPr>
      <w:bookmarkStart w:id="18" w:name="_ENREF_16"/>
      <w:r>
        <w:rPr>
          <w:noProof/>
        </w:rPr>
        <w:t xml:space="preserve">Davies, E. and S. E. G. Lea. 1995. Student attitudes to student debt. </w:t>
      </w:r>
      <w:r w:rsidRPr="000C1007">
        <w:rPr>
          <w:i/>
          <w:noProof/>
        </w:rPr>
        <w:t>Journal of Economic Psychology</w:t>
      </w:r>
      <w:r>
        <w:rPr>
          <w:noProof/>
        </w:rPr>
        <w:t xml:space="preserve"> 16: 663-679.</w:t>
      </w:r>
      <w:bookmarkEnd w:id="18"/>
    </w:p>
    <w:p w14:paraId="058B4AA4" w14:textId="77777777" w:rsidR="000C1007" w:rsidRDefault="000C1007" w:rsidP="000C1007">
      <w:pPr>
        <w:spacing w:line="480" w:lineRule="auto"/>
        <w:ind w:left="720" w:hanging="720"/>
        <w:rPr>
          <w:noProof/>
        </w:rPr>
      </w:pPr>
      <w:bookmarkStart w:id="19" w:name="_ENREF_17"/>
      <w:r>
        <w:rPr>
          <w:noProof/>
        </w:rPr>
        <w:t xml:space="preserve">DfE. 2007. </w:t>
      </w:r>
      <w:r w:rsidRPr="000C1007">
        <w:rPr>
          <w:i/>
          <w:noProof/>
        </w:rPr>
        <w:t>Student support for higher education in United Kingdom, academic year 2006-07</w:t>
      </w:r>
      <w:r>
        <w:rPr>
          <w:noProof/>
        </w:rPr>
        <w:t>. Office for National Statistics, London: Department for Education.</w:t>
      </w:r>
      <w:bookmarkEnd w:id="19"/>
    </w:p>
    <w:p w14:paraId="5B12ACE3" w14:textId="77777777" w:rsidR="000C1007" w:rsidRDefault="000C1007" w:rsidP="000C1007">
      <w:pPr>
        <w:spacing w:line="480" w:lineRule="auto"/>
        <w:ind w:left="720" w:hanging="720"/>
        <w:rPr>
          <w:noProof/>
        </w:rPr>
      </w:pPr>
      <w:bookmarkStart w:id="20" w:name="_ENREF_18"/>
      <w:r>
        <w:rPr>
          <w:noProof/>
        </w:rPr>
        <w:t xml:space="preserve">Easterlin, R. A. 1974. Does economic growth improve the human lot? Some empirical evidence. In </w:t>
      </w:r>
      <w:r w:rsidRPr="000C1007">
        <w:rPr>
          <w:i/>
          <w:noProof/>
        </w:rPr>
        <w:t>Nations and households in economic growth: Essays in honor of Moses Abramowitz</w:t>
      </w:r>
      <w:r>
        <w:rPr>
          <w:noProof/>
        </w:rPr>
        <w:t>, ed. P. A. David and M. W. Reder, 89-125. New York: Academic Press.</w:t>
      </w:r>
      <w:bookmarkEnd w:id="20"/>
    </w:p>
    <w:p w14:paraId="10DD3B4F" w14:textId="77777777" w:rsidR="000C1007" w:rsidRDefault="000C1007" w:rsidP="000C1007">
      <w:pPr>
        <w:spacing w:line="480" w:lineRule="auto"/>
        <w:ind w:left="720" w:hanging="720"/>
        <w:rPr>
          <w:noProof/>
        </w:rPr>
      </w:pPr>
      <w:bookmarkStart w:id="21" w:name="_ENREF_19"/>
      <w:r>
        <w:rPr>
          <w:noProof/>
        </w:rPr>
        <w:t xml:space="preserve">Ford, J., D. Bosworth and R. Wilson. 1995. Part-time work and full-time higher education. </w:t>
      </w:r>
      <w:r w:rsidRPr="000C1007">
        <w:rPr>
          <w:i/>
          <w:noProof/>
        </w:rPr>
        <w:t>Studies in Higher Education</w:t>
      </w:r>
      <w:r>
        <w:rPr>
          <w:noProof/>
        </w:rPr>
        <w:t xml:space="preserve"> 20: 187-202.</w:t>
      </w:r>
      <w:bookmarkEnd w:id="21"/>
    </w:p>
    <w:p w14:paraId="3CA983BF" w14:textId="77777777" w:rsidR="000C1007" w:rsidRDefault="000C1007" w:rsidP="000C1007">
      <w:pPr>
        <w:spacing w:line="480" w:lineRule="auto"/>
        <w:ind w:left="720" w:hanging="720"/>
        <w:rPr>
          <w:noProof/>
        </w:rPr>
      </w:pPr>
      <w:bookmarkStart w:id="22" w:name="_ENREF_20"/>
      <w:r>
        <w:rPr>
          <w:noProof/>
        </w:rPr>
        <w:t xml:space="preserve">Hagerty, M. R. 2000. Social comparisons of income in one's community: Evidence from national surveys of income and happiness. </w:t>
      </w:r>
      <w:r w:rsidRPr="000C1007">
        <w:rPr>
          <w:i/>
          <w:noProof/>
        </w:rPr>
        <w:t>Journal of Personality and Social Psychology</w:t>
      </w:r>
      <w:r>
        <w:rPr>
          <w:noProof/>
        </w:rPr>
        <w:t xml:space="preserve"> 78: 764-771.</w:t>
      </w:r>
      <w:bookmarkEnd w:id="22"/>
    </w:p>
    <w:p w14:paraId="4D58EF06" w14:textId="77777777" w:rsidR="000C1007" w:rsidRDefault="000C1007" w:rsidP="000C1007">
      <w:pPr>
        <w:spacing w:line="480" w:lineRule="auto"/>
        <w:ind w:left="720" w:hanging="720"/>
        <w:rPr>
          <w:noProof/>
        </w:rPr>
      </w:pPr>
      <w:bookmarkStart w:id="23" w:name="_ENREF_21"/>
      <w:r>
        <w:rPr>
          <w:noProof/>
        </w:rPr>
        <w:t xml:space="preserve">Haultain, S., S. Kemp and O. S. Chernyshenko. 2010. The structure of attitudes to student debt. </w:t>
      </w:r>
      <w:r w:rsidRPr="000C1007">
        <w:rPr>
          <w:i/>
          <w:noProof/>
        </w:rPr>
        <w:t>Journal of Economic Psychology</w:t>
      </w:r>
      <w:r>
        <w:rPr>
          <w:noProof/>
        </w:rPr>
        <w:t xml:space="preserve"> 31: 322-330.</w:t>
      </w:r>
      <w:bookmarkEnd w:id="23"/>
    </w:p>
    <w:p w14:paraId="2DD2F87D" w14:textId="77777777" w:rsidR="000C1007" w:rsidRDefault="000C1007" w:rsidP="000C1007">
      <w:pPr>
        <w:spacing w:line="480" w:lineRule="auto"/>
        <w:ind w:left="720" w:hanging="720"/>
        <w:rPr>
          <w:noProof/>
        </w:rPr>
      </w:pPr>
      <w:bookmarkStart w:id="24" w:name="_ENREF_22"/>
      <w:r>
        <w:rPr>
          <w:noProof/>
        </w:rPr>
        <w:t xml:space="preserve">Helson, H. 1947. Adaptation-level as frame of reference for prediction of psychophysical data. </w:t>
      </w:r>
      <w:r w:rsidRPr="000C1007">
        <w:rPr>
          <w:i/>
          <w:noProof/>
        </w:rPr>
        <w:t>American Journal of Psychology</w:t>
      </w:r>
      <w:r>
        <w:rPr>
          <w:noProof/>
        </w:rPr>
        <w:t xml:space="preserve"> 60: 1-29.</w:t>
      </w:r>
      <w:bookmarkEnd w:id="24"/>
    </w:p>
    <w:p w14:paraId="16C958C8" w14:textId="77777777" w:rsidR="000C1007" w:rsidRDefault="000C1007" w:rsidP="000C1007">
      <w:pPr>
        <w:spacing w:line="480" w:lineRule="auto"/>
        <w:ind w:left="720" w:hanging="720"/>
        <w:rPr>
          <w:noProof/>
        </w:rPr>
      </w:pPr>
      <w:bookmarkStart w:id="25" w:name="_ENREF_23"/>
      <w:r>
        <w:rPr>
          <w:noProof/>
        </w:rPr>
        <w:lastRenderedPageBreak/>
        <w:t xml:space="preserve">Higgins, T. and G. Withers. 2009. Community attitudes to income contingent loans. </w:t>
      </w:r>
      <w:r w:rsidRPr="000C1007">
        <w:rPr>
          <w:i/>
          <w:noProof/>
        </w:rPr>
        <w:t>Australian Journal of Labour Economics</w:t>
      </w:r>
      <w:r>
        <w:rPr>
          <w:noProof/>
        </w:rPr>
        <w:t xml:space="preserve"> 12: 217-229.</w:t>
      </w:r>
      <w:bookmarkEnd w:id="25"/>
    </w:p>
    <w:p w14:paraId="04D473BD" w14:textId="77777777" w:rsidR="000C1007" w:rsidRDefault="000C1007" w:rsidP="000C1007">
      <w:pPr>
        <w:spacing w:line="480" w:lineRule="auto"/>
        <w:ind w:left="720" w:hanging="720"/>
        <w:rPr>
          <w:noProof/>
        </w:rPr>
      </w:pPr>
      <w:bookmarkStart w:id="26" w:name="_ENREF_24"/>
      <w:r>
        <w:rPr>
          <w:noProof/>
        </w:rPr>
        <w:t xml:space="preserve">Johnson, C., E. Pollard, W. Hunt, A. Munro and J. Hillage. 2008. </w:t>
      </w:r>
      <w:r w:rsidRPr="000C1007">
        <w:rPr>
          <w:i/>
          <w:noProof/>
        </w:rPr>
        <w:t>Student income and expenditure survey</w:t>
      </w:r>
      <w:r>
        <w:rPr>
          <w:noProof/>
        </w:rPr>
        <w:t>, London: National Center for Social Research.</w:t>
      </w:r>
      <w:bookmarkEnd w:id="26"/>
    </w:p>
    <w:p w14:paraId="7B26161D" w14:textId="77777777" w:rsidR="000C1007" w:rsidRPr="002317D0" w:rsidRDefault="000C1007" w:rsidP="000C1007">
      <w:pPr>
        <w:spacing w:line="480" w:lineRule="auto"/>
        <w:ind w:left="720" w:hanging="720"/>
        <w:rPr>
          <w:noProof/>
        </w:rPr>
      </w:pPr>
      <w:bookmarkStart w:id="27" w:name="_ENREF_25"/>
      <w:r>
        <w:rPr>
          <w:noProof/>
        </w:rPr>
        <w:t xml:space="preserve">Kettley, N., J. M. Whitehead and J. Raffan. 2008. Worried women, complacent men? Gendered responses to differential student funding in higher education. </w:t>
      </w:r>
      <w:r w:rsidRPr="000C1007">
        <w:rPr>
          <w:i/>
          <w:noProof/>
        </w:rPr>
        <w:t>Oxford Review of Ed</w:t>
      </w:r>
      <w:r w:rsidRPr="002317D0">
        <w:rPr>
          <w:i/>
          <w:noProof/>
        </w:rPr>
        <w:t>ucation</w:t>
      </w:r>
      <w:r w:rsidRPr="002317D0">
        <w:rPr>
          <w:noProof/>
        </w:rPr>
        <w:t xml:space="preserve"> 34: 111-129.</w:t>
      </w:r>
      <w:bookmarkEnd w:id="27"/>
    </w:p>
    <w:p w14:paraId="3DC43991" w14:textId="37A8F7B4" w:rsidR="002317D0" w:rsidRPr="002317D0" w:rsidRDefault="002317D0" w:rsidP="000C1007">
      <w:pPr>
        <w:spacing w:line="480" w:lineRule="auto"/>
        <w:ind w:left="720" w:hanging="720"/>
        <w:rPr>
          <w:noProof/>
        </w:rPr>
      </w:pPr>
      <w:bookmarkStart w:id="28" w:name="_ENREF_26"/>
      <w:r w:rsidRPr="002317D0">
        <w:rPr>
          <w:noProof/>
        </w:rPr>
        <w:t xml:space="preserve">Lagerquist, J. 2012. Student debt: Average payback takes 14 years. </w:t>
      </w:r>
      <w:r w:rsidRPr="002317D0">
        <w:rPr>
          <w:i/>
          <w:noProof/>
        </w:rPr>
        <w:t xml:space="preserve">Financial Post, </w:t>
      </w:r>
      <w:r w:rsidRPr="002317D0">
        <w:rPr>
          <w:noProof/>
        </w:rPr>
        <w:t xml:space="preserve">September 4. </w:t>
      </w:r>
    </w:p>
    <w:p w14:paraId="7277E3FE" w14:textId="77777777" w:rsidR="000C1007" w:rsidRDefault="000C1007" w:rsidP="000C1007">
      <w:pPr>
        <w:spacing w:line="480" w:lineRule="auto"/>
        <w:ind w:left="720" w:hanging="720"/>
        <w:rPr>
          <w:noProof/>
        </w:rPr>
      </w:pPr>
      <w:r>
        <w:rPr>
          <w:noProof/>
        </w:rPr>
        <w:t xml:space="preserve">Lusardi, A. and O. Mitchell. 2011. Financial literacy and retirement planning in the United States. </w:t>
      </w:r>
      <w:r w:rsidRPr="000C1007">
        <w:rPr>
          <w:i/>
          <w:noProof/>
        </w:rPr>
        <w:t>Journal of Pension Economics and Finance</w:t>
      </w:r>
      <w:r>
        <w:rPr>
          <w:noProof/>
        </w:rPr>
        <w:t xml:space="preserve"> 10: 509-525.</w:t>
      </w:r>
      <w:bookmarkEnd w:id="28"/>
    </w:p>
    <w:p w14:paraId="4F9092D4" w14:textId="77777777" w:rsidR="000C1007" w:rsidRDefault="000C1007" w:rsidP="000C1007">
      <w:pPr>
        <w:spacing w:line="480" w:lineRule="auto"/>
        <w:ind w:left="720" w:hanging="720"/>
        <w:rPr>
          <w:noProof/>
        </w:rPr>
      </w:pPr>
      <w:bookmarkStart w:id="29" w:name="_ENREF_27"/>
      <w:r>
        <w:rPr>
          <w:noProof/>
        </w:rPr>
        <w:t>Lusardi, A. and P. Tufano. 2009. Debt literacy, financial experiences, and overindebtedness. N. B. o. E. Research. Cambridge, MA, National Bureau of Economic Research.</w:t>
      </w:r>
      <w:bookmarkEnd w:id="29"/>
    </w:p>
    <w:p w14:paraId="13A364B6" w14:textId="77777777" w:rsidR="000C1007" w:rsidRDefault="000C1007" w:rsidP="000C1007">
      <w:pPr>
        <w:spacing w:line="480" w:lineRule="auto"/>
        <w:ind w:left="720" w:hanging="720"/>
        <w:rPr>
          <w:noProof/>
        </w:rPr>
      </w:pPr>
      <w:bookmarkStart w:id="30" w:name="_ENREF_28"/>
      <w:r>
        <w:rPr>
          <w:noProof/>
        </w:rPr>
        <w:t xml:space="preserve">Maltby, J., A. M. Wood, I. Vlaev, M. G. Taylor and G. D. A. Brown. 2012. Contextual effects on the perceived health benefits of exercise: The exercise rank hypothesis. </w:t>
      </w:r>
      <w:r w:rsidRPr="000C1007">
        <w:rPr>
          <w:i/>
          <w:noProof/>
        </w:rPr>
        <w:t>Journal of Sport &amp; Exercise Psychology</w:t>
      </w:r>
      <w:r>
        <w:rPr>
          <w:noProof/>
        </w:rPr>
        <w:t xml:space="preserve"> 34: 828-841.</w:t>
      </w:r>
      <w:bookmarkEnd w:id="30"/>
    </w:p>
    <w:p w14:paraId="106BEA01" w14:textId="77777777" w:rsidR="000C1007" w:rsidRDefault="000C1007" w:rsidP="000C1007">
      <w:pPr>
        <w:spacing w:line="480" w:lineRule="auto"/>
        <w:ind w:left="720" w:hanging="720"/>
        <w:rPr>
          <w:noProof/>
        </w:rPr>
      </w:pPr>
      <w:bookmarkStart w:id="31" w:name="_ENREF_29"/>
      <w:r>
        <w:rPr>
          <w:noProof/>
        </w:rPr>
        <w:t xml:space="preserve">Manski, C. F. 2004. Measuring expectations. </w:t>
      </w:r>
      <w:r w:rsidRPr="000C1007">
        <w:rPr>
          <w:i/>
          <w:noProof/>
        </w:rPr>
        <w:t>Econometrica</w:t>
      </w:r>
      <w:r>
        <w:rPr>
          <w:noProof/>
        </w:rPr>
        <w:t xml:space="preserve"> 72: 1329-1376.</w:t>
      </w:r>
      <w:bookmarkEnd w:id="31"/>
    </w:p>
    <w:p w14:paraId="46B08B31" w14:textId="77777777" w:rsidR="000C1007" w:rsidRDefault="000C1007" w:rsidP="000C1007">
      <w:pPr>
        <w:spacing w:line="480" w:lineRule="auto"/>
        <w:ind w:left="720" w:hanging="720"/>
        <w:rPr>
          <w:noProof/>
        </w:rPr>
      </w:pPr>
      <w:bookmarkStart w:id="32" w:name="_ENREF_30"/>
      <w:r>
        <w:rPr>
          <w:noProof/>
        </w:rPr>
        <w:t xml:space="preserve">Marsh, H. W. and A. Parducci. 1978. Natural anchoring at the neutral point of category rating scales. </w:t>
      </w:r>
      <w:r w:rsidRPr="000C1007">
        <w:rPr>
          <w:i/>
          <w:noProof/>
        </w:rPr>
        <w:t>Journal of Experimental Social Psychology</w:t>
      </w:r>
      <w:r>
        <w:rPr>
          <w:noProof/>
        </w:rPr>
        <w:t xml:space="preserve"> 14: 193-204.</w:t>
      </w:r>
      <w:bookmarkEnd w:id="32"/>
    </w:p>
    <w:p w14:paraId="358D12A1" w14:textId="77777777" w:rsidR="000C1007" w:rsidRDefault="000C1007" w:rsidP="000C1007">
      <w:pPr>
        <w:spacing w:line="480" w:lineRule="auto"/>
        <w:ind w:left="720" w:hanging="720"/>
        <w:rPr>
          <w:noProof/>
        </w:rPr>
      </w:pPr>
      <w:bookmarkStart w:id="33" w:name="_ENREF_31"/>
      <w:r>
        <w:rPr>
          <w:noProof/>
        </w:rPr>
        <w:t xml:space="preserve">Melrose, K. L., G. D. A. Brown and A. M. Wood. 2013. Am I abnormal? Relative rank and social norm effects in judgments of anxiety and depression symptoms severity. </w:t>
      </w:r>
      <w:r w:rsidRPr="000C1007">
        <w:rPr>
          <w:i/>
          <w:noProof/>
        </w:rPr>
        <w:t>Journal of Behavioral Decision Making</w:t>
      </w:r>
      <w:r>
        <w:rPr>
          <w:noProof/>
        </w:rPr>
        <w:t xml:space="preserve"> 26: 174-184.</w:t>
      </w:r>
      <w:bookmarkEnd w:id="33"/>
    </w:p>
    <w:p w14:paraId="320482F4" w14:textId="4326E278" w:rsidR="00EA0B6D" w:rsidRDefault="000C1007" w:rsidP="00EA0B6D">
      <w:pPr>
        <w:spacing w:line="480" w:lineRule="auto"/>
        <w:ind w:left="720" w:hanging="720"/>
        <w:rPr>
          <w:noProof/>
        </w:rPr>
      </w:pPr>
      <w:bookmarkStart w:id="34" w:name="_ENREF_32"/>
      <w:r>
        <w:rPr>
          <w:noProof/>
        </w:rPr>
        <w:t xml:space="preserve">Norvilitis, J. M., M. M. Merwin, T. M. Osberg, P. V. Roehling, P. Young and M. M. Kamas. 2006. Personality factors, money attitudes, financial knowledge, and credit-card debt in college students. </w:t>
      </w:r>
      <w:r w:rsidRPr="000C1007">
        <w:rPr>
          <w:i/>
          <w:noProof/>
        </w:rPr>
        <w:t>Journal of Applied Social Psychology</w:t>
      </w:r>
      <w:r>
        <w:rPr>
          <w:noProof/>
        </w:rPr>
        <w:t xml:space="preserve"> 36: 1395-1413.</w:t>
      </w:r>
      <w:bookmarkStart w:id="35" w:name="_ENREF_33"/>
      <w:bookmarkEnd w:id="34"/>
    </w:p>
    <w:p w14:paraId="2670033C" w14:textId="77777777" w:rsidR="000C1007" w:rsidRDefault="000C1007" w:rsidP="000C1007">
      <w:pPr>
        <w:spacing w:line="480" w:lineRule="auto"/>
        <w:ind w:left="720" w:hanging="720"/>
        <w:rPr>
          <w:noProof/>
        </w:rPr>
      </w:pPr>
      <w:r>
        <w:rPr>
          <w:noProof/>
        </w:rPr>
        <w:lastRenderedPageBreak/>
        <w:t xml:space="preserve">Parducci, A. 1965. Category judgment: A range-frequency model. </w:t>
      </w:r>
      <w:r w:rsidRPr="000C1007">
        <w:rPr>
          <w:i/>
          <w:noProof/>
        </w:rPr>
        <w:t>Psychological Review</w:t>
      </w:r>
      <w:r>
        <w:rPr>
          <w:noProof/>
        </w:rPr>
        <w:t xml:space="preserve"> 72: 407-418.</w:t>
      </w:r>
      <w:bookmarkEnd w:id="35"/>
    </w:p>
    <w:p w14:paraId="393E3F09" w14:textId="77777777" w:rsidR="000C1007" w:rsidRDefault="000C1007" w:rsidP="000C1007">
      <w:pPr>
        <w:spacing w:line="480" w:lineRule="auto"/>
        <w:ind w:left="720" w:hanging="720"/>
        <w:rPr>
          <w:noProof/>
        </w:rPr>
      </w:pPr>
      <w:bookmarkStart w:id="36" w:name="_ENREF_34"/>
      <w:r>
        <w:rPr>
          <w:noProof/>
        </w:rPr>
        <w:t xml:space="preserve">Parducci, A. 1968. The relativism of of absolute judgment. </w:t>
      </w:r>
      <w:r w:rsidRPr="000C1007">
        <w:rPr>
          <w:i/>
          <w:noProof/>
        </w:rPr>
        <w:t>Scientific American</w:t>
      </w:r>
      <w:r>
        <w:rPr>
          <w:noProof/>
        </w:rPr>
        <w:t xml:space="preserve"> 219: 84-90.</w:t>
      </w:r>
      <w:bookmarkEnd w:id="36"/>
    </w:p>
    <w:p w14:paraId="72CEFA99" w14:textId="77777777" w:rsidR="000C1007" w:rsidRDefault="000C1007" w:rsidP="000C1007">
      <w:pPr>
        <w:spacing w:line="480" w:lineRule="auto"/>
        <w:ind w:left="720" w:hanging="720"/>
        <w:rPr>
          <w:noProof/>
        </w:rPr>
      </w:pPr>
      <w:bookmarkStart w:id="37" w:name="_ENREF_35"/>
      <w:r>
        <w:rPr>
          <w:noProof/>
        </w:rPr>
        <w:t xml:space="preserve">Parducci, A., R. C. Calfee, L. M. Marshall and L. P. Davidson. 1960. Context effects in judgment: Adaptation level as a function of the mean, midpoint, and median of the stimuli. </w:t>
      </w:r>
      <w:r w:rsidRPr="000C1007">
        <w:rPr>
          <w:i/>
          <w:noProof/>
        </w:rPr>
        <w:t>Journal of Experimental Psychology</w:t>
      </w:r>
      <w:r>
        <w:rPr>
          <w:noProof/>
        </w:rPr>
        <w:t xml:space="preserve"> 60: 65-77.</w:t>
      </w:r>
      <w:bookmarkEnd w:id="37"/>
    </w:p>
    <w:p w14:paraId="79129C17" w14:textId="77777777" w:rsidR="000C1007" w:rsidRDefault="000C1007" w:rsidP="000C1007">
      <w:pPr>
        <w:spacing w:line="480" w:lineRule="auto"/>
        <w:ind w:left="720" w:hanging="720"/>
        <w:rPr>
          <w:noProof/>
        </w:rPr>
      </w:pPr>
      <w:bookmarkStart w:id="38" w:name="_ENREF_36"/>
      <w:r>
        <w:rPr>
          <w:noProof/>
        </w:rPr>
        <w:t xml:space="preserve">Roberts, J. A. and E. Jones. 2001. Money attitudes, credit card use, and compulsive buying among American college students. </w:t>
      </w:r>
      <w:r w:rsidRPr="000C1007">
        <w:rPr>
          <w:i/>
          <w:noProof/>
        </w:rPr>
        <w:t>The Journal of Consumer Affairs</w:t>
      </w:r>
      <w:r>
        <w:rPr>
          <w:noProof/>
        </w:rPr>
        <w:t xml:space="preserve"> 35: 213-240.</w:t>
      </w:r>
      <w:bookmarkEnd w:id="38"/>
    </w:p>
    <w:p w14:paraId="5C3F2CA3" w14:textId="77777777" w:rsidR="000C1007" w:rsidRDefault="000C1007" w:rsidP="000C1007">
      <w:pPr>
        <w:spacing w:line="480" w:lineRule="auto"/>
        <w:ind w:left="720" w:hanging="720"/>
        <w:rPr>
          <w:noProof/>
        </w:rPr>
      </w:pPr>
      <w:bookmarkStart w:id="39" w:name="_ENREF_37"/>
      <w:r>
        <w:rPr>
          <w:noProof/>
        </w:rPr>
        <w:t xml:space="preserve">Rothstein, J. and C. E. Rouse. 2011. Constrained after college: Student loans and early-career occupational choices. </w:t>
      </w:r>
      <w:r w:rsidRPr="000C1007">
        <w:rPr>
          <w:i/>
          <w:noProof/>
        </w:rPr>
        <w:t>Journal of Public Economics</w:t>
      </w:r>
      <w:r>
        <w:rPr>
          <w:noProof/>
        </w:rPr>
        <w:t xml:space="preserve"> 95: 149-163.</w:t>
      </w:r>
      <w:bookmarkEnd w:id="39"/>
    </w:p>
    <w:p w14:paraId="0041ECF6" w14:textId="77777777" w:rsidR="000C1007" w:rsidRDefault="000C1007" w:rsidP="000C1007">
      <w:pPr>
        <w:spacing w:line="480" w:lineRule="auto"/>
        <w:ind w:left="720" w:hanging="720"/>
        <w:rPr>
          <w:noProof/>
        </w:rPr>
      </w:pPr>
      <w:bookmarkStart w:id="40" w:name="_ENREF_38"/>
      <w:r>
        <w:rPr>
          <w:noProof/>
        </w:rPr>
        <w:t xml:space="preserve">Schultz, P. W., J. M. Nolan, R. B. Cialdini, N. J. Goldstein and V. Griskevicius. 2007. The constructive, destructive, and reconstructive power of social norms. </w:t>
      </w:r>
      <w:r w:rsidRPr="000C1007">
        <w:rPr>
          <w:i/>
          <w:noProof/>
        </w:rPr>
        <w:t>Psychological Science</w:t>
      </w:r>
      <w:r>
        <w:rPr>
          <w:noProof/>
        </w:rPr>
        <w:t xml:space="preserve"> 18: 429-434.</w:t>
      </w:r>
      <w:bookmarkEnd w:id="40"/>
    </w:p>
    <w:p w14:paraId="4A676DD3" w14:textId="77777777" w:rsidR="000C1007" w:rsidRDefault="000C1007" w:rsidP="000C1007">
      <w:pPr>
        <w:spacing w:line="480" w:lineRule="auto"/>
        <w:ind w:left="720" w:hanging="720"/>
        <w:rPr>
          <w:noProof/>
        </w:rPr>
      </w:pPr>
      <w:bookmarkStart w:id="41" w:name="_ENREF_39"/>
      <w:r>
        <w:rPr>
          <w:noProof/>
        </w:rPr>
        <w:t xml:space="preserve">Smith, R. H., E. Diener and D. H. Wedell. 1989. Intrapersonal and social-comparison determinants of happiness - a range-frequency analysis. </w:t>
      </w:r>
      <w:r w:rsidRPr="000C1007">
        <w:rPr>
          <w:i/>
          <w:noProof/>
        </w:rPr>
        <w:t>Journal of Personality and Social Psychology</w:t>
      </w:r>
      <w:r>
        <w:rPr>
          <w:noProof/>
        </w:rPr>
        <w:t xml:space="preserve"> 56: 317-325.</w:t>
      </w:r>
      <w:bookmarkEnd w:id="41"/>
    </w:p>
    <w:p w14:paraId="0AC8045D" w14:textId="77777777" w:rsidR="000C1007" w:rsidRDefault="000C1007" w:rsidP="000C1007">
      <w:pPr>
        <w:spacing w:line="480" w:lineRule="auto"/>
        <w:ind w:left="720" w:hanging="720"/>
        <w:rPr>
          <w:noProof/>
        </w:rPr>
      </w:pPr>
      <w:bookmarkStart w:id="42" w:name="_ENREF_40"/>
      <w:r>
        <w:rPr>
          <w:noProof/>
        </w:rPr>
        <w:t xml:space="preserve">Stewart, N., N. Chater and G. D. A. Brown. 2006. Decision by sampling. </w:t>
      </w:r>
      <w:r w:rsidRPr="000C1007">
        <w:rPr>
          <w:i/>
          <w:noProof/>
        </w:rPr>
        <w:t>Cognitive Psychology</w:t>
      </w:r>
      <w:r>
        <w:rPr>
          <w:noProof/>
        </w:rPr>
        <w:t xml:space="preserve"> 53: 1-26.</w:t>
      </w:r>
      <w:bookmarkEnd w:id="42"/>
    </w:p>
    <w:p w14:paraId="08C0F6D0" w14:textId="77777777" w:rsidR="000C1007" w:rsidRDefault="000C1007" w:rsidP="000C1007">
      <w:pPr>
        <w:spacing w:line="480" w:lineRule="auto"/>
        <w:ind w:left="720" w:hanging="720"/>
        <w:rPr>
          <w:noProof/>
        </w:rPr>
      </w:pPr>
      <w:bookmarkStart w:id="43" w:name="_ENREF_41"/>
      <w:r>
        <w:rPr>
          <w:noProof/>
        </w:rPr>
        <w:t xml:space="preserve">Watkinson, P., A. M. Wood, D. Lloyd and G. D. A. Brown. 2013. Pain ratings reflect cognitive context: A range frequency model of pain. </w:t>
      </w:r>
      <w:r w:rsidRPr="000C1007">
        <w:rPr>
          <w:i/>
          <w:noProof/>
        </w:rPr>
        <w:t>Pain</w:t>
      </w:r>
      <w:r>
        <w:rPr>
          <w:noProof/>
        </w:rPr>
        <w:t xml:space="preserve"> 154: 743-749.</w:t>
      </w:r>
      <w:bookmarkEnd w:id="43"/>
    </w:p>
    <w:p w14:paraId="5330BC5A" w14:textId="77777777" w:rsidR="000C1007" w:rsidRDefault="000C1007" w:rsidP="000C1007">
      <w:pPr>
        <w:spacing w:line="480" w:lineRule="auto"/>
        <w:ind w:left="720" w:hanging="720"/>
        <w:rPr>
          <w:noProof/>
        </w:rPr>
      </w:pPr>
      <w:bookmarkStart w:id="44" w:name="_ENREF_42"/>
      <w:r>
        <w:rPr>
          <w:noProof/>
        </w:rPr>
        <w:t xml:space="preserve">Wedell, D. H., E. M. Santoyo and J. C. Pettibone. 2005. The thick and the thin of it: Contextual effects in body perception. </w:t>
      </w:r>
      <w:r w:rsidRPr="000C1007">
        <w:rPr>
          <w:i/>
          <w:noProof/>
        </w:rPr>
        <w:t>Basic and Applied Social Psychology</w:t>
      </w:r>
      <w:r>
        <w:rPr>
          <w:noProof/>
        </w:rPr>
        <w:t xml:space="preserve"> 27: 213-227.</w:t>
      </w:r>
      <w:bookmarkEnd w:id="44"/>
    </w:p>
    <w:p w14:paraId="1CB744F6" w14:textId="77777777" w:rsidR="000C1007" w:rsidRDefault="000C1007" w:rsidP="000C1007">
      <w:pPr>
        <w:spacing w:line="480" w:lineRule="auto"/>
        <w:ind w:left="720" w:hanging="720"/>
        <w:rPr>
          <w:noProof/>
        </w:rPr>
      </w:pPr>
      <w:bookmarkStart w:id="45" w:name="_ENREF_43"/>
      <w:r>
        <w:rPr>
          <w:noProof/>
        </w:rPr>
        <w:lastRenderedPageBreak/>
        <w:t xml:space="preserve">Wood, A. M., C. J. Boyce, S. C. Moore and G. D. A. Brown. 2012. An evolutionary based social rank explanation of why low income predicts mental distress: A 17 year cohort study of 30,000 people. </w:t>
      </w:r>
      <w:r w:rsidRPr="000C1007">
        <w:rPr>
          <w:i/>
          <w:noProof/>
        </w:rPr>
        <w:t>Journal of Affective Disorders</w:t>
      </w:r>
      <w:r>
        <w:rPr>
          <w:noProof/>
        </w:rPr>
        <w:t xml:space="preserve"> 136: 882-888.</w:t>
      </w:r>
      <w:bookmarkEnd w:id="45"/>
    </w:p>
    <w:p w14:paraId="6D369DAC" w14:textId="77777777" w:rsidR="000C1007" w:rsidRDefault="000C1007" w:rsidP="000C1007">
      <w:pPr>
        <w:spacing w:line="480" w:lineRule="auto"/>
        <w:ind w:left="720" w:hanging="720"/>
        <w:rPr>
          <w:noProof/>
        </w:rPr>
      </w:pPr>
      <w:bookmarkStart w:id="46" w:name="_ENREF_44"/>
      <w:r>
        <w:rPr>
          <w:noProof/>
        </w:rPr>
        <w:t xml:space="preserve">Wood, A. M., G. D. A. Brown and J. Maltby. 2011. Thanks, but I'm used to better: A relative rank model of gratitude. </w:t>
      </w:r>
      <w:r w:rsidRPr="000C1007">
        <w:rPr>
          <w:i/>
          <w:noProof/>
        </w:rPr>
        <w:t>Emotion</w:t>
      </w:r>
      <w:r>
        <w:rPr>
          <w:noProof/>
        </w:rPr>
        <w:t xml:space="preserve"> 11: 175-180.</w:t>
      </w:r>
      <w:bookmarkEnd w:id="46"/>
    </w:p>
    <w:p w14:paraId="3B195B5D" w14:textId="77777777" w:rsidR="000C1007" w:rsidRDefault="000C1007" w:rsidP="000C1007">
      <w:pPr>
        <w:spacing w:line="480" w:lineRule="auto"/>
        <w:ind w:left="720" w:hanging="720"/>
        <w:rPr>
          <w:noProof/>
        </w:rPr>
      </w:pPr>
      <w:bookmarkStart w:id="47" w:name="_ENREF_45"/>
      <w:r>
        <w:rPr>
          <w:noProof/>
        </w:rPr>
        <w:t xml:space="preserve">Wood, A. M., G. D. A. Brown and J. Maltby. 2012. Social norm influences on evaluations of the risks associated with alcohol consumption: Applying the rank based Decision by Sampling model to health judgments. </w:t>
      </w:r>
      <w:r w:rsidRPr="000C1007">
        <w:rPr>
          <w:i/>
          <w:noProof/>
        </w:rPr>
        <w:t>Alcohol and Alcoholism</w:t>
      </w:r>
      <w:r>
        <w:rPr>
          <w:noProof/>
        </w:rPr>
        <w:t xml:space="preserve"> 47: 57-62.</w:t>
      </w:r>
      <w:bookmarkEnd w:id="47"/>
    </w:p>
    <w:p w14:paraId="690618A6" w14:textId="77777777" w:rsidR="000C1007" w:rsidRDefault="000C1007" w:rsidP="000C1007">
      <w:pPr>
        <w:spacing w:line="480" w:lineRule="auto"/>
        <w:ind w:left="720" w:hanging="720"/>
        <w:rPr>
          <w:noProof/>
        </w:rPr>
      </w:pPr>
      <w:bookmarkStart w:id="48" w:name="_ENREF_46"/>
      <w:r>
        <w:rPr>
          <w:noProof/>
        </w:rPr>
        <w:t xml:space="preserve">Wood, A. M., G. D. A. Brown, J. Maltby and P. Watkinson. 2012. How are personality judgments made? A cognitive model of reference group effects, personality scale responses, and behavioral reactions. </w:t>
      </w:r>
      <w:r w:rsidRPr="000C1007">
        <w:rPr>
          <w:i/>
          <w:noProof/>
        </w:rPr>
        <w:t xml:space="preserve">Journal of Personality  </w:t>
      </w:r>
      <w:r>
        <w:rPr>
          <w:noProof/>
        </w:rPr>
        <w:t>80: 1275-1311.</w:t>
      </w:r>
      <w:bookmarkEnd w:id="48"/>
    </w:p>
    <w:p w14:paraId="6E5B088C" w14:textId="2881FED2" w:rsidR="000C1007" w:rsidRDefault="000C1007" w:rsidP="000C1007">
      <w:pPr>
        <w:spacing w:line="480" w:lineRule="auto"/>
        <w:ind w:left="720" w:hanging="720"/>
        <w:rPr>
          <w:noProof/>
        </w:rPr>
      </w:pPr>
      <w:bookmarkStart w:id="49" w:name="_ENREF_47"/>
      <w:r>
        <w:rPr>
          <w:noProof/>
        </w:rPr>
        <w:t xml:space="preserve">XE.com. (2011). "Currency exchange site."   Retrieved 08/12/2011, from </w:t>
      </w:r>
      <w:hyperlink r:id="rId14" w:history="1">
        <w:r w:rsidRPr="000C1007">
          <w:rPr>
            <w:rStyle w:val="Hyperlink"/>
            <w:noProof/>
          </w:rPr>
          <w:t>http://www.xe.com/currencyconverter/</w:t>
        </w:r>
      </w:hyperlink>
      <w:r>
        <w:rPr>
          <w:noProof/>
        </w:rPr>
        <w:t>.</w:t>
      </w:r>
      <w:bookmarkEnd w:id="49"/>
    </w:p>
    <w:p w14:paraId="274DEE50" w14:textId="6F56C1F0" w:rsidR="000C1007" w:rsidRDefault="000C1007" w:rsidP="000C1007">
      <w:pPr>
        <w:spacing w:line="480" w:lineRule="auto"/>
        <w:rPr>
          <w:noProof/>
        </w:rPr>
      </w:pPr>
    </w:p>
    <w:p w14:paraId="709BBBDE" w14:textId="77777777" w:rsidR="000C1007" w:rsidRDefault="000C1007" w:rsidP="000C1007">
      <w:pPr>
        <w:spacing w:line="480" w:lineRule="auto"/>
        <w:rPr>
          <w:noProof/>
        </w:rPr>
      </w:pPr>
    </w:p>
    <w:p w14:paraId="21832AF0" w14:textId="77777777" w:rsidR="000C1007" w:rsidRDefault="000C1007" w:rsidP="000C1007">
      <w:pPr>
        <w:spacing w:line="480" w:lineRule="auto"/>
        <w:rPr>
          <w:noProof/>
        </w:rPr>
      </w:pPr>
    </w:p>
    <w:p w14:paraId="4012F342" w14:textId="77777777" w:rsidR="000C1007" w:rsidRDefault="000C1007" w:rsidP="000C1007">
      <w:pPr>
        <w:spacing w:line="480" w:lineRule="auto"/>
        <w:rPr>
          <w:noProof/>
        </w:rPr>
      </w:pPr>
    </w:p>
    <w:p w14:paraId="4A1FB0E7" w14:textId="77777777" w:rsidR="000C1007" w:rsidRDefault="000C1007" w:rsidP="000C1007">
      <w:pPr>
        <w:spacing w:line="480" w:lineRule="auto"/>
        <w:rPr>
          <w:noProof/>
        </w:rPr>
      </w:pPr>
    </w:p>
    <w:p w14:paraId="629CFEA3" w14:textId="77777777" w:rsidR="00D2710A" w:rsidRDefault="00D2710A" w:rsidP="000C1007">
      <w:pPr>
        <w:spacing w:line="480" w:lineRule="auto"/>
        <w:rPr>
          <w:noProof/>
        </w:rPr>
      </w:pPr>
    </w:p>
    <w:p w14:paraId="3BE199B8" w14:textId="77777777" w:rsidR="00D2710A" w:rsidRDefault="00D2710A" w:rsidP="000C1007">
      <w:pPr>
        <w:spacing w:line="480" w:lineRule="auto"/>
        <w:rPr>
          <w:noProof/>
        </w:rPr>
      </w:pPr>
    </w:p>
    <w:p w14:paraId="58D2EDE7" w14:textId="77777777" w:rsidR="00D2710A" w:rsidRDefault="00D2710A" w:rsidP="000C1007">
      <w:pPr>
        <w:spacing w:line="480" w:lineRule="auto"/>
        <w:rPr>
          <w:noProof/>
        </w:rPr>
      </w:pPr>
    </w:p>
    <w:p w14:paraId="2EFD8A64" w14:textId="77777777" w:rsidR="00D2710A" w:rsidRDefault="00D2710A" w:rsidP="000C1007">
      <w:pPr>
        <w:spacing w:line="480" w:lineRule="auto"/>
        <w:rPr>
          <w:noProof/>
        </w:rPr>
      </w:pPr>
    </w:p>
    <w:p w14:paraId="4FB2DF24" w14:textId="77777777" w:rsidR="00D2710A" w:rsidRDefault="00D2710A" w:rsidP="000C1007">
      <w:pPr>
        <w:spacing w:line="480" w:lineRule="auto"/>
        <w:rPr>
          <w:noProof/>
        </w:rPr>
      </w:pPr>
    </w:p>
    <w:p w14:paraId="1C27467E" w14:textId="77777777" w:rsidR="00D2710A" w:rsidRDefault="00D2710A" w:rsidP="000C1007">
      <w:pPr>
        <w:spacing w:line="480" w:lineRule="auto"/>
        <w:rPr>
          <w:noProof/>
        </w:rPr>
      </w:pPr>
    </w:p>
    <w:p w14:paraId="29C7FE28" w14:textId="77777777" w:rsidR="00D2710A" w:rsidRDefault="00D2710A" w:rsidP="000C1007">
      <w:pPr>
        <w:spacing w:line="480" w:lineRule="auto"/>
        <w:rPr>
          <w:noProof/>
        </w:rPr>
      </w:pPr>
    </w:p>
    <w:p w14:paraId="531B3288" w14:textId="6F97A2D0" w:rsidR="00756508" w:rsidRPr="00016C15" w:rsidRDefault="0006628B" w:rsidP="008E3577">
      <w:pPr>
        <w:spacing w:line="480" w:lineRule="auto"/>
        <w:jc w:val="center"/>
        <w:rPr>
          <w:b/>
        </w:rPr>
      </w:pPr>
      <w:r w:rsidRPr="00A50445">
        <w:lastRenderedPageBreak/>
        <w:fldChar w:fldCharType="end"/>
      </w:r>
      <w:r w:rsidR="00547641" w:rsidRPr="00016C15">
        <w:rPr>
          <w:b/>
        </w:rPr>
        <w:t>Footnote</w:t>
      </w:r>
      <w:r w:rsidR="00C652E8" w:rsidRPr="00016C15">
        <w:rPr>
          <w:b/>
        </w:rPr>
        <w:t>s</w:t>
      </w:r>
    </w:p>
    <w:p w14:paraId="556E713C" w14:textId="178EF6C1" w:rsidR="009E72D7" w:rsidRDefault="009E72D7" w:rsidP="00016C15">
      <w:pPr>
        <w:spacing w:line="480" w:lineRule="auto"/>
        <w:rPr>
          <w:bCs/>
        </w:rPr>
      </w:pPr>
      <w:r>
        <w:rPr>
          <w:bCs/>
        </w:rPr>
        <w:t>1.</w:t>
      </w:r>
      <w:r>
        <w:rPr>
          <w:bCs/>
        </w:rPr>
        <w:tab/>
      </w:r>
      <w:r w:rsidRPr="009E72D7">
        <w:rPr>
          <w:bCs/>
        </w:rPr>
        <w:t>By including in the present study those students who indicated that they anticipated no debt at the end of the degree we would have artificially inflated the relationship between debt and concern about it: If a student expects to owe £0 at the end of his/her degree, s/he won’t worry about it at all. This will reduce overall variability in the data without</w:t>
      </w:r>
      <w:r w:rsidR="00327832">
        <w:rPr>
          <w:bCs/>
        </w:rPr>
        <w:t xml:space="preserve"> adding any useful information</w:t>
      </w:r>
    </w:p>
    <w:p w14:paraId="08FADEDF" w14:textId="77777777" w:rsidR="00CF3AD1" w:rsidRDefault="009E72D7" w:rsidP="00016C15">
      <w:pPr>
        <w:spacing w:line="480" w:lineRule="auto"/>
        <w:rPr>
          <w:bCs/>
        </w:rPr>
      </w:pPr>
      <w:r>
        <w:rPr>
          <w:bCs/>
        </w:rPr>
        <w:t>2</w:t>
      </w:r>
      <w:r w:rsidR="00016C15" w:rsidRPr="00016C15">
        <w:rPr>
          <w:bCs/>
        </w:rPr>
        <w:t>.</w:t>
      </w:r>
      <w:r w:rsidR="00016C15">
        <w:rPr>
          <w:bCs/>
          <w:vertAlign w:val="superscript"/>
        </w:rPr>
        <w:tab/>
      </w:r>
      <w:r w:rsidR="00A35280">
        <w:rPr>
          <w:bCs/>
        </w:rPr>
        <w:t xml:space="preserve">The same results were observed when </w:t>
      </w:r>
      <w:r w:rsidR="00CF3AD1">
        <w:rPr>
          <w:bCs/>
        </w:rPr>
        <w:t xml:space="preserve">(a) </w:t>
      </w:r>
      <w:r w:rsidR="00A35280">
        <w:rPr>
          <w:bCs/>
        </w:rPr>
        <w:t>the non-logarithmicall</w:t>
      </w:r>
      <w:r w:rsidR="005A54A4">
        <w:rPr>
          <w:bCs/>
        </w:rPr>
        <w:t>y transformed data was analysed, as only subjective rank and gen</w:t>
      </w:r>
      <w:r w:rsidR="0062650F">
        <w:rPr>
          <w:bCs/>
        </w:rPr>
        <w:t>der were significant predictors</w:t>
      </w:r>
      <w:r w:rsidR="00CF3AD1">
        <w:rPr>
          <w:bCs/>
        </w:rPr>
        <w:t xml:space="preserve">, and (b) </w:t>
      </w:r>
      <w:r w:rsidR="00CF3AD1" w:rsidRPr="00CF3AD1">
        <w:rPr>
          <w:bCs/>
        </w:rPr>
        <w:t xml:space="preserve">when more flexible regression </w:t>
      </w:r>
      <w:r w:rsidR="00CF3AD1">
        <w:rPr>
          <w:bCs/>
        </w:rPr>
        <w:t>equations were used</w:t>
      </w:r>
      <w:r w:rsidR="00CF3AD1" w:rsidRPr="00CF3AD1">
        <w:rPr>
          <w:bCs/>
        </w:rPr>
        <w:t xml:space="preserve">. </w:t>
      </w:r>
      <w:r w:rsidR="00CF3AD1">
        <w:rPr>
          <w:bCs/>
        </w:rPr>
        <w:t>For the latter, for instance, if the interaction term between anticipated debt and gender was entered into the analyses—thus allowing for debt levels effects to vary by gender—rank was still a significant predictor for both worry, B = 1.33</w:t>
      </w:r>
      <w:r w:rsidR="00CF3AD1" w:rsidRPr="00CF3AD1">
        <w:rPr>
          <w:bCs/>
        </w:rPr>
        <w:t xml:space="preserve">, Wald = 6.16, </w:t>
      </w:r>
      <w:r w:rsidR="00CF3AD1" w:rsidRPr="00CF3AD1">
        <w:rPr>
          <w:bCs/>
          <w:i/>
        </w:rPr>
        <w:t>p</w:t>
      </w:r>
      <w:r w:rsidR="00CF3AD1" w:rsidRPr="00CF3AD1">
        <w:rPr>
          <w:bCs/>
        </w:rPr>
        <w:t xml:space="preserve"> = .013</w:t>
      </w:r>
      <w:r w:rsidR="00CF3AD1">
        <w:rPr>
          <w:bCs/>
        </w:rPr>
        <w:t xml:space="preserve">, and difficulty to repay, </w:t>
      </w:r>
      <w:r w:rsidR="00CF3AD1" w:rsidRPr="00CF3AD1">
        <w:rPr>
          <w:bCs/>
        </w:rPr>
        <w:t xml:space="preserve">B = 1.78, Wald = 11.01, </w:t>
      </w:r>
      <w:r w:rsidR="00CF3AD1" w:rsidRPr="00CF3AD1">
        <w:rPr>
          <w:bCs/>
          <w:i/>
        </w:rPr>
        <w:t>p</w:t>
      </w:r>
      <w:r w:rsidR="00CF3AD1" w:rsidRPr="00CF3AD1">
        <w:rPr>
          <w:bCs/>
        </w:rPr>
        <w:t xml:space="preserve"> &lt; .001</w:t>
      </w:r>
      <w:r w:rsidR="00CF3AD1">
        <w:rPr>
          <w:bCs/>
        </w:rPr>
        <w:t>, while anticipated debt was not</w:t>
      </w:r>
      <w:r w:rsidR="00CF3AD1" w:rsidRPr="00CF3AD1">
        <w:rPr>
          <w:bCs/>
        </w:rPr>
        <w:t xml:space="preserve">, B = 1.01, Wald = 1.82, </w:t>
      </w:r>
      <w:r w:rsidR="00CF3AD1" w:rsidRPr="00CF3AD1">
        <w:rPr>
          <w:bCs/>
          <w:i/>
        </w:rPr>
        <w:t>p</w:t>
      </w:r>
      <w:r w:rsidR="00CF3AD1">
        <w:rPr>
          <w:bCs/>
        </w:rPr>
        <w:t xml:space="preserve"> = .177 and B = 0.62</w:t>
      </w:r>
      <w:r w:rsidR="00CF3AD1" w:rsidRPr="00CF3AD1">
        <w:rPr>
          <w:bCs/>
        </w:rPr>
        <w:t>, Wald = 0.58,</w:t>
      </w:r>
      <w:r w:rsidR="00CF3AD1" w:rsidRPr="00CF3AD1">
        <w:rPr>
          <w:bCs/>
          <w:i/>
        </w:rPr>
        <w:t xml:space="preserve"> p</w:t>
      </w:r>
      <w:r w:rsidR="00CF3AD1" w:rsidRPr="00CF3AD1">
        <w:rPr>
          <w:bCs/>
        </w:rPr>
        <w:t xml:space="preserve"> = .447, </w:t>
      </w:r>
      <w:r w:rsidR="00CF3AD1">
        <w:rPr>
          <w:bCs/>
        </w:rPr>
        <w:t xml:space="preserve">respectively. </w:t>
      </w:r>
      <w:r w:rsidR="00CF3AD1" w:rsidRPr="00CF3AD1">
        <w:rPr>
          <w:bCs/>
        </w:rPr>
        <w:t xml:space="preserve">The same </w:t>
      </w:r>
      <w:r w:rsidR="00CF3AD1">
        <w:rPr>
          <w:bCs/>
        </w:rPr>
        <w:t xml:space="preserve">pattern was observed when we allowed instead the term fees to interact, as rank was still a significant predictor for both dependent variables, </w:t>
      </w:r>
      <w:r w:rsidR="00CF3AD1" w:rsidRPr="00CF3AD1">
        <w:rPr>
          <w:bCs/>
        </w:rPr>
        <w:t xml:space="preserve">B = 1.32, Wald = 5.98, </w:t>
      </w:r>
      <w:r w:rsidR="00CF3AD1" w:rsidRPr="00CF3AD1">
        <w:rPr>
          <w:bCs/>
          <w:i/>
        </w:rPr>
        <w:t>p</w:t>
      </w:r>
      <w:r w:rsidR="00CF3AD1" w:rsidRPr="00CF3AD1">
        <w:rPr>
          <w:bCs/>
        </w:rPr>
        <w:t xml:space="preserve"> = .017 and B = 1.72, Wald = 10.16, </w:t>
      </w:r>
      <w:r w:rsidR="00CF3AD1" w:rsidRPr="00CF3AD1">
        <w:rPr>
          <w:bCs/>
          <w:i/>
        </w:rPr>
        <w:t>p</w:t>
      </w:r>
      <w:r w:rsidR="00CF3AD1" w:rsidRPr="00CF3AD1">
        <w:rPr>
          <w:bCs/>
        </w:rPr>
        <w:t xml:space="preserve"> &lt; .001</w:t>
      </w:r>
      <w:r w:rsidR="00CF3AD1">
        <w:rPr>
          <w:bCs/>
        </w:rPr>
        <w:t xml:space="preserve">, while anticipated debt was not, </w:t>
      </w:r>
      <w:r w:rsidR="00CF3AD1" w:rsidRPr="00CF3AD1">
        <w:rPr>
          <w:bCs/>
        </w:rPr>
        <w:t xml:space="preserve">B = 0.33, Wald = 0.16, </w:t>
      </w:r>
      <w:r w:rsidR="00CF3AD1" w:rsidRPr="00CF3AD1">
        <w:rPr>
          <w:bCs/>
          <w:i/>
        </w:rPr>
        <w:t>p</w:t>
      </w:r>
      <w:r w:rsidR="00CF3AD1" w:rsidRPr="00CF3AD1">
        <w:rPr>
          <w:bCs/>
        </w:rPr>
        <w:t xml:space="preserve"> = .690 and B = 1.12, Wald = 1.84, </w:t>
      </w:r>
      <w:r w:rsidR="00CF3AD1" w:rsidRPr="00CF3AD1">
        <w:rPr>
          <w:bCs/>
          <w:i/>
        </w:rPr>
        <w:t>p</w:t>
      </w:r>
      <w:r w:rsidR="00CF3AD1" w:rsidRPr="00CF3AD1">
        <w:rPr>
          <w:bCs/>
        </w:rPr>
        <w:t xml:space="preserve"> = .175.</w:t>
      </w:r>
      <w:r w:rsidR="00CF3AD1">
        <w:rPr>
          <w:bCs/>
        </w:rPr>
        <w:t xml:space="preserve"> Also, subjective mean did not enter as a significant predictor in any of these additional analyses </w:t>
      </w:r>
      <w:r w:rsidR="00CF3AD1" w:rsidRPr="00CF3AD1">
        <w:rPr>
          <w:bCs/>
        </w:rPr>
        <w:t xml:space="preserve">(all </w:t>
      </w:r>
      <w:r w:rsidR="00CF3AD1" w:rsidRPr="00AF16CF">
        <w:rPr>
          <w:bCs/>
          <w:i/>
        </w:rPr>
        <w:t>p</w:t>
      </w:r>
      <w:r w:rsidR="00CF3AD1" w:rsidRPr="00CF3AD1">
        <w:rPr>
          <w:bCs/>
        </w:rPr>
        <w:t>s &gt; .748)</w:t>
      </w:r>
    </w:p>
    <w:p w14:paraId="1B44BCD9" w14:textId="77777777" w:rsidR="0062650F" w:rsidRDefault="009E72D7" w:rsidP="005A54A4">
      <w:pPr>
        <w:spacing w:line="480" w:lineRule="auto"/>
      </w:pPr>
      <w:r>
        <w:rPr>
          <w:bCs/>
        </w:rPr>
        <w:t>3</w:t>
      </w:r>
      <w:r w:rsidR="00016C15" w:rsidRPr="00016C15">
        <w:rPr>
          <w:bCs/>
        </w:rPr>
        <w:t>.</w:t>
      </w:r>
      <w:r w:rsidR="00016C15">
        <w:rPr>
          <w:bCs/>
          <w:vertAlign w:val="superscript"/>
        </w:rPr>
        <w:tab/>
      </w:r>
      <w:r w:rsidR="00C53C7E">
        <w:rPr>
          <w:bCs/>
        </w:rPr>
        <w:t>W</w:t>
      </w:r>
      <w:r w:rsidR="00C50A65" w:rsidRPr="001D7ABD">
        <w:rPr>
          <w:bCs/>
        </w:rPr>
        <w:t xml:space="preserve">e </w:t>
      </w:r>
      <w:r w:rsidR="001D7ABD" w:rsidRPr="001D7ABD">
        <w:rPr>
          <w:bCs/>
        </w:rPr>
        <w:t xml:space="preserve">repeated this analysis by including the </w:t>
      </w:r>
      <w:r w:rsidR="00365669">
        <w:rPr>
          <w:bCs/>
        </w:rPr>
        <w:t>44</w:t>
      </w:r>
      <w:r w:rsidR="001D7ABD" w:rsidRPr="001D7ABD">
        <w:rPr>
          <w:bCs/>
        </w:rPr>
        <w:t xml:space="preserve"> </w:t>
      </w:r>
      <w:r w:rsidR="00C571DA">
        <w:rPr>
          <w:bCs/>
        </w:rPr>
        <w:t xml:space="preserve">students who had already a </w:t>
      </w:r>
      <w:r w:rsidR="007A4CA9">
        <w:rPr>
          <w:bCs/>
        </w:rPr>
        <w:t>part-time job</w:t>
      </w:r>
      <w:r w:rsidR="008A2B1B">
        <w:rPr>
          <w:bCs/>
        </w:rPr>
        <w:t xml:space="preserve"> at the time of testing</w:t>
      </w:r>
      <w:r w:rsidR="001D7ABD" w:rsidRPr="001D7ABD">
        <w:rPr>
          <w:bCs/>
        </w:rPr>
        <w:t xml:space="preserve">; </w:t>
      </w:r>
      <w:r w:rsidR="005A54A4">
        <w:rPr>
          <w:bCs/>
        </w:rPr>
        <w:t xml:space="preserve">intention towards taking a </w:t>
      </w:r>
      <w:r w:rsidR="007A4CA9">
        <w:rPr>
          <w:bCs/>
        </w:rPr>
        <w:t>part-time job</w:t>
      </w:r>
      <w:r w:rsidR="005A54A4">
        <w:rPr>
          <w:bCs/>
        </w:rPr>
        <w:t xml:space="preserve"> was coded as </w:t>
      </w:r>
      <w:r w:rsidR="001D7ABD" w:rsidRPr="00005AD3">
        <w:rPr>
          <w:bCs/>
        </w:rPr>
        <w:t xml:space="preserve">0 = not planning to work during term-time and 1 = either working already or planning to take a job. The </w:t>
      </w:r>
      <w:r w:rsidR="005A54A4">
        <w:rPr>
          <w:bCs/>
        </w:rPr>
        <w:t>results from the logistic regression confirmed that only subjective rank was a significant predictor, while the effect of gender</w:t>
      </w:r>
      <w:r w:rsidR="00005AD3" w:rsidRPr="00005AD3">
        <w:t xml:space="preserve"> </w:t>
      </w:r>
      <w:r w:rsidR="00895194">
        <w:t xml:space="preserve">again </w:t>
      </w:r>
      <w:r w:rsidR="00005AD3" w:rsidRPr="00005AD3">
        <w:t>approached significance</w:t>
      </w:r>
    </w:p>
    <w:p w14:paraId="370D8E46" w14:textId="77777777" w:rsidR="002B7564" w:rsidRDefault="009E72D7" w:rsidP="005A54A4">
      <w:pPr>
        <w:spacing w:line="480" w:lineRule="auto"/>
        <w:rPr>
          <w:bCs/>
        </w:rPr>
      </w:pPr>
      <w:r>
        <w:lastRenderedPageBreak/>
        <w:t>4</w:t>
      </w:r>
      <w:r w:rsidR="00016C15" w:rsidRPr="00016C15">
        <w:t>.</w:t>
      </w:r>
      <w:r w:rsidR="00016C15">
        <w:rPr>
          <w:bCs/>
        </w:rPr>
        <w:tab/>
      </w:r>
      <w:r w:rsidR="00BC0E42">
        <w:rPr>
          <w:bCs/>
        </w:rPr>
        <w:t>The same results were observed when the non-logarithmicall</w:t>
      </w:r>
      <w:r w:rsidR="005A54A4">
        <w:rPr>
          <w:bCs/>
        </w:rPr>
        <w:t>y transformed data was analysed, as subjective rank was the only significant predictor and the effect of gender again approached significance</w:t>
      </w:r>
    </w:p>
    <w:p w14:paraId="1E17EB2C" w14:textId="77777777" w:rsidR="002B7564" w:rsidRDefault="002B7564" w:rsidP="005A54A4">
      <w:pPr>
        <w:spacing w:line="480" w:lineRule="auto"/>
        <w:rPr>
          <w:bCs/>
        </w:rPr>
      </w:pPr>
      <w:r>
        <w:rPr>
          <w:lang w:eastAsia="en-GB"/>
        </w:rPr>
        <w:t>5.</w:t>
      </w:r>
      <w:r>
        <w:rPr>
          <w:lang w:eastAsia="en-GB"/>
        </w:rPr>
        <w:tab/>
        <w:t xml:space="preserve"> </w:t>
      </w:r>
      <w:r w:rsidRPr="00000DED">
        <w:rPr>
          <w:lang w:eastAsia="en-GB"/>
        </w:rPr>
        <w:t>We again collected data only from students who anticipate some debt at the end of their degree, as it is mostly those students who engage in financial considerations about debt and its impact on their lives, and thus represent the most informative sample for</w:t>
      </w:r>
      <w:r w:rsidR="00327832">
        <w:rPr>
          <w:lang w:eastAsia="en-GB"/>
        </w:rPr>
        <w:t xml:space="preserve"> the current research purposes</w:t>
      </w:r>
    </w:p>
    <w:p w14:paraId="16A5C55D" w14:textId="77777777" w:rsidR="002B7564" w:rsidRDefault="002B7564" w:rsidP="005A54A4">
      <w:pPr>
        <w:spacing w:line="480" w:lineRule="auto"/>
        <w:rPr>
          <w:bCs/>
        </w:rPr>
      </w:pPr>
      <w:r>
        <w:rPr>
          <w:bCs/>
        </w:rPr>
        <w:t>6</w:t>
      </w:r>
      <w:r w:rsidR="00912363">
        <w:rPr>
          <w:bCs/>
        </w:rPr>
        <w:t>.</w:t>
      </w:r>
      <w:r w:rsidR="00912363" w:rsidRPr="00912363">
        <w:t xml:space="preserve"> </w:t>
      </w:r>
      <w:r w:rsidR="00912363">
        <w:tab/>
      </w:r>
      <w:r w:rsidR="00867F72">
        <w:rPr>
          <w:bCs/>
        </w:rPr>
        <w:t>The same results were observed regardless of gender and fees</w:t>
      </w:r>
    </w:p>
    <w:p w14:paraId="7091341C" w14:textId="77777777" w:rsidR="00912363" w:rsidRDefault="002B7564" w:rsidP="005A54A4">
      <w:pPr>
        <w:spacing w:line="480" w:lineRule="auto"/>
        <w:rPr>
          <w:bCs/>
        </w:rPr>
      </w:pPr>
      <w:r>
        <w:rPr>
          <w:bCs/>
        </w:rPr>
        <w:t>7</w:t>
      </w:r>
      <w:r w:rsidR="00912363">
        <w:rPr>
          <w:bCs/>
        </w:rPr>
        <w:t>.</w:t>
      </w:r>
      <w:r w:rsidR="00912363">
        <w:rPr>
          <w:bCs/>
        </w:rPr>
        <w:tab/>
      </w:r>
      <w:r w:rsidR="00867F72">
        <w:rPr>
          <w:bCs/>
        </w:rPr>
        <w:t xml:space="preserve">As in Study 2, data were collapsed also across gender and fees as neither </w:t>
      </w:r>
      <w:r w:rsidR="006411D2">
        <w:rPr>
          <w:bCs/>
        </w:rPr>
        <w:t xml:space="preserve">variable </w:t>
      </w:r>
      <w:r w:rsidR="00867F72">
        <w:rPr>
          <w:bCs/>
        </w:rPr>
        <w:t>impacted on the results</w:t>
      </w:r>
    </w:p>
    <w:p w14:paraId="0D890046" w14:textId="77777777" w:rsidR="005A54A4" w:rsidRDefault="005A54A4" w:rsidP="005A54A4">
      <w:pPr>
        <w:spacing w:line="480" w:lineRule="auto"/>
        <w:rPr>
          <w:bCs/>
        </w:rPr>
      </w:pPr>
    </w:p>
    <w:p w14:paraId="5BDC38B2" w14:textId="77777777" w:rsidR="009E72D7" w:rsidRDefault="009E72D7" w:rsidP="005A54A4">
      <w:pPr>
        <w:spacing w:line="480" w:lineRule="auto"/>
        <w:rPr>
          <w:bCs/>
        </w:rPr>
      </w:pPr>
    </w:p>
    <w:p w14:paraId="2A77F881" w14:textId="77777777" w:rsidR="009E72D7" w:rsidRDefault="009E72D7" w:rsidP="005A54A4">
      <w:pPr>
        <w:spacing w:line="480" w:lineRule="auto"/>
        <w:rPr>
          <w:bCs/>
        </w:rPr>
      </w:pPr>
    </w:p>
    <w:p w14:paraId="57853FA8" w14:textId="77777777" w:rsidR="009E72D7" w:rsidRDefault="009E72D7" w:rsidP="005A54A4">
      <w:pPr>
        <w:spacing w:line="480" w:lineRule="auto"/>
        <w:rPr>
          <w:bCs/>
        </w:rPr>
      </w:pPr>
    </w:p>
    <w:p w14:paraId="2DE80538" w14:textId="77777777" w:rsidR="009E72D7" w:rsidRDefault="009E72D7" w:rsidP="005A54A4">
      <w:pPr>
        <w:spacing w:line="480" w:lineRule="auto"/>
        <w:rPr>
          <w:bCs/>
        </w:rPr>
      </w:pPr>
    </w:p>
    <w:p w14:paraId="391D127B" w14:textId="77777777" w:rsidR="009E72D7" w:rsidRDefault="009E72D7" w:rsidP="005A54A4">
      <w:pPr>
        <w:spacing w:line="480" w:lineRule="auto"/>
        <w:rPr>
          <w:bCs/>
        </w:rPr>
      </w:pPr>
    </w:p>
    <w:p w14:paraId="2B5ACA0F" w14:textId="77777777" w:rsidR="009E72D7" w:rsidRDefault="009E72D7" w:rsidP="005A54A4">
      <w:pPr>
        <w:spacing w:line="480" w:lineRule="auto"/>
        <w:rPr>
          <w:bCs/>
        </w:rPr>
      </w:pPr>
    </w:p>
    <w:p w14:paraId="55065EF7" w14:textId="77777777" w:rsidR="009E72D7" w:rsidRDefault="009E72D7" w:rsidP="005A54A4">
      <w:pPr>
        <w:spacing w:line="480" w:lineRule="auto"/>
        <w:rPr>
          <w:bCs/>
        </w:rPr>
      </w:pPr>
    </w:p>
    <w:p w14:paraId="70760870" w14:textId="77777777" w:rsidR="009E72D7" w:rsidRDefault="009E72D7" w:rsidP="005A54A4">
      <w:pPr>
        <w:spacing w:line="480" w:lineRule="auto"/>
        <w:rPr>
          <w:bCs/>
        </w:rPr>
      </w:pPr>
    </w:p>
    <w:p w14:paraId="7B2EA14D" w14:textId="77777777" w:rsidR="009E72D7" w:rsidRDefault="009E72D7" w:rsidP="005A54A4">
      <w:pPr>
        <w:spacing w:line="480" w:lineRule="auto"/>
        <w:rPr>
          <w:bCs/>
        </w:rPr>
      </w:pPr>
    </w:p>
    <w:p w14:paraId="46EF0779" w14:textId="77777777" w:rsidR="009E72D7" w:rsidRDefault="009E72D7" w:rsidP="005A54A4">
      <w:pPr>
        <w:spacing w:line="480" w:lineRule="auto"/>
        <w:rPr>
          <w:bCs/>
        </w:rPr>
      </w:pPr>
    </w:p>
    <w:p w14:paraId="5AFE9A93" w14:textId="77777777" w:rsidR="009E72D7" w:rsidRDefault="009E72D7" w:rsidP="005A54A4">
      <w:pPr>
        <w:spacing w:line="480" w:lineRule="auto"/>
        <w:rPr>
          <w:bCs/>
        </w:rPr>
      </w:pPr>
    </w:p>
    <w:p w14:paraId="747CEFA3" w14:textId="77777777" w:rsidR="009E72D7" w:rsidRDefault="009E72D7" w:rsidP="005A54A4">
      <w:pPr>
        <w:spacing w:line="480" w:lineRule="auto"/>
        <w:rPr>
          <w:bCs/>
        </w:rPr>
      </w:pPr>
    </w:p>
    <w:p w14:paraId="7802322D" w14:textId="77777777" w:rsidR="009E72D7" w:rsidRDefault="009E72D7" w:rsidP="005A54A4">
      <w:pPr>
        <w:spacing w:line="480" w:lineRule="auto"/>
        <w:rPr>
          <w:bCs/>
        </w:rPr>
      </w:pPr>
    </w:p>
    <w:p w14:paraId="074BF332" w14:textId="77777777" w:rsidR="009E72D7" w:rsidRDefault="009E72D7" w:rsidP="005A54A4">
      <w:pPr>
        <w:spacing w:line="480" w:lineRule="auto"/>
        <w:rPr>
          <w:bCs/>
        </w:rPr>
      </w:pPr>
    </w:p>
    <w:p w14:paraId="07BD689C" w14:textId="77777777" w:rsidR="00547641" w:rsidRPr="00016C15" w:rsidRDefault="00547641" w:rsidP="00CB037B">
      <w:pPr>
        <w:spacing w:line="480" w:lineRule="auto"/>
        <w:rPr>
          <w:color w:val="FF0000"/>
        </w:rPr>
      </w:pPr>
      <w:r w:rsidRPr="00016C15">
        <w:lastRenderedPageBreak/>
        <w:t>Table 1</w:t>
      </w:r>
      <w:r w:rsidR="00016C15" w:rsidRPr="00016C15">
        <w:t xml:space="preserve">. </w:t>
      </w:r>
      <w:r w:rsidRPr="00016C15">
        <w:t>Debt estimates</w:t>
      </w:r>
      <w:r w:rsidR="00CB037B" w:rsidRPr="00016C15">
        <w:t xml:space="preserve"> provided in the subjective probability elicitation task for low, medium and high percentile points</w:t>
      </w:r>
      <w:r w:rsidR="006D3A9F" w:rsidRPr="00016C15">
        <w:t xml:space="preserve"> (in GBP)</w:t>
      </w:r>
    </w:p>
    <w:tbl>
      <w:tblPr>
        <w:tblW w:w="8299" w:type="dxa"/>
        <w:tblLook w:val="0000" w:firstRow="0" w:lastRow="0" w:firstColumn="0" w:lastColumn="0" w:noHBand="0" w:noVBand="0"/>
      </w:tblPr>
      <w:tblGrid>
        <w:gridCol w:w="1943"/>
        <w:gridCol w:w="366"/>
        <w:gridCol w:w="996"/>
        <w:gridCol w:w="876"/>
        <w:gridCol w:w="889"/>
        <w:gridCol w:w="996"/>
        <w:gridCol w:w="274"/>
        <w:gridCol w:w="963"/>
        <w:gridCol w:w="996"/>
      </w:tblGrid>
      <w:tr w:rsidR="004252BB" w:rsidRPr="00EB6C97" w14:paraId="1959EAD5" w14:textId="77777777" w:rsidTr="004252BB">
        <w:trPr>
          <w:trHeight w:val="557"/>
        </w:trPr>
        <w:tc>
          <w:tcPr>
            <w:tcW w:w="1943" w:type="dxa"/>
            <w:tcBorders>
              <w:top w:val="single" w:sz="4" w:space="0" w:color="auto"/>
            </w:tcBorders>
            <w:shd w:val="clear" w:color="auto" w:fill="auto"/>
            <w:noWrap/>
            <w:vAlign w:val="bottom"/>
          </w:tcPr>
          <w:p w14:paraId="0862D8EE" w14:textId="77777777" w:rsidR="009B6E18" w:rsidRPr="00EB6C97" w:rsidRDefault="009B6E18" w:rsidP="008A69D6">
            <w:pPr>
              <w:spacing w:line="480" w:lineRule="auto"/>
              <w:jc w:val="center"/>
              <w:rPr>
                <w:i/>
              </w:rPr>
            </w:pPr>
          </w:p>
        </w:tc>
        <w:tc>
          <w:tcPr>
            <w:tcW w:w="366" w:type="dxa"/>
            <w:tcBorders>
              <w:top w:val="single" w:sz="4" w:space="0" w:color="auto"/>
            </w:tcBorders>
            <w:shd w:val="clear" w:color="auto" w:fill="auto"/>
            <w:noWrap/>
            <w:vAlign w:val="bottom"/>
          </w:tcPr>
          <w:p w14:paraId="5328D509" w14:textId="77777777" w:rsidR="009B6E18" w:rsidRPr="00EB6C97" w:rsidRDefault="009B6E18" w:rsidP="008A69D6">
            <w:pPr>
              <w:spacing w:line="480" w:lineRule="auto"/>
              <w:jc w:val="center"/>
            </w:pPr>
          </w:p>
        </w:tc>
        <w:tc>
          <w:tcPr>
            <w:tcW w:w="996" w:type="dxa"/>
            <w:tcBorders>
              <w:top w:val="single" w:sz="4" w:space="0" w:color="auto"/>
            </w:tcBorders>
            <w:shd w:val="clear" w:color="auto" w:fill="auto"/>
            <w:noWrap/>
            <w:vAlign w:val="bottom"/>
          </w:tcPr>
          <w:p w14:paraId="6081AB69" w14:textId="77777777" w:rsidR="009B6E18" w:rsidRPr="00EB6C97" w:rsidRDefault="009B6E18" w:rsidP="008A69D6">
            <w:pPr>
              <w:spacing w:line="480" w:lineRule="auto"/>
              <w:jc w:val="center"/>
              <w:rPr>
                <w:iCs/>
              </w:rPr>
            </w:pPr>
          </w:p>
        </w:tc>
        <w:tc>
          <w:tcPr>
            <w:tcW w:w="876" w:type="dxa"/>
            <w:tcBorders>
              <w:top w:val="single" w:sz="4" w:space="0" w:color="auto"/>
            </w:tcBorders>
          </w:tcPr>
          <w:p w14:paraId="6999BF9F" w14:textId="77777777" w:rsidR="009B6E18" w:rsidRPr="00EB6C97" w:rsidRDefault="009B6E18" w:rsidP="008A69D6">
            <w:pPr>
              <w:spacing w:line="480" w:lineRule="auto"/>
              <w:jc w:val="center"/>
              <w:rPr>
                <w:iCs/>
              </w:rPr>
            </w:pPr>
          </w:p>
        </w:tc>
        <w:tc>
          <w:tcPr>
            <w:tcW w:w="1885" w:type="dxa"/>
            <w:gridSpan w:val="2"/>
            <w:tcBorders>
              <w:top w:val="single" w:sz="4" w:space="0" w:color="auto"/>
              <w:bottom w:val="single" w:sz="4" w:space="0" w:color="auto"/>
            </w:tcBorders>
          </w:tcPr>
          <w:p w14:paraId="4A5926DB" w14:textId="77777777" w:rsidR="009B6E18" w:rsidRPr="00EB6C97" w:rsidRDefault="009B6E18" w:rsidP="008A69D6">
            <w:pPr>
              <w:spacing w:line="480" w:lineRule="auto"/>
              <w:jc w:val="center"/>
              <w:rPr>
                <w:iCs/>
              </w:rPr>
            </w:pPr>
            <w:r>
              <w:rPr>
                <w:iCs/>
              </w:rPr>
              <w:t>IQR</w:t>
            </w:r>
          </w:p>
        </w:tc>
        <w:tc>
          <w:tcPr>
            <w:tcW w:w="274" w:type="dxa"/>
            <w:tcBorders>
              <w:top w:val="single" w:sz="4" w:space="0" w:color="auto"/>
            </w:tcBorders>
          </w:tcPr>
          <w:p w14:paraId="59346F35" w14:textId="77777777" w:rsidR="009B6E18" w:rsidRDefault="009B6E18" w:rsidP="008A69D6">
            <w:pPr>
              <w:spacing w:line="480" w:lineRule="auto"/>
              <w:jc w:val="center"/>
              <w:rPr>
                <w:iCs/>
              </w:rPr>
            </w:pPr>
          </w:p>
        </w:tc>
        <w:tc>
          <w:tcPr>
            <w:tcW w:w="1959" w:type="dxa"/>
            <w:gridSpan w:val="2"/>
            <w:tcBorders>
              <w:top w:val="single" w:sz="4" w:space="0" w:color="auto"/>
              <w:bottom w:val="single" w:sz="4" w:space="0" w:color="auto"/>
            </w:tcBorders>
            <w:shd w:val="clear" w:color="auto" w:fill="auto"/>
            <w:noWrap/>
            <w:vAlign w:val="bottom"/>
          </w:tcPr>
          <w:p w14:paraId="4B9B2151" w14:textId="77777777" w:rsidR="009B6E18" w:rsidRPr="00EB6C97" w:rsidRDefault="009B6E18" w:rsidP="008A69D6">
            <w:pPr>
              <w:spacing w:line="480" w:lineRule="auto"/>
              <w:jc w:val="center"/>
              <w:rPr>
                <w:iCs/>
              </w:rPr>
            </w:pPr>
            <w:r>
              <w:rPr>
                <w:iCs/>
              </w:rPr>
              <w:t>Range</w:t>
            </w:r>
          </w:p>
        </w:tc>
      </w:tr>
      <w:tr w:rsidR="009B6E18" w:rsidRPr="00EB6C97" w14:paraId="1958780D" w14:textId="77777777" w:rsidTr="004252BB">
        <w:trPr>
          <w:trHeight w:val="557"/>
        </w:trPr>
        <w:tc>
          <w:tcPr>
            <w:tcW w:w="1943" w:type="dxa"/>
            <w:tcBorders>
              <w:bottom w:val="single" w:sz="4" w:space="0" w:color="auto"/>
            </w:tcBorders>
            <w:shd w:val="clear" w:color="auto" w:fill="auto"/>
            <w:noWrap/>
            <w:vAlign w:val="bottom"/>
          </w:tcPr>
          <w:p w14:paraId="2992AF05" w14:textId="77777777" w:rsidR="009B6E18" w:rsidRPr="00EB6C97" w:rsidRDefault="009B6E18" w:rsidP="008A69D6">
            <w:pPr>
              <w:spacing w:line="480" w:lineRule="auto"/>
              <w:jc w:val="center"/>
            </w:pPr>
            <w:r>
              <w:t>Percentile points</w:t>
            </w:r>
          </w:p>
        </w:tc>
        <w:tc>
          <w:tcPr>
            <w:tcW w:w="366" w:type="dxa"/>
            <w:tcBorders>
              <w:bottom w:val="single" w:sz="4" w:space="0" w:color="auto"/>
            </w:tcBorders>
            <w:shd w:val="clear" w:color="auto" w:fill="auto"/>
            <w:noWrap/>
            <w:vAlign w:val="bottom"/>
          </w:tcPr>
          <w:p w14:paraId="7B510AC9" w14:textId="77777777" w:rsidR="009B6E18" w:rsidRPr="00EB6C97" w:rsidRDefault="009B6E18" w:rsidP="008A69D6">
            <w:pPr>
              <w:spacing w:line="480" w:lineRule="auto"/>
              <w:jc w:val="center"/>
            </w:pPr>
          </w:p>
        </w:tc>
        <w:tc>
          <w:tcPr>
            <w:tcW w:w="996" w:type="dxa"/>
            <w:tcBorders>
              <w:bottom w:val="single" w:sz="4" w:space="0" w:color="auto"/>
            </w:tcBorders>
            <w:shd w:val="clear" w:color="auto" w:fill="auto"/>
            <w:noWrap/>
            <w:vAlign w:val="bottom"/>
          </w:tcPr>
          <w:p w14:paraId="6F17B528" w14:textId="77777777" w:rsidR="009B6E18" w:rsidRPr="009B6E18" w:rsidRDefault="004252BB" w:rsidP="004252BB">
            <w:pPr>
              <w:spacing w:line="480" w:lineRule="auto"/>
              <w:jc w:val="center"/>
              <w:rPr>
                <w:i/>
                <w:iCs/>
              </w:rPr>
            </w:pPr>
            <w:r>
              <w:rPr>
                <w:i/>
                <w:iCs/>
              </w:rPr>
              <w:t>M</w:t>
            </w:r>
            <w:r w:rsidRPr="009B6E18">
              <w:rPr>
                <w:i/>
                <w:iCs/>
              </w:rPr>
              <w:t xml:space="preserve"> </w:t>
            </w:r>
          </w:p>
        </w:tc>
        <w:tc>
          <w:tcPr>
            <w:tcW w:w="876" w:type="dxa"/>
            <w:tcBorders>
              <w:bottom w:val="single" w:sz="4" w:space="0" w:color="auto"/>
            </w:tcBorders>
            <w:vAlign w:val="bottom"/>
          </w:tcPr>
          <w:p w14:paraId="7B8DAE59" w14:textId="77777777" w:rsidR="009B6E18" w:rsidRPr="009B6E18" w:rsidRDefault="009B6E18" w:rsidP="008A69D6">
            <w:pPr>
              <w:spacing w:line="480" w:lineRule="auto"/>
              <w:jc w:val="center"/>
              <w:rPr>
                <w:i/>
                <w:iCs/>
              </w:rPr>
            </w:pPr>
            <w:r w:rsidRPr="009B6E18">
              <w:rPr>
                <w:i/>
                <w:iCs/>
              </w:rPr>
              <w:t>SD</w:t>
            </w:r>
          </w:p>
        </w:tc>
        <w:tc>
          <w:tcPr>
            <w:tcW w:w="889" w:type="dxa"/>
            <w:tcBorders>
              <w:top w:val="single" w:sz="4" w:space="0" w:color="auto"/>
              <w:bottom w:val="single" w:sz="4" w:space="0" w:color="auto"/>
            </w:tcBorders>
            <w:vAlign w:val="bottom"/>
          </w:tcPr>
          <w:p w14:paraId="05667F0D" w14:textId="77777777" w:rsidR="009B6E18" w:rsidRPr="00EB6C97" w:rsidRDefault="009B6E18" w:rsidP="008A69D6">
            <w:pPr>
              <w:spacing w:line="480" w:lineRule="auto"/>
              <w:jc w:val="center"/>
              <w:rPr>
                <w:iCs/>
              </w:rPr>
            </w:pPr>
            <w:r w:rsidRPr="009B6E18">
              <w:rPr>
                <w:i/>
                <w:iCs/>
              </w:rPr>
              <w:t>LL</w:t>
            </w:r>
          </w:p>
        </w:tc>
        <w:tc>
          <w:tcPr>
            <w:tcW w:w="996" w:type="dxa"/>
            <w:tcBorders>
              <w:top w:val="single" w:sz="4" w:space="0" w:color="auto"/>
              <w:bottom w:val="single" w:sz="4" w:space="0" w:color="auto"/>
            </w:tcBorders>
          </w:tcPr>
          <w:p w14:paraId="4824CCCB" w14:textId="77777777" w:rsidR="009B6E18" w:rsidRDefault="009B6E18" w:rsidP="008A69D6">
            <w:pPr>
              <w:spacing w:line="480" w:lineRule="auto"/>
              <w:jc w:val="center"/>
              <w:rPr>
                <w:iCs/>
              </w:rPr>
            </w:pPr>
            <w:r w:rsidRPr="009B6E18">
              <w:rPr>
                <w:i/>
                <w:iCs/>
              </w:rPr>
              <w:t>UL</w:t>
            </w:r>
          </w:p>
        </w:tc>
        <w:tc>
          <w:tcPr>
            <w:tcW w:w="274" w:type="dxa"/>
          </w:tcPr>
          <w:p w14:paraId="46D174FE" w14:textId="77777777" w:rsidR="009B6E18" w:rsidRDefault="009B6E18" w:rsidP="008A69D6">
            <w:pPr>
              <w:spacing w:line="480" w:lineRule="auto"/>
              <w:jc w:val="center"/>
              <w:rPr>
                <w:iCs/>
              </w:rPr>
            </w:pPr>
          </w:p>
        </w:tc>
        <w:tc>
          <w:tcPr>
            <w:tcW w:w="963" w:type="dxa"/>
            <w:tcBorders>
              <w:top w:val="single" w:sz="4" w:space="0" w:color="auto"/>
              <w:bottom w:val="single" w:sz="4" w:space="0" w:color="auto"/>
            </w:tcBorders>
            <w:shd w:val="clear" w:color="auto" w:fill="auto"/>
            <w:noWrap/>
            <w:vAlign w:val="bottom"/>
          </w:tcPr>
          <w:p w14:paraId="6C8207AB" w14:textId="77777777" w:rsidR="009B6E18" w:rsidRPr="009B6E18" w:rsidRDefault="009B6E18" w:rsidP="008A69D6">
            <w:pPr>
              <w:spacing w:line="480" w:lineRule="auto"/>
              <w:jc w:val="center"/>
              <w:rPr>
                <w:i/>
                <w:iCs/>
              </w:rPr>
            </w:pPr>
            <w:r w:rsidRPr="009B6E18">
              <w:rPr>
                <w:i/>
                <w:iCs/>
              </w:rPr>
              <w:t>LL</w:t>
            </w:r>
          </w:p>
        </w:tc>
        <w:tc>
          <w:tcPr>
            <w:tcW w:w="996" w:type="dxa"/>
            <w:tcBorders>
              <w:top w:val="single" w:sz="4" w:space="0" w:color="auto"/>
              <w:bottom w:val="single" w:sz="4" w:space="0" w:color="auto"/>
            </w:tcBorders>
          </w:tcPr>
          <w:p w14:paraId="536D0B54" w14:textId="77777777" w:rsidR="009B6E18" w:rsidRPr="009B6E18" w:rsidRDefault="009B6E18" w:rsidP="008A69D6">
            <w:pPr>
              <w:spacing w:line="480" w:lineRule="auto"/>
              <w:jc w:val="center"/>
              <w:rPr>
                <w:i/>
                <w:iCs/>
              </w:rPr>
            </w:pPr>
            <w:r w:rsidRPr="009B6E18">
              <w:rPr>
                <w:i/>
                <w:iCs/>
              </w:rPr>
              <w:t>UL</w:t>
            </w:r>
          </w:p>
        </w:tc>
      </w:tr>
      <w:tr w:rsidR="009B6E18" w:rsidRPr="00EB6C97" w14:paraId="6CF870CA" w14:textId="77777777" w:rsidTr="004252BB">
        <w:trPr>
          <w:trHeight w:val="255"/>
        </w:trPr>
        <w:tc>
          <w:tcPr>
            <w:tcW w:w="1943" w:type="dxa"/>
            <w:tcBorders>
              <w:top w:val="single" w:sz="4" w:space="0" w:color="auto"/>
            </w:tcBorders>
            <w:shd w:val="clear" w:color="auto" w:fill="auto"/>
            <w:noWrap/>
            <w:vAlign w:val="bottom"/>
          </w:tcPr>
          <w:p w14:paraId="720238BA" w14:textId="77777777" w:rsidR="009B6E18" w:rsidRPr="00EB6C97" w:rsidRDefault="009B6E18" w:rsidP="008A69D6">
            <w:pPr>
              <w:spacing w:line="480" w:lineRule="auto"/>
              <w:jc w:val="center"/>
            </w:pPr>
            <w:r>
              <w:t>10</w:t>
            </w:r>
            <w:r w:rsidRPr="00CB037B">
              <w:rPr>
                <w:vertAlign w:val="superscript"/>
              </w:rPr>
              <w:t>th</w:t>
            </w:r>
            <w:r>
              <w:t xml:space="preserve"> percentile</w:t>
            </w:r>
          </w:p>
        </w:tc>
        <w:tc>
          <w:tcPr>
            <w:tcW w:w="366" w:type="dxa"/>
            <w:tcBorders>
              <w:top w:val="single" w:sz="4" w:space="0" w:color="auto"/>
            </w:tcBorders>
            <w:shd w:val="clear" w:color="auto" w:fill="auto"/>
            <w:noWrap/>
            <w:vAlign w:val="bottom"/>
          </w:tcPr>
          <w:p w14:paraId="5A4725A4" w14:textId="77777777" w:rsidR="009B6E18" w:rsidRPr="00EB6C97" w:rsidRDefault="009B6E18" w:rsidP="008A69D6">
            <w:pPr>
              <w:spacing w:line="480" w:lineRule="auto"/>
              <w:jc w:val="center"/>
            </w:pPr>
          </w:p>
        </w:tc>
        <w:tc>
          <w:tcPr>
            <w:tcW w:w="996" w:type="dxa"/>
            <w:tcBorders>
              <w:top w:val="single" w:sz="4" w:space="0" w:color="auto"/>
            </w:tcBorders>
            <w:shd w:val="clear" w:color="auto" w:fill="auto"/>
            <w:noWrap/>
          </w:tcPr>
          <w:p w14:paraId="767BD7F8" w14:textId="77777777" w:rsidR="009B6E18" w:rsidRPr="00EB6C97" w:rsidRDefault="009B6E18" w:rsidP="007B102A">
            <w:pPr>
              <w:spacing w:line="480" w:lineRule="auto"/>
              <w:jc w:val="center"/>
            </w:pPr>
            <w:r>
              <w:t>9,265</w:t>
            </w:r>
          </w:p>
        </w:tc>
        <w:tc>
          <w:tcPr>
            <w:tcW w:w="876" w:type="dxa"/>
            <w:tcBorders>
              <w:top w:val="single" w:sz="4" w:space="0" w:color="auto"/>
            </w:tcBorders>
          </w:tcPr>
          <w:p w14:paraId="08194BAB" w14:textId="77777777" w:rsidR="009B6E18" w:rsidRPr="00EB6C97" w:rsidRDefault="009B6E18" w:rsidP="00510D06">
            <w:pPr>
              <w:spacing w:line="480" w:lineRule="auto"/>
              <w:jc w:val="center"/>
            </w:pPr>
            <w:r>
              <w:t>8,133</w:t>
            </w:r>
          </w:p>
        </w:tc>
        <w:tc>
          <w:tcPr>
            <w:tcW w:w="889" w:type="dxa"/>
            <w:tcBorders>
              <w:top w:val="single" w:sz="4" w:space="0" w:color="auto"/>
            </w:tcBorders>
          </w:tcPr>
          <w:p w14:paraId="4D789B4A" w14:textId="77777777" w:rsidR="009B6E18" w:rsidRPr="00EB6C97" w:rsidRDefault="009B6E18" w:rsidP="008A69D6">
            <w:pPr>
              <w:spacing w:line="480" w:lineRule="auto"/>
              <w:jc w:val="center"/>
            </w:pPr>
            <w:r>
              <w:t>2,000</w:t>
            </w:r>
          </w:p>
        </w:tc>
        <w:tc>
          <w:tcPr>
            <w:tcW w:w="996" w:type="dxa"/>
            <w:tcBorders>
              <w:top w:val="single" w:sz="4" w:space="0" w:color="auto"/>
            </w:tcBorders>
          </w:tcPr>
          <w:p w14:paraId="26EA3A41" w14:textId="77777777" w:rsidR="009B6E18" w:rsidRDefault="009B6E18" w:rsidP="008A69D6">
            <w:pPr>
              <w:spacing w:line="480" w:lineRule="auto"/>
              <w:jc w:val="center"/>
            </w:pPr>
            <w:r>
              <w:t>14,000</w:t>
            </w:r>
          </w:p>
        </w:tc>
        <w:tc>
          <w:tcPr>
            <w:tcW w:w="274" w:type="dxa"/>
          </w:tcPr>
          <w:p w14:paraId="02C99753" w14:textId="77777777" w:rsidR="009B6E18" w:rsidRDefault="009B6E18" w:rsidP="008A69D6">
            <w:pPr>
              <w:spacing w:line="480" w:lineRule="auto"/>
              <w:jc w:val="center"/>
            </w:pPr>
          </w:p>
        </w:tc>
        <w:tc>
          <w:tcPr>
            <w:tcW w:w="963" w:type="dxa"/>
            <w:tcBorders>
              <w:top w:val="single" w:sz="4" w:space="0" w:color="auto"/>
            </w:tcBorders>
            <w:shd w:val="clear" w:color="auto" w:fill="auto"/>
            <w:noWrap/>
          </w:tcPr>
          <w:p w14:paraId="0ABEF81D" w14:textId="77777777" w:rsidR="009B6E18" w:rsidRPr="00EB6C97" w:rsidRDefault="009B6E18" w:rsidP="008A69D6">
            <w:pPr>
              <w:spacing w:line="480" w:lineRule="auto"/>
              <w:jc w:val="center"/>
            </w:pPr>
            <w:r>
              <w:t>0</w:t>
            </w:r>
          </w:p>
        </w:tc>
        <w:tc>
          <w:tcPr>
            <w:tcW w:w="996" w:type="dxa"/>
            <w:tcBorders>
              <w:top w:val="single" w:sz="4" w:space="0" w:color="auto"/>
            </w:tcBorders>
          </w:tcPr>
          <w:p w14:paraId="5B41236A" w14:textId="77777777" w:rsidR="009B6E18" w:rsidRDefault="009B6E18" w:rsidP="008A69D6">
            <w:pPr>
              <w:spacing w:line="480" w:lineRule="auto"/>
              <w:jc w:val="center"/>
            </w:pPr>
            <w:r>
              <w:t>32,000</w:t>
            </w:r>
          </w:p>
        </w:tc>
      </w:tr>
      <w:tr w:rsidR="009B6E18" w:rsidRPr="00EB6C97" w14:paraId="3EDEEBA3" w14:textId="77777777" w:rsidTr="004252BB">
        <w:trPr>
          <w:trHeight w:val="255"/>
        </w:trPr>
        <w:tc>
          <w:tcPr>
            <w:tcW w:w="1943" w:type="dxa"/>
            <w:shd w:val="clear" w:color="auto" w:fill="auto"/>
            <w:noWrap/>
            <w:vAlign w:val="bottom"/>
          </w:tcPr>
          <w:p w14:paraId="120BD764" w14:textId="77777777" w:rsidR="009B6E18" w:rsidRPr="00EB6C97" w:rsidRDefault="009B6E18" w:rsidP="008A69D6">
            <w:pPr>
              <w:spacing w:line="480" w:lineRule="auto"/>
              <w:jc w:val="center"/>
            </w:pPr>
            <w:r>
              <w:t>50</w:t>
            </w:r>
            <w:r w:rsidRPr="00CB037B">
              <w:rPr>
                <w:vertAlign w:val="superscript"/>
              </w:rPr>
              <w:t>th</w:t>
            </w:r>
            <w:r>
              <w:t xml:space="preserve"> percentile</w:t>
            </w:r>
          </w:p>
        </w:tc>
        <w:tc>
          <w:tcPr>
            <w:tcW w:w="366" w:type="dxa"/>
            <w:shd w:val="clear" w:color="auto" w:fill="auto"/>
            <w:noWrap/>
            <w:vAlign w:val="bottom"/>
          </w:tcPr>
          <w:p w14:paraId="6B52E148" w14:textId="77777777" w:rsidR="009B6E18" w:rsidRPr="00EB6C97" w:rsidRDefault="009B6E18" w:rsidP="008A69D6">
            <w:pPr>
              <w:spacing w:line="480" w:lineRule="auto"/>
              <w:jc w:val="center"/>
            </w:pPr>
          </w:p>
        </w:tc>
        <w:tc>
          <w:tcPr>
            <w:tcW w:w="996" w:type="dxa"/>
            <w:shd w:val="clear" w:color="auto" w:fill="auto"/>
            <w:noWrap/>
          </w:tcPr>
          <w:p w14:paraId="65996BB5" w14:textId="77777777" w:rsidR="009B6E18" w:rsidRPr="00EB6C97" w:rsidRDefault="009B6E18" w:rsidP="007B102A">
            <w:pPr>
              <w:spacing w:line="480" w:lineRule="auto"/>
              <w:jc w:val="center"/>
            </w:pPr>
            <w:r>
              <w:t>19,742</w:t>
            </w:r>
          </w:p>
        </w:tc>
        <w:tc>
          <w:tcPr>
            <w:tcW w:w="876" w:type="dxa"/>
          </w:tcPr>
          <w:p w14:paraId="49C5F5F7" w14:textId="77777777" w:rsidR="009B6E18" w:rsidRPr="00EB6C97" w:rsidRDefault="009B6E18" w:rsidP="00510D06">
            <w:pPr>
              <w:spacing w:line="480" w:lineRule="auto"/>
              <w:jc w:val="center"/>
            </w:pPr>
            <w:r>
              <w:t>12,040</w:t>
            </w:r>
          </w:p>
        </w:tc>
        <w:tc>
          <w:tcPr>
            <w:tcW w:w="889" w:type="dxa"/>
          </w:tcPr>
          <w:p w14:paraId="4A79DE32" w14:textId="77777777" w:rsidR="009B6E18" w:rsidRPr="00EB6C97" w:rsidRDefault="009B6E18" w:rsidP="008A69D6">
            <w:pPr>
              <w:spacing w:line="480" w:lineRule="auto"/>
              <w:jc w:val="center"/>
            </w:pPr>
            <w:r>
              <w:t>10,000</w:t>
            </w:r>
          </w:p>
        </w:tc>
        <w:tc>
          <w:tcPr>
            <w:tcW w:w="996" w:type="dxa"/>
          </w:tcPr>
          <w:p w14:paraId="404DF95C" w14:textId="77777777" w:rsidR="009B6E18" w:rsidRDefault="009B6E18" w:rsidP="00365669">
            <w:pPr>
              <w:spacing w:line="480" w:lineRule="auto"/>
              <w:jc w:val="center"/>
            </w:pPr>
            <w:r>
              <w:t>28,000</w:t>
            </w:r>
          </w:p>
        </w:tc>
        <w:tc>
          <w:tcPr>
            <w:tcW w:w="274" w:type="dxa"/>
          </w:tcPr>
          <w:p w14:paraId="0A64060F" w14:textId="77777777" w:rsidR="009B6E18" w:rsidRDefault="009B6E18" w:rsidP="008A69D6">
            <w:pPr>
              <w:spacing w:line="480" w:lineRule="auto"/>
              <w:jc w:val="center"/>
            </w:pPr>
          </w:p>
        </w:tc>
        <w:tc>
          <w:tcPr>
            <w:tcW w:w="963" w:type="dxa"/>
            <w:shd w:val="clear" w:color="auto" w:fill="auto"/>
            <w:noWrap/>
          </w:tcPr>
          <w:p w14:paraId="3A491370" w14:textId="77777777" w:rsidR="009B6E18" w:rsidRPr="00EB6C97" w:rsidRDefault="009B6E18" w:rsidP="008A69D6">
            <w:pPr>
              <w:spacing w:line="480" w:lineRule="auto"/>
              <w:jc w:val="center"/>
            </w:pPr>
            <w:r>
              <w:t>45</w:t>
            </w:r>
          </w:p>
        </w:tc>
        <w:tc>
          <w:tcPr>
            <w:tcW w:w="996" w:type="dxa"/>
          </w:tcPr>
          <w:p w14:paraId="207B8D0D" w14:textId="77777777" w:rsidR="009B6E18" w:rsidRDefault="009B6E18" w:rsidP="008A69D6">
            <w:pPr>
              <w:spacing w:line="480" w:lineRule="auto"/>
              <w:jc w:val="center"/>
            </w:pPr>
            <w:r>
              <w:t>55,000</w:t>
            </w:r>
          </w:p>
        </w:tc>
      </w:tr>
      <w:tr w:rsidR="009B6E18" w:rsidRPr="00EB6C97" w14:paraId="1A7DF6C7" w14:textId="77777777" w:rsidTr="004252BB">
        <w:trPr>
          <w:trHeight w:val="255"/>
        </w:trPr>
        <w:tc>
          <w:tcPr>
            <w:tcW w:w="1943" w:type="dxa"/>
            <w:tcBorders>
              <w:bottom w:val="single" w:sz="4" w:space="0" w:color="auto"/>
            </w:tcBorders>
            <w:shd w:val="clear" w:color="auto" w:fill="auto"/>
            <w:noWrap/>
            <w:vAlign w:val="bottom"/>
          </w:tcPr>
          <w:p w14:paraId="0902A3BC" w14:textId="77777777" w:rsidR="009B6E18" w:rsidRPr="00EB6C97" w:rsidRDefault="009B6E18" w:rsidP="008A69D6">
            <w:pPr>
              <w:spacing w:line="480" w:lineRule="auto"/>
              <w:jc w:val="center"/>
            </w:pPr>
            <w:r>
              <w:t>90</w:t>
            </w:r>
            <w:r w:rsidRPr="00CB037B">
              <w:rPr>
                <w:vertAlign w:val="superscript"/>
              </w:rPr>
              <w:t>th</w:t>
            </w:r>
            <w:r>
              <w:t xml:space="preserve"> percentile</w:t>
            </w:r>
          </w:p>
        </w:tc>
        <w:tc>
          <w:tcPr>
            <w:tcW w:w="366" w:type="dxa"/>
            <w:tcBorders>
              <w:bottom w:val="single" w:sz="4" w:space="0" w:color="auto"/>
            </w:tcBorders>
            <w:shd w:val="clear" w:color="auto" w:fill="auto"/>
            <w:noWrap/>
            <w:vAlign w:val="bottom"/>
          </w:tcPr>
          <w:p w14:paraId="45501CC4" w14:textId="77777777" w:rsidR="009B6E18" w:rsidRPr="00EB6C97" w:rsidRDefault="009B6E18" w:rsidP="008A69D6">
            <w:pPr>
              <w:spacing w:line="480" w:lineRule="auto"/>
              <w:jc w:val="center"/>
            </w:pPr>
          </w:p>
        </w:tc>
        <w:tc>
          <w:tcPr>
            <w:tcW w:w="996" w:type="dxa"/>
            <w:tcBorders>
              <w:bottom w:val="single" w:sz="4" w:space="0" w:color="auto"/>
            </w:tcBorders>
            <w:shd w:val="clear" w:color="auto" w:fill="auto"/>
            <w:noWrap/>
          </w:tcPr>
          <w:p w14:paraId="2D6C7142" w14:textId="77777777" w:rsidR="009B6E18" w:rsidRPr="00EB6C97" w:rsidRDefault="009B6E18" w:rsidP="007B102A">
            <w:pPr>
              <w:spacing w:line="480" w:lineRule="auto"/>
              <w:jc w:val="center"/>
            </w:pPr>
            <w:r>
              <w:t>36,901</w:t>
            </w:r>
          </w:p>
        </w:tc>
        <w:tc>
          <w:tcPr>
            <w:tcW w:w="876" w:type="dxa"/>
            <w:tcBorders>
              <w:bottom w:val="single" w:sz="4" w:space="0" w:color="auto"/>
            </w:tcBorders>
          </w:tcPr>
          <w:p w14:paraId="3441B397" w14:textId="77777777" w:rsidR="009B6E18" w:rsidRPr="00EB6C97" w:rsidRDefault="009B6E18" w:rsidP="00510D06">
            <w:pPr>
              <w:spacing w:line="480" w:lineRule="auto"/>
              <w:jc w:val="center"/>
            </w:pPr>
            <w:r>
              <w:t>44,565</w:t>
            </w:r>
          </w:p>
        </w:tc>
        <w:tc>
          <w:tcPr>
            <w:tcW w:w="889" w:type="dxa"/>
            <w:tcBorders>
              <w:bottom w:val="single" w:sz="4" w:space="0" w:color="auto"/>
            </w:tcBorders>
          </w:tcPr>
          <w:p w14:paraId="57936DB0" w14:textId="77777777" w:rsidR="009B6E18" w:rsidRPr="00EB6C97" w:rsidRDefault="009B6E18" w:rsidP="007B102A">
            <w:pPr>
              <w:spacing w:line="480" w:lineRule="auto"/>
              <w:jc w:val="center"/>
            </w:pPr>
            <w:r>
              <w:t>19,750</w:t>
            </w:r>
          </w:p>
        </w:tc>
        <w:tc>
          <w:tcPr>
            <w:tcW w:w="996" w:type="dxa"/>
            <w:tcBorders>
              <w:bottom w:val="single" w:sz="4" w:space="0" w:color="auto"/>
            </w:tcBorders>
          </w:tcPr>
          <w:p w14:paraId="4DE3DDDE" w14:textId="77777777" w:rsidR="009B6E18" w:rsidRDefault="009B6E18" w:rsidP="008A69D6">
            <w:pPr>
              <w:spacing w:line="480" w:lineRule="auto"/>
              <w:jc w:val="center"/>
            </w:pPr>
            <w:r>
              <w:t>45,000</w:t>
            </w:r>
          </w:p>
        </w:tc>
        <w:tc>
          <w:tcPr>
            <w:tcW w:w="274" w:type="dxa"/>
            <w:tcBorders>
              <w:bottom w:val="single" w:sz="4" w:space="0" w:color="auto"/>
            </w:tcBorders>
          </w:tcPr>
          <w:p w14:paraId="39C35AD3" w14:textId="77777777" w:rsidR="009B6E18" w:rsidRDefault="009B6E18" w:rsidP="008A69D6">
            <w:pPr>
              <w:spacing w:line="480" w:lineRule="auto"/>
              <w:jc w:val="center"/>
            </w:pPr>
          </w:p>
        </w:tc>
        <w:tc>
          <w:tcPr>
            <w:tcW w:w="963" w:type="dxa"/>
            <w:tcBorders>
              <w:bottom w:val="single" w:sz="4" w:space="0" w:color="auto"/>
            </w:tcBorders>
            <w:shd w:val="clear" w:color="auto" w:fill="auto"/>
            <w:noWrap/>
          </w:tcPr>
          <w:p w14:paraId="16802DF1" w14:textId="77777777" w:rsidR="009B6E18" w:rsidRPr="00EB6C97" w:rsidRDefault="009B6E18" w:rsidP="008A69D6">
            <w:pPr>
              <w:spacing w:line="480" w:lineRule="auto"/>
              <w:jc w:val="center"/>
            </w:pPr>
            <w:r>
              <w:t>70</w:t>
            </w:r>
          </w:p>
        </w:tc>
        <w:tc>
          <w:tcPr>
            <w:tcW w:w="996" w:type="dxa"/>
            <w:tcBorders>
              <w:bottom w:val="single" w:sz="4" w:space="0" w:color="auto"/>
            </w:tcBorders>
          </w:tcPr>
          <w:p w14:paraId="4E6F2F7F" w14:textId="77777777" w:rsidR="009B6E18" w:rsidRDefault="009B6E18" w:rsidP="008A69D6">
            <w:pPr>
              <w:spacing w:line="480" w:lineRule="auto"/>
              <w:jc w:val="center"/>
            </w:pPr>
            <w:r>
              <w:t>550,000</w:t>
            </w:r>
          </w:p>
        </w:tc>
      </w:tr>
    </w:tbl>
    <w:p w14:paraId="6D70E963" w14:textId="77777777" w:rsidR="009B6E18" w:rsidRDefault="009B6E18" w:rsidP="00056C1D">
      <w:pPr>
        <w:rPr>
          <w:i/>
        </w:rPr>
      </w:pPr>
    </w:p>
    <w:p w14:paraId="1FB6648B" w14:textId="77777777" w:rsidR="00547641" w:rsidRPr="009B6E18" w:rsidRDefault="00016C15" w:rsidP="00056C1D">
      <w:r>
        <w:t>Note:</w:t>
      </w:r>
      <w:r w:rsidR="009B6E18" w:rsidRPr="009B6E18">
        <w:rPr>
          <w:i/>
        </w:rPr>
        <w:t xml:space="preserve"> </w:t>
      </w:r>
      <w:r w:rsidR="009B6E18">
        <w:rPr>
          <w:i/>
        </w:rPr>
        <w:t xml:space="preserve">IQR = </w:t>
      </w:r>
      <w:r w:rsidR="009B6E18" w:rsidRPr="009B6E18">
        <w:t>Interquartile Range;</w:t>
      </w:r>
      <w:r w:rsidR="009B6E18">
        <w:rPr>
          <w:i/>
        </w:rPr>
        <w:t xml:space="preserve"> LL</w:t>
      </w:r>
      <w:r w:rsidR="009B6E18">
        <w:t xml:space="preserve"> = lower limit; </w:t>
      </w:r>
      <w:r w:rsidR="009B6E18">
        <w:rPr>
          <w:i/>
        </w:rPr>
        <w:t>UL</w:t>
      </w:r>
      <w:r w:rsidR="009B6E18">
        <w:t xml:space="preserve"> = upper limit.</w:t>
      </w:r>
    </w:p>
    <w:p w14:paraId="333BD96D" w14:textId="77777777" w:rsidR="00547641" w:rsidRDefault="00547641" w:rsidP="00056C1D"/>
    <w:p w14:paraId="1A10F587" w14:textId="77777777" w:rsidR="00547641" w:rsidRDefault="00547641" w:rsidP="00056C1D"/>
    <w:p w14:paraId="17A80819" w14:textId="77777777" w:rsidR="00547641" w:rsidRDefault="00547641" w:rsidP="00056C1D"/>
    <w:p w14:paraId="244B6892" w14:textId="77777777" w:rsidR="00547641" w:rsidRDefault="00547641" w:rsidP="00056C1D"/>
    <w:p w14:paraId="7BF7796F" w14:textId="77777777" w:rsidR="00547641" w:rsidRDefault="00547641" w:rsidP="00056C1D"/>
    <w:p w14:paraId="5FFA93B4" w14:textId="77777777" w:rsidR="00547641" w:rsidRDefault="00547641" w:rsidP="00056C1D"/>
    <w:p w14:paraId="2B014E50" w14:textId="77777777" w:rsidR="00547641" w:rsidRDefault="00547641" w:rsidP="00056C1D"/>
    <w:p w14:paraId="6C261872" w14:textId="77777777" w:rsidR="00547641" w:rsidRDefault="00547641" w:rsidP="00056C1D"/>
    <w:p w14:paraId="0C84AEE6" w14:textId="77777777" w:rsidR="00547641" w:rsidRDefault="00547641" w:rsidP="00056C1D"/>
    <w:p w14:paraId="59366D2B" w14:textId="77777777" w:rsidR="00547641" w:rsidRDefault="00547641" w:rsidP="00056C1D"/>
    <w:p w14:paraId="1806ECA1" w14:textId="77777777" w:rsidR="00547641" w:rsidRDefault="00547641" w:rsidP="00056C1D"/>
    <w:p w14:paraId="5CB0A671" w14:textId="77777777" w:rsidR="00547641" w:rsidRDefault="00547641" w:rsidP="00056C1D"/>
    <w:p w14:paraId="7FEE219A" w14:textId="77777777" w:rsidR="00547641" w:rsidRDefault="00547641" w:rsidP="00056C1D"/>
    <w:p w14:paraId="6D8C0801" w14:textId="77777777" w:rsidR="00547641" w:rsidRDefault="00547641" w:rsidP="00056C1D"/>
    <w:p w14:paraId="301C0055" w14:textId="77777777" w:rsidR="00547641" w:rsidRDefault="00547641" w:rsidP="00056C1D"/>
    <w:p w14:paraId="3D457AFF" w14:textId="77777777" w:rsidR="00547641" w:rsidRDefault="00547641" w:rsidP="00056C1D"/>
    <w:p w14:paraId="2D8C525E" w14:textId="77777777" w:rsidR="00547641" w:rsidRDefault="00547641" w:rsidP="00056C1D"/>
    <w:p w14:paraId="7B40AFCB" w14:textId="77777777" w:rsidR="00547641" w:rsidRDefault="00547641" w:rsidP="00056C1D"/>
    <w:p w14:paraId="7BA5022B" w14:textId="77777777" w:rsidR="00547641" w:rsidRDefault="00547641" w:rsidP="00056C1D"/>
    <w:p w14:paraId="04511C8B" w14:textId="77777777" w:rsidR="00547641" w:rsidRDefault="00547641" w:rsidP="00056C1D"/>
    <w:p w14:paraId="36C0A9C8" w14:textId="77777777" w:rsidR="00547641" w:rsidRDefault="00547641" w:rsidP="00056C1D"/>
    <w:p w14:paraId="183E3AB8" w14:textId="77777777" w:rsidR="00547641" w:rsidRDefault="00547641" w:rsidP="00056C1D"/>
    <w:p w14:paraId="265F6F40" w14:textId="77777777" w:rsidR="008A69D6" w:rsidRDefault="008A69D6" w:rsidP="00056C1D"/>
    <w:p w14:paraId="363BABE3" w14:textId="77777777" w:rsidR="008A69D6" w:rsidRDefault="008A69D6" w:rsidP="00056C1D"/>
    <w:p w14:paraId="2A3E01CD" w14:textId="77777777" w:rsidR="008A69D6" w:rsidRDefault="008A69D6" w:rsidP="00056C1D"/>
    <w:p w14:paraId="27D7E340" w14:textId="77777777" w:rsidR="008A69D6" w:rsidRDefault="008A69D6" w:rsidP="00056C1D"/>
    <w:p w14:paraId="2035D68F" w14:textId="77777777" w:rsidR="008A69D6" w:rsidRDefault="008A69D6" w:rsidP="00056C1D"/>
    <w:p w14:paraId="4C74EA4A" w14:textId="77777777" w:rsidR="008A69D6" w:rsidRDefault="008A69D6" w:rsidP="00056C1D"/>
    <w:p w14:paraId="3C4CF785" w14:textId="77777777" w:rsidR="008A69D6" w:rsidRDefault="008A69D6" w:rsidP="00056C1D"/>
    <w:p w14:paraId="6FC06C99" w14:textId="77777777" w:rsidR="008A69D6" w:rsidRDefault="008A69D6" w:rsidP="00056C1D"/>
    <w:p w14:paraId="44132E21" w14:textId="77777777" w:rsidR="00547641" w:rsidRDefault="00547641" w:rsidP="00056C1D"/>
    <w:p w14:paraId="2EDD8E44" w14:textId="77777777" w:rsidR="00CC315E" w:rsidRDefault="00CC315E" w:rsidP="00056C1D"/>
    <w:p w14:paraId="04A79E39" w14:textId="77777777" w:rsidR="00CC315E" w:rsidRDefault="00CC315E" w:rsidP="00056C1D"/>
    <w:p w14:paraId="2D6DAA2E" w14:textId="77777777" w:rsidR="00016C15" w:rsidRDefault="00016C15" w:rsidP="00056C1D"/>
    <w:p w14:paraId="63266666" w14:textId="77777777" w:rsidR="00CB037B" w:rsidRDefault="00547641" w:rsidP="00CB037B">
      <w:pPr>
        <w:spacing w:line="480" w:lineRule="auto"/>
      </w:pPr>
      <w:r w:rsidRPr="00016C15">
        <w:lastRenderedPageBreak/>
        <w:t>Table 2</w:t>
      </w:r>
      <w:r w:rsidR="00016C15" w:rsidRPr="00016C15">
        <w:t xml:space="preserve">. </w:t>
      </w:r>
      <w:r w:rsidR="00056C1D" w:rsidRPr="00016C15">
        <w:t xml:space="preserve">Regression coefficients </w:t>
      </w:r>
      <w:r w:rsidR="00BA704F" w:rsidRPr="00016C15">
        <w:t>from</w:t>
      </w:r>
      <w:r w:rsidR="00056C1D" w:rsidRPr="00016C15">
        <w:t xml:space="preserve"> the analyses of Study 1</w:t>
      </w:r>
    </w:p>
    <w:p w14:paraId="53334007" w14:textId="77777777" w:rsidR="00016C15" w:rsidRPr="00016C15" w:rsidRDefault="00016C15" w:rsidP="00CB037B">
      <w:pPr>
        <w:spacing w:line="480" w:lineRule="auto"/>
      </w:pPr>
    </w:p>
    <w:tbl>
      <w:tblPr>
        <w:tblW w:w="7973" w:type="dxa"/>
        <w:tblLook w:val="0000" w:firstRow="0" w:lastRow="0" w:firstColumn="0" w:lastColumn="0" w:noHBand="0" w:noVBand="0"/>
      </w:tblPr>
      <w:tblGrid>
        <w:gridCol w:w="3162"/>
        <w:gridCol w:w="376"/>
        <w:gridCol w:w="1056"/>
        <w:gridCol w:w="1067"/>
        <w:gridCol w:w="276"/>
        <w:gridCol w:w="876"/>
        <w:gridCol w:w="1160"/>
      </w:tblGrid>
      <w:tr w:rsidR="00427E45" w:rsidRPr="00EB6C97" w14:paraId="357209C1" w14:textId="77777777" w:rsidTr="00427E45">
        <w:trPr>
          <w:trHeight w:val="557"/>
        </w:trPr>
        <w:tc>
          <w:tcPr>
            <w:tcW w:w="3162" w:type="dxa"/>
            <w:tcBorders>
              <w:left w:val="nil"/>
              <w:bottom w:val="single" w:sz="4" w:space="0" w:color="auto"/>
              <w:right w:val="nil"/>
            </w:tcBorders>
            <w:shd w:val="clear" w:color="auto" w:fill="auto"/>
            <w:noWrap/>
            <w:vAlign w:val="bottom"/>
          </w:tcPr>
          <w:p w14:paraId="702C38BD" w14:textId="77777777" w:rsidR="00427E45" w:rsidRPr="00EB6C97" w:rsidRDefault="00427E45" w:rsidP="009E5D97">
            <w:pPr>
              <w:spacing w:line="480" w:lineRule="auto"/>
            </w:pPr>
          </w:p>
        </w:tc>
        <w:tc>
          <w:tcPr>
            <w:tcW w:w="376" w:type="dxa"/>
            <w:tcBorders>
              <w:left w:val="nil"/>
              <w:bottom w:val="single" w:sz="4" w:space="0" w:color="auto"/>
              <w:right w:val="nil"/>
            </w:tcBorders>
            <w:shd w:val="clear" w:color="auto" w:fill="auto"/>
            <w:noWrap/>
            <w:vAlign w:val="bottom"/>
          </w:tcPr>
          <w:p w14:paraId="6B898F96" w14:textId="77777777" w:rsidR="00427E45" w:rsidRPr="00EB6C97" w:rsidRDefault="00427E45" w:rsidP="009E5D97">
            <w:pPr>
              <w:spacing w:line="480" w:lineRule="auto"/>
            </w:pPr>
            <w:r w:rsidRPr="00EB6C97">
              <w:t> </w:t>
            </w:r>
          </w:p>
        </w:tc>
        <w:tc>
          <w:tcPr>
            <w:tcW w:w="1056" w:type="dxa"/>
            <w:tcBorders>
              <w:left w:val="nil"/>
              <w:bottom w:val="single" w:sz="4" w:space="0" w:color="auto"/>
              <w:right w:val="nil"/>
            </w:tcBorders>
            <w:shd w:val="clear" w:color="auto" w:fill="auto"/>
            <w:noWrap/>
            <w:vAlign w:val="bottom"/>
          </w:tcPr>
          <w:p w14:paraId="1756611C" w14:textId="77777777" w:rsidR="00427E45" w:rsidRPr="00EB6C97" w:rsidRDefault="00427E45" w:rsidP="009E5D97">
            <w:pPr>
              <w:spacing w:line="480" w:lineRule="auto"/>
              <w:jc w:val="center"/>
              <w:rPr>
                <w:iCs/>
              </w:rPr>
            </w:pPr>
            <w:r w:rsidRPr="00EB6C97">
              <w:rPr>
                <w:iCs/>
              </w:rPr>
              <w:t>Estimate</w:t>
            </w:r>
          </w:p>
        </w:tc>
        <w:tc>
          <w:tcPr>
            <w:tcW w:w="1067" w:type="dxa"/>
            <w:tcBorders>
              <w:left w:val="nil"/>
              <w:bottom w:val="single" w:sz="4" w:space="0" w:color="auto"/>
              <w:right w:val="nil"/>
            </w:tcBorders>
            <w:shd w:val="clear" w:color="auto" w:fill="auto"/>
            <w:noWrap/>
            <w:vAlign w:val="bottom"/>
          </w:tcPr>
          <w:p w14:paraId="67D82D23" w14:textId="77777777" w:rsidR="00427E45" w:rsidRPr="00EB6C97" w:rsidRDefault="00427E45" w:rsidP="009E5D97">
            <w:pPr>
              <w:spacing w:line="480" w:lineRule="auto"/>
              <w:jc w:val="center"/>
              <w:rPr>
                <w:iCs/>
              </w:rPr>
            </w:pPr>
            <w:r w:rsidRPr="00EB6C97">
              <w:rPr>
                <w:iCs/>
              </w:rPr>
              <w:t>SE</w:t>
            </w:r>
          </w:p>
        </w:tc>
        <w:tc>
          <w:tcPr>
            <w:tcW w:w="276" w:type="dxa"/>
            <w:tcBorders>
              <w:left w:val="nil"/>
              <w:bottom w:val="single" w:sz="4" w:space="0" w:color="auto"/>
              <w:right w:val="nil"/>
            </w:tcBorders>
            <w:shd w:val="clear" w:color="auto" w:fill="auto"/>
            <w:noWrap/>
            <w:vAlign w:val="bottom"/>
          </w:tcPr>
          <w:p w14:paraId="6B4879DE" w14:textId="77777777" w:rsidR="00427E45" w:rsidRPr="00EB6C97" w:rsidRDefault="00427E45" w:rsidP="009E5D97">
            <w:pPr>
              <w:spacing w:line="480" w:lineRule="auto"/>
              <w:rPr>
                <w:iCs/>
              </w:rPr>
            </w:pPr>
            <w:r w:rsidRPr="00EB6C97">
              <w:rPr>
                <w:iCs/>
              </w:rPr>
              <w:t> </w:t>
            </w:r>
          </w:p>
        </w:tc>
        <w:tc>
          <w:tcPr>
            <w:tcW w:w="876" w:type="dxa"/>
            <w:tcBorders>
              <w:left w:val="nil"/>
              <w:bottom w:val="single" w:sz="4" w:space="0" w:color="auto"/>
              <w:right w:val="nil"/>
            </w:tcBorders>
            <w:shd w:val="clear" w:color="auto" w:fill="auto"/>
            <w:noWrap/>
            <w:vAlign w:val="bottom"/>
          </w:tcPr>
          <w:p w14:paraId="567837E7" w14:textId="77777777" w:rsidR="00427E45" w:rsidRPr="00EB6C97" w:rsidRDefault="00427E45" w:rsidP="009E5D97">
            <w:pPr>
              <w:spacing w:line="480" w:lineRule="auto"/>
              <w:jc w:val="center"/>
              <w:rPr>
                <w:iCs/>
              </w:rPr>
            </w:pPr>
            <w:r w:rsidRPr="00EB6C97">
              <w:rPr>
                <w:iCs/>
              </w:rPr>
              <w:t>Wald</w:t>
            </w:r>
          </w:p>
        </w:tc>
        <w:tc>
          <w:tcPr>
            <w:tcW w:w="1160" w:type="dxa"/>
            <w:tcBorders>
              <w:left w:val="nil"/>
              <w:bottom w:val="single" w:sz="4" w:space="0" w:color="auto"/>
              <w:right w:val="nil"/>
            </w:tcBorders>
            <w:shd w:val="clear" w:color="auto" w:fill="auto"/>
            <w:noWrap/>
            <w:vAlign w:val="bottom"/>
          </w:tcPr>
          <w:p w14:paraId="5D05754E" w14:textId="01A464F9" w:rsidR="00427E45" w:rsidRPr="00EB6C97" w:rsidRDefault="00A409F1" w:rsidP="009E5D97">
            <w:pPr>
              <w:spacing w:line="480" w:lineRule="auto"/>
              <w:jc w:val="center"/>
              <w:rPr>
                <w:i/>
                <w:iCs/>
              </w:rPr>
            </w:pPr>
            <w:r>
              <w:rPr>
                <w:i/>
                <w:iCs/>
              </w:rPr>
              <w:t>P</w:t>
            </w:r>
          </w:p>
        </w:tc>
      </w:tr>
      <w:tr w:rsidR="00427E45" w:rsidRPr="00EB6C97" w14:paraId="5BBE3B61" w14:textId="77777777" w:rsidTr="00427E45">
        <w:trPr>
          <w:trHeight w:val="255"/>
        </w:trPr>
        <w:tc>
          <w:tcPr>
            <w:tcW w:w="3162" w:type="dxa"/>
            <w:tcBorders>
              <w:top w:val="nil"/>
              <w:left w:val="nil"/>
              <w:bottom w:val="nil"/>
              <w:right w:val="nil"/>
            </w:tcBorders>
            <w:shd w:val="clear" w:color="auto" w:fill="auto"/>
            <w:noWrap/>
            <w:vAlign w:val="bottom"/>
          </w:tcPr>
          <w:p w14:paraId="72ECF179" w14:textId="77777777" w:rsidR="00427E45" w:rsidRPr="003B2387" w:rsidRDefault="00427E45" w:rsidP="009E5D97">
            <w:pPr>
              <w:spacing w:line="480" w:lineRule="auto"/>
              <w:rPr>
                <w:i/>
              </w:rPr>
            </w:pPr>
            <w:r w:rsidRPr="003B2387">
              <w:rPr>
                <w:i/>
              </w:rPr>
              <w:t>Worry</w:t>
            </w:r>
          </w:p>
        </w:tc>
        <w:tc>
          <w:tcPr>
            <w:tcW w:w="376" w:type="dxa"/>
            <w:tcBorders>
              <w:top w:val="nil"/>
              <w:left w:val="nil"/>
              <w:bottom w:val="nil"/>
              <w:right w:val="nil"/>
            </w:tcBorders>
            <w:shd w:val="clear" w:color="auto" w:fill="auto"/>
            <w:noWrap/>
            <w:vAlign w:val="bottom"/>
          </w:tcPr>
          <w:p w14:paraId="06F8B049" w14:textId="77777777" w:rsidR="00427E45" w:rsidRPr="00EB6C97" w:rsidRDefault="00427E45" w:rsidP="009E5D97">
            <w:pPr>
              <w:spacing w:line="480" w:lineRule="auto"/>
            </w:pPr>
          </w:p>
        </w:tc>
        <w:tc>
          <w:tcPr>
            <w:tcW w:w="1056" w:type="dxa"/>
            <w:tcBorders>
              <w:top w:val="nil"/>
              <w:left w:val="nil"/>
              <w:bottom w:val="nil"/>
              <w:right w:val="nil"/>
            </w:tcBorders>
            <w:shd w:val="clear" w:color="auto" w:fill="auto"/>
            <w:noWrap/>
          </w:tcPr>
          <w:p w14:paraId="0D8FA7C8" w14:textId="77777777" w:rsidR="00427E45" w:rsidRDefault="00427E45" w:rsidP="00356E21">
            <w:pPr>
              <w:spacing w:line="480" w:lineRule="auto"/>
              <w:jc w:val="center"/>
            </w:pPr>
          </w:p>
        </w:tc>
        <w:tc>
          <w:tcPr>
            <w:tcW w:w="1067" w:type="dxa"/>
            <w:tcBorders>
              <w:top w:val="nil"/>
              <w:left w:val="nil"/>
              <w:bottom w:val="nil"/>
              <w:right w:val="nil"/>
            </w:tcBorders>
            <w:shd w:val="clear" w:color="auto" w:fill="auto"/>
            <w:noWrap/>
          </w:tcPr>
          <w:p w14:paraId="5B244D2A" w14:textId="77777777" w:rsidR="00427E45" w:rsidRDefault="00427E45" w:rsidP="00356E21">
            <w:pPr>
              <w:spacing w:line="480" w:lineRule="auto"/>
              <w:jc w:val="center"/>
            </w:pPr>
          </w:p>
        </w:tc>
        <w:tc>
          <w:tcPr>
            <w:tcW w:w="276" w:type="dxa"/>
            <w:tcBorders>
              <w:top w:val="nil"/>
              <w:left w:val="nil"/>
              <w:bottom w:val="nil"/>
              <w:right w:val="nil"/>
            </w:tcBorders>
            <w:shd w:val="clear" w:color="auto" w:fill="auto"/>
            <w:noWrap/>
            <w:vAlign w:val="bottom"/>
          </w:tcPr>
          <w:p w14:paraId="1AB1363A" w14:textId="77777777" w:rsidR="00427E45" w:rsidRPr="00EB6C97" w:rsidRDefault="00427E45" w:rsidP="009E5D97">
            <w:pPr>
              <w:spacing w:line="480" w:lineRule="auto"/>
            </w:pPr>
          </w:p>
        </w:tc>
        <w:tc>
          <w:tcPr>
            <w:tcW w:w="876" w:type="dxa"/>
            <w:tcBorders>
              <w:top w:val="nil"/>
              <w:left w:val="nil"/>
              <w:bottom w:val="nil"/>
              <w:right w:val="nil"/>
            </w:tcBorders>
            <w:shd w:val="clear" w:color="auto" w:fill="auto"/>
            <w:noWrap/>
          </w:tcPr>
          <w:p w14:paraId="1B7A0D1D" w14:textId="77777777" w:rsidR="00427E45" w:rsidRDefault="00427E45" w:rsidP="00356E21">
            <w:pPr>
              <w:spacing w:line="480" w:lineRule="auto"/>
              <w:jc w:val="center"/>
            </w:pPr>
          </w:p>
        </w:tc>
        <w:tc>
          <w:tcPr>
            <w:tcW w:w="1160" w:type="dxa"/>
            <w:tcBorders>
              <w:top w:val="nil"/>
              <w:left w:val="nil"/>
              <w:bottom w:val="nil"/>
              <w:right w:val="nil"/>
            </w:tcBorders>
            <w:shd w:val="clear" w:color="auto" w:fill="auto"/>
            <w:noWrap/>
          </w:tcPr>
          <w:p w14:paraId="3455D44C" w14:textId="77777777" w:rsidR="00427E45" w:rsidRPr="00EB6C97" w:rsidRDefault="00427E45" w:rsidP="009E5D97">
            <w:pPr>
              <w:spacing w:line="480" w:lineRule="auto"/>
              <w:jc w:val="center"/>
            </w:pPr>
          </w:p>
        </w:tc>
      </w:tr>
      <w:tr w:rsidR="00427E45" w:rsidRPr="00EB6C97" w14:paraId="20814020" w14:textId="77777777" w:rsidTr="00427E45">
        <w:trPr>
          <w:trHeight w:val="255"/>
        </w:trPr>
        <w:tc>
          <w:tcPr>
            <w:tcW w:w="3162" w:type="dxa"/>
            <w:tcBorders>
              <w:top w:val="nil"/>
              <w:left w:val="nil"/>
              <w:bottom w:val="nil"/>
              <w:right w:val="nil"/>
            </w:tcBorders>
            <w:shd w:val="clear" w:color="auto" w:fill="auto"/>
            <w:noWrap/>
            <w:vAlign w:val="bottom"/>
          </w:tcPr>
          <w:p w14:paraId="2BF8D4ED" w14:textId="77777777" w:rsidR="00427E45" w:rsidRPr="00EB6C97" w:rsidRDefault="00427E45" w:rsidP="00236814">
            <w:pPr>
              <w:spacing w:line="480" w:lineRule="auto"/>
            </w:pPr>
            <w:r>
              <w:t>Subjective r</w:t>
            </w:r>
            <w:r w:rsidRPr="00EB6C97">
              <w:t>ank</w:t>
            </w:r>
          </w:p>
        </w:tc>
        <w:tc>
          <w:tcPr>
            <w:tcW w:w="376" w:type="dxa"/>
            <w:tcBorders>
              <w:top w:val="nil"/>
              <w:left w:val="nil"/>
              <w:bottom w:val="nil"/>
              <w:right w:val="nil"/>
            </w:tcBorders>
            <w:shd w:val="clear" w:color="auto" w:fill="auto"/>
            <w:noWrap/>
            <w:vAlign w:val="bottom"/>
          </w:tcPr>
          <w:p w14:paraId="040D5607" w14:textId="77777777" w:rsidR="00427E45" w:rsidRPr="00EB6C97" w:rsidRDefault="00427E45" w:rsidP="009E5D97">
            <w:pPr>
              <w:spacing w:line="480" w:lineRule="auto"/>
            </w:pPr>
          </w:p>
        </w:tc>
        <w:tc>
          <w:tcPr>
            <w:tcW w:w="1056" w:type="dxa"/>
            <w:tcBorders>
              <w:top w:val="nil"/>
              <w:left w:val="nil"/>
              <w:bottom w:val="nil"/>
              <w:right w:val="nil"/>
            </w:tcBorders>
            <w:shd w:val="clear" w:color="auto" w:fill="auto"/>
            <w:noWrap/>
          </w:tcPr>
          <w:p w14:paraId="0EA9FA6D" w14:textId="77777777" w:rsidR="00427E45" w:rsidRPr="00EB6C97" w:rsidRDefault="00427E45" w:rsidP="00005AD3">
            <w:pPr>
              <w:spacing w:line="480" w:lineRule="auto"/>
              <w:jc w:val="center"/>
            </w:pPr>
            <w:r>
              <w:t>1.31</w:t>
            </w:r>
          </w:p>
        </w:tc>
        <w:tc>
          <w:tcPr>
            <w:tcW w:w="1067" w:type="dxa"/>
            <w:tcBorders>
              <w:top w:val="nil"/>
              <w:left w:val="nil"/>
              <w:bottom w:val="nil"/>
              <w:right w:val="nil"/>
            </w:tcBorders>
            <w:shd w:val="clear" w:color="auto" w:fill="auto"/>
            <w:noWrap/>
          </w:tcPr>
          <w:p w14:paraId="29F8DDB3" w14:textId="77777777" w:rsidR="00427E45" w:rsidRPr="00EB6C97" w:rsidRDefault="00427E45" w:rsidP="00005AD3">
            <w:pPr>
              <w:spacing w:line="480" w:lineRule="auto"/>
              <w:jc w:val="center"/>
            </w:pPr>
            <w:r>
              <w:t>0.54</w:t>
            </w:r>
          </w:p>
        </w:tc>
        <w:tc>
          <w:tcPr>
            <w:tcW w:w="276" w:type="dxa"/>
            <w:tcBorders>
              <w:top w:val="nil"/>
              <w:left w:val="nil"/>
              <w:bottom w:val="nil"/>
              <w:right w:val="nil"/>
            </w:tcBorders>
            <w:shd w:val="clear" w:color="auto" w:fill="auto"/>
            <w:noWrap/>
            <w:vAlign w:val="bottom"/>
          </w:tcPr>
          <w:p w14:paraId="4B5DD50C" w14:textId="77777777" w:rsidR="00427E45" w:rsidRPr="00EB6C97" w:rsidRDefault="00427E45" w:rsidP="009E5D97">
            <w:pPr>
              <w:spacing w:line="480" w:lineRule="auto"/>
            </w:pPr>
          </w:p>
        </w:tc>
        <w:tc>
          <w:tcPr>
            <w:tcW w:w="876" w:type="dxa"/>
            <w:tcBorders>
              <w:top w:val="nil"/>
              <w:left w:val="nil"/>
              <w:bottom w:val="nil"/>
              <w:right w:val="nil"/>
            </w:tcBorders>
            <w:shd w:val="clear" w:color="auto" w:fill="auto"/>
            <w:noWrap/>
          </w:tcPr>
          <w:p w14:paraId="69C30FF6" w14:textId="77777777" w:rsidR="00427E45" w:rsidRPr="00EB6C97" w:rsidRDefault="00427E45" w:rsidP="00510D06">
            <w:pPr>
              <w:spacing w:line="480" w:lineRule="auto"/>
              <w:jc w:val="center"/>
            </w:pPr>
            <w:r>
              <w:t>5</w:t>
            </w:r>
            <w:r w:rsidRPr="00EB6C97">
              <w:t>.</w:t>
            </w:r>
            <w:r>
              <w:t>96</w:t>
            </w:r>
          </w:p>
        </w:tc>
        <w:tc>
          <w:tcPr>
            <w:tcW w:w="1160" w:type="dxa"/>
            <w:tcBorders>
              <w:top w:val="nil"/>
              <w:left w:val="nil"/>
              <w:bottom w:val="nil"/>
              <w:right w:val="nil"/>
            </w:tcBorders>
            <w:shd w:val="clear" w:color="auto" w:fill="auto"/>
            <w:noWrap/>
          </w:tcPr>
          <w:p w14:paraId="7B485211" w14:textId="77777777" w:rsidR="00427E45" w:rsidRPr="00EB6C97" w:rsidRDefault="00427E45" w:rsidP="009E5D97">
            <w:pPr>
              <w:spacing w:line="480" w:lineRule="auto"/>
              <w:jc w:val="center"/>
            </w:pPr>
            <w:r>
              <w:t>.0</w:t>
            </w:r>
            <w:r w:rsidRPr="00EB6C97">
              <w:t>1</w:t>
            </w:r>
            <w:r>
              <w:t>5*</w:t>
            </w:r>
          </w:p>
        </w:tc>
      </w:tr>
      <w:tr w:rsidR="00427E45" w:rsidRPr="00EB6C97" w14:paraId="1955AF52" w14:textId="77777777" w:rsidTr="00427E45">
        <w:trPr>
          <w:trHeight w:val="255"/>
        </w:trPr>
        <w:tc>
          <w:tcPr>
            <w:tcW w:w="3162" w:type="dxa"/>
            <w:tcBorders>
              <w:top w:val="nil"/>
              <w:left w:val="nil"/>
              <w:right w:val="nil"/>
            </w:tcBorders>
            <w:shd w:val="clear" w:color="auto" w:fill="auto"/>
            <w:noWrap/>
            <w:vAlign w:val="bottom"/>
          </w:tcPr>
          <w:p w14:paraId="1985DF79" w14:textId="77777777" w:rsidR="00427E45" w:rsidRPr="00EB6C97" w:rsidRDefault="00427E45" w:rsidP="00CC3FD2">
            <w:pPr>
              <w:spacing w:line="480" w:lineRule="auto"/>
            </w:pPr>
            <w:r>
              <w:t>Log(Anticipated debt)</w:t>
            </w:r>
          </w:p>
        </w:tc>
        <w:tc>
          <w:tcPr>
            <w:tcW w:w="376" w:type="dxa"/>
            <w:tcBorders>
              <w:top w:val="nil"/>
              <w:left w:val="nil"/>
              <w:right w:val="nil"/>
            </w:tcBorders>
            <w:shd w:val="clear" w:color="auto" w:fill="auto"/>
            <w:noWrap/>
            <w:vAlign w:val="bottom"/>
          </w:tcPr>
          <w:p w14:paraId="3FDAE240" w14:textId="77777777" w:rsidR="00427E45" w:rsidRPr="00EB6C97" w:rsidRDefault="00427E45" w:rsidP="009E5D97">
            <w:pPr>
              <w:spacing w:line="480" w:lineRule="auto"/>
            </w:pPr>
          </w:p>
        </w:tc>
        <w:tc>
          <w:tcPr>
            <w:tcW w:w="1056" w:type="dxa"/>
            <w:tcBorders>
              <w:top w:val="nil"/>
              <w:left w:val="nil"/>
              <w:right w:val="nil"/>
            </w:tcBorders>
            <w:shd w:val="clear" w:color="auto" w:fill="auto"/>
            <w:noWrap/>
          </w:tcPr>
          <w:p w14:paraId="4B267B0E" w14:textId="77777777" w:rsidR="00427E45" w:rsidRPr="00EB6C97" w:rsidRDefault="00427E45" w:rsidP="00510D06">
            <w:pPr>
              <w:spacing w:line="480" w:lineRule="auto"/>
              <w:jc w:val="center"/>
            </w:pPr>
            <w:r w:rsidRPr="00EB6C97">
              <w:t>0.</w:t>
            </w:r>
            <w:r>
              <w:t>51</w:t>
            </w:r>
          </w:p>
        </w:tc>
        <w:tc>
          <w:tcPr>
            <w:tcW w:w="1067" w:type="dxa"/>
            <w:tcBorders>
              <w:top w:val="nil"/>
              <w:left w:val="nil"/>
              <w:right w:val="nil"/>
            </w:tcBorders>
            <w:shd w:val="clear" w:color="auto" w:fill="auto"/>
            <w:noWrap/>
          </w:tcPr>
          <w:p w14:paraId="1E4B9EB5" w14:textId="77777777" w:rsidR="00427E45" w:rsidRPr="00EB6C97" w:rsidRDefault="00427E45" w:rsidP="00005AD3">
            <w:pPr>
              <w:spacing w:line="480" w:lineRule="auto"/>
              <w:jc w:val="center"/>
            </w:pPr>
            <w:r w:rsidRPr="00EB6C97">
              <w:t>0.</w:t>
            </w:r>
            <w:r>
              <w:t>40</w:t>
            </w:r>
          </w:p>
        </w:tc>
        <w:tc>
          <w:tcPr>
            <w:tcW w:w="276" w:type="dxa"/>
            <w:tcBorders>
              <w:top w:val="nil"/>
              <w:left w:val="nil"/>
              <w:right w:val="nil"/>
            </w:tcBorders>
            <w:shd w:val="clear" w:color="auto" w:fill="auto"/>
            <w:noWrap/>
            <w:vAlign w:val="bottom"/>
          </w:tcPr>
          <w:p w14:paraId="56143854" w14:textId="77777777" w:rsidR="00427E45" w:rsidRPr="00EB6C97" w:rsidRDefault="00427E45" w:rsidP="009E5D97">
            <w:pPr>
              <w:spacing w:line="480" w:lineRule="auto"/>
            </w:pPr>
          </w:p>
        </w:tc>
        <w:tc>
          <w:tcPr>
            <w:tcW w:w="876" w:type="dxa"/>
            <w:tcBorders>
              <w:top w:val="nil"/>
              <w:left w:val="nil"/>
              <w:right w:val="nil"/>
            </w:tcBorders>
            <w:shd w:val="clear" w:color="auto" w:fill="auto"/>
            <w:noWrap/>
          </w:tcPr>
          <w:p w14:paraId="60C1DFA8" w14:textId="77777777" w:rsidR="00427E45" w:rsidRPr="00EB6C97" w:rsidRDefault="00427E45" w:rsidP="00510D06">
            <w:pPr>
              <w:spacing w:line="480" w:lineRule="auto"/>
              <w:jc w:val="center"/>
            </w:pPr>
            <w:r>
              <w:t>1</w:t>
            </w:r>
            <w:r w:rsidRPr="00EB6C97">
              <w:t>.</w:t>
            </w:r>
            <w:r>
              <w:t>57</w:t>
            </w:r>
          </w:p>
        </w:tc>
        <w:tc>
          <w:tcPr>
            <w:tcW w:w="1160" w:type="dxa"/>
            <w:tcBorders>
              <w:top w:val="nil"/>
              <w:left w:val="nil"/>
              <w:right w:val="nil"/>
            </w:tcBorders>
            <w:shd w:val="clear" w:color="auto" w:fill="auto"/>
            <w:noWrap/>
          </w:tcPr>
          <w:p w14:paraId="08AE1484" w14:textId="77777777" w:rsidR="00427E45" w:rsidRPr="00EB6C97" w:rsidRDefault="00427E45" w:rsidP="00510D06">
            <w:pPr>
              <w:spacing w:line="480" w:lineRule="auto"/>
              <w:jc w:val="center"/>
            </w:pPr>
            <w:r w:rsidRPr="00EB6C97">
              <w:t>.</w:t>
            </w:r>
            <w:r>
              <w:t>210</w:t>
            </w:r>
          </w:p>
        </w:tc>
      </w:tr>
      <w:tr w:rsidR="00427E45" w:rsidRPr="00EB6C97" w14:paraId="1FB5FA13" w14:textId="77777777" w:rsidTr="00427E45">
        <w:trPr>
          <w:trHeight w:val="255"/>
        </w:trPr>
        <w:tc>
          <w:tcPr>
            <w:tcW w:w="3162" w:type="dxa"/>
            <w:tcBorders>
              <w:top w:val="nil"/>
              <w:left w:val="nil"/>
              <w:right w:val="nil"/>
            </w:tcBorders>
            <w:shd w:val="clear" w:color="auto" w:fill="auto"/>
            <w:noWrap/>
            <w:vAlign w:val="bottom"/>
          </w:tcPr>
          <w:p w14:paraId="0733AC71" w14:textId="77777777" w:rsidR="00427E45" w:rsidRPr="00EB6C97" w:rsidRDefault="00427E45" w:rsidP="00CC3FD2">
            <w:pPr>
              <w:spacing w:line="480" w:lineRule="auto"/>
            </w:pPr>
            <w:r>
              <w:t>Log(Subjective mean)</w:t>
            </w:r>
            <w:r w:rsidRPr="00EB6C97">
              <w:t xml:space="preserve"> </w:t>
            </w:r>
          </w:p>
        </w:tc>
        <w:tc>
          <w:tcPr>
            <w:tcW w:w="376" w:type="dxa"/>
            <w:tcBorders>
              <w:top w:val="nil"/>
              <w:left w:val="nil"/>
              <w:right w:val="nil"/>
            </w:tcBorders>
            <w:shd w:val="clear" w:color="auto" w:fill="auto"/>
            <w:noWrap/>
            <w:vAlign w:val="bottom"/>
          </w:tcPr>
          <w:p w14:paraId="646B21BF" w14:textId="77777777" w:rsidR="00427E45" w:rsidRPr="00EB6C97" w:rsidRDefault="00427E45" w:rsidP="009E5D97">
            <w:pPr>
              <w:spacing w:line="480" w:lineRule="auto"/>
            </w:pPr>
          </w:p>
        </w:tc>
        <w:tc>
          <w:tcPr>
            <w:tcW w:w="1056" w:type="dxa"/>
            <w:tcBorders>
              <w:top w:val="nil"/>
              <w:left w:val="nil"/>
              <w:right w:val="nil"/>
            </w:tcBorders>
            <w:shd w:val="clear" w:color="auto" w:fill="auto"/>
            <w:noWrap/>
          </w:tcPr>
          <w:p w14:paraId="7CFA8D27" w14:textId="77777777" w:rsidR="00427E45" w:rsidRPr="00EB6C97" w:rsidRDefault="00427E45" w:rsidP="00005AD3">
            <w:pPr>
              <w:spacing w:line="480" w:lineRule="auto"/>
              <w:jc w:val="center"/>
            </w:pPr>
            <w:r w:rsidRPr="00EB6C97">
              <w:t>0.</w:t>
            </w:r>
            <w:r>
              <w:t>08</w:t>
            </w:r>
          </w:p>
        </w:tc>
        <w:tc>
          <w:tcPr>
            <w:tcW w:w="1067" w:type="dxa"/>
            <w:tcBorders>
              <w:top w:val="nil"/>
              <w:left w:val="nil"/>
              <w:right w:val="nil"/>
            </w:tcBorders>
            <w:shd w:val="clear" w:color="auto" w:fill="auto"/>
            <w:noWrap/>
          </w:tcPr>
          <w:p w14:paraId="3305F92B" w14:textId="77777777" w:rsidR="00427E45" w:rsidRPr="00EB6C97" w:rsidRDefault="00427E45" w:rsidP="00005AD3">
            <w:pPr>
              <w:spacing w:line="480" w:lineRule="auto"/>
              <w:jc w:val="center"/>
            </w:pPr>
            <w:r w:rsidRPr="00EB6C97">
              <w:t>0.</w:t>
            </w:r>
            <w:r>
              <w:t>49</w:t>
            </w:r>
          </w:p>
        </w:tc>
        <w:tc>
          <w:tcPr>
            <w:tcW w:w="276" w:type="dxa"/>
            <w:tcBorders>
              <w:top w:val="nil"/>
              <w:left w:val="nil"/>
              <w:right w:val="nil"/>
            </w:tcBorders>
            <w:shd w:val="clear" w:color="auto" w:fill="auto"/>
            <w:noWrap/>
            <w:vAlign w:val="bottom"/>
          </w:tcPr>
          <w:p w14:paraId="0734C4F6" w14:textId="77777777" w:rsidR="00427E45" w:rsidRPr="00EB6C97" w:rsidRDefault="00427E45" w:rsidP="009E5D97">
            <w:pPr>
              <w:spacing w:line="480" w:lineRule="auto"/>
            </w:pPr>
          </w:p>
        </w:tc>
        <w:tc>
          <w:tcPr>
            <w:tcW w:w="876" w:type="dxa"/>
            <w:tcBorders>
              <w:top w:val="nil"/>
              <w:left w:val="nil"/>
              <w:right w:val="nil"/>
            </w:tcBorders>
            <w:shd w:val="clear" w:color="auto" w:fill="auto"/>
            <w:noWrap/>
          </w:tcPr>
          <w:p w14:paraId="0E74B8C8" w14:textId="77777777" w:rsidR="00427E45" w:rsidRPr="00EB6C97" w:rsidRDefault="00427E45" w:rsidP="00005AD3">
            <w:pPr>
              <w:spacing w:line="480" w:lineRule="auto"/>
              <w:jc w:val="center"/>
            </w:pPr>
            <w:r w:rsidRPr="00EB6C97">
              <w:t>0.</w:t>
            </w:r>
            <w:r>
              <w:t>03</w:t>
            </w:r>
          </w:p>
        </w:tc>
        <w:tc>
          <w:tcPr>
            <w:tcW w:w="1160" w:type="dxa"/>
            <w:tcBorders>
              <w:top w:val="nil"/>
              <w:left w:val="nil"/>
              <w:right w:val="nil"/>
            </w:tcBorders>
            <w:shd w:val="clear" w:color="auto" w:fill="auto"/>
            <w:noWrap/>
          </w:tcPr>
          <w:p w14:paraId="2EE198F7" w14:textId="77777777" w:rsidR="00427E45" w:rsidRPr="00EB6C97" w:rsidRDefault="00427E45" w:rsidP="00510D06">
            <w:pPr>
              <w:spacing w:line="480" w:lineRule="auto"/>
              <w:jc w:val="center"/>
            </w:pPr>
            <w:r w:rsidRPr="00EB6C97">
              <w:t>.</w:t>
            </w:r>
            <w:r>
              <w:t>863</w:t>
            </w:r>
          </w:p>
        </w:tc>
      </w:tr>
      <w:tr w:rsidR="00427E45" w:rsidRPr="00EB6C97" w14:paraId="309C7F55" w14:textId="77777777" w:rsidTr="00427E45">
        <w:trPr>
          <w:trHeight w:val="255"/>
        </w:trPr>
        <w:tc>
          <w:tcPr>
            <w:tcW w:w="3162" w:type="dxa"/>
            <w:tcBorders>
              <w:top w:val="nil"/>
              <w:left w:val="nil"/>
              <w:right w:val="nil"/>
            </w:tcBorders>
            <w:shd w:val="clear" w:color="auto" w:fill="auto"/>
            <w:noWrap/>
            <w:vAlign w:val="bottom"/>
          </w:tcPr>
          <w:p w14:paraId="2347632D" w14:textId="77777777" w:rsidR="00427E45" w:rsidRPr="00EB6C97" w:rsidRDefault="00427E45" w:rsidP="009E5D97">
            <w:pPr>
              <w:spacing w:line="480" w:lineRule="auto"/>
            </w:pPr>
            <w:r w:rsidRPr="00EB6C97">
              <w:t>Fees</w:t>
            </w:r>
          </w:p>
        </w:tc>
        <w:tc>
          <w:tcPr>
            <w:tcW w:w="376" w:type="dxa"/>
            <w:tcBorders>
              <w:top w:val="nil"/>
              <w:left w:val="nil"/>
              <w:right w:val="nil"/>
            </w:tcBorders>
            <w:shd w:val="clear" w:color="auto" w:fill="auto"/>
            <w:noWrap/>
            <w:vAlign w:val="bottom"/>
          </w:tcPr>
          <w:p w14:paraId="04B478A3" w14:textId="77777777" w:rsidR="00427E45" w:rsidRPr="00EB6C97" w:rsidRDefault="00427E45" w:rsidP="009E5D97">
            <w:pPr>
              <w:spacing w:line="480" w:lineRule="auto"/>
            </w:pPr>
          </w:p>
        </w:tc>
        <w:tc>
          <w:tcPr>
            <w:tcW w:w="1056" w:type="dxa"/>
            <w:tcBorders>
              <w:top w:val="nil"/>
              <w:left w:val="nil"/>
              <w:right w:val="nil"/>
            </w:tcBorders>
            <w:shd w:val="clear" w:color="auto" w:fill="auto"/>
            <w:noWrap/>
          </w:tcPr>
          <w:p w14:paraId="1A84BD0A" w14:textId="77777777" w:rsidR="00427E45" w:rsidRPr="00EB6C97" w:rsidRDefault="00427E45" w:rsidP="00510D06">
            <w:pPr>
              <w:spacing w:line="480" w:lineRule="auto"/>
              <w:jc w:val="center"/>
            </w:pPr>
            <w:r>
              <w:t>0.61</w:t>
            </w:r>
          </w:p>
        </w:tc>
        <w:tc>
          <w:tcPr>
            <w:tcW w:w="1067" w:type="dxa"/>
            <w:tcBorders>
              <w:top w:val="nil"/>
              <w:left w:val="nil"/>
              <w:right w:val="nil"/>
            </w:tcBorders>
            <w:shd w:val="clear" w:color="auto" w:fill="auto"/>
            <w:noWrap/>
          </w:tcPr>
          <w:p w14:paraId="7154E878" w14:textId="77777777" w:rsidR="00427E45" w:rsidRPr="00EB6C97" w:rsidRDefault="00427E45" w:rsidP="00005AD3">
            <w:pPr>
              <w:spacing w:line="480" w:lineRule="auto"/>
              <w:jc w:val="center"/>
            </w:pPr>
            <w:r>
              <w:t>0.36</w:t>
            </w:r>
          </w:p>
        </w:tc>
        <w:tc>
          <w:tcPr>
            <w:tcW w:w="276" w:type="dxa"/>
            <w:tcBorders>
              <w:top w:val="nil"/>
              <w:left w:val="nil"/>
              <w:right w:val="nil"/>
            </w:tcBorders>
            <w:shd w:val="clear" w:color="auto" w:fill="auto"/>
            <w:noWrap/>
            <w:vAlign w:val="bottom"/>
          </w:tcPr>
          <w:p w14:paraId="61673A81" w14:textId="77777777" w:rsidR="00427E45" w:rsidRPr="00EB6C97" w:rsidRDefault="00427E45" w:rsidP="009E5D97">
            <w:pPr>
              <w:spacing w:line="480" w:lineRule="auto"/>
            </w:pPr>
          </w:p>
        </w:tc>
        <w:tc>
          <w:tcPr>
            <w:tcW w:w="876" w:type="dxa"/>
            <w:tcBorders>
              <w:top w:val="nil"/>
              <w:left w:val="nil"/>
              <w:right w:val="nil"/>
            </w:tcBorders>
            <w:shd w:val="clear" w:color="auto" w:fill="auto"/>
            <w:noWrap/>
          </w:tcPr>
          <w:p w14:paraId="503C4AE4" w14:textId="77777777" w:rsidR="00427E45" w:rsidRPr="00EB6C97" w:rsidRDefault="00427E45" w:rsidP="00510D06">
            <w:pPr>
              <w:spacing w:line="480" w:lineRule="auto"/>
              <w:jc w:val="center"/>
            </w:pPr>
            <w:r>
              <w:t>2</w:t>
            </w:r>
            <w:r w:rsidRPr="00EB6C97">
              <w:t>.</w:t>
            </w:r>
            <w:r>
              <w:t>87</w:t>
            </w:r>
          </w:p>
        </w:tc>
        <w:tc>
          <w:tcPr>
            <w:tcW w:w="1160" w:type="dxa"/>
            <w:tcBorders>
              <w:top w:val="nil"/>
              <w:left w:val="nil"/>
              <w:right w:val="nil"/>
            </w:tcBorders>
            <w:shd w:val="clear" w:color="auto" w:fill="auto"/>
            <w:noWrap/>
          </w:tcPr>
          <w:p w14:paraId="3411F97A" w14:textId="77777777" w:rsidR="00427E45" w:rsidRPr="00EB6C97" w:rsidRDefault="00427E45" w:rsidP="00510D06">
            <w:pPr>
              <w:spacing w:line="480" w:lineRule="auto"/>
              <w:jc w:val="center"/>
            </w:pPr>
            <w:r>
              <w:t>.090</w:t>
            </w:r>
          </w:p>
        </w:tc>
      </w:tr>
      <w:tr w:rsidR="00427E45" w:rsidRPr="00EB6C97" w14:paraId="29523C7C" w14:textId="77777777" w:rsidTr="00427E45">
        <w:trPr>
          <w:trHeight w:val="255"/>
        </w:trPr>
        <w:tc>
          <w:tcPr>
            <w:tcW w:w="3162" w:type="dxa"/>
            <w:tcBorders>
              <w:top w:val="nil"/>
              <w:left w:val="nil"/>
              <w:right w:val="nil"/>
            </w:tcBorders>
            <w:shd w:val="clear" w:color="auto" w:fill="auto"/>
            <w:noWrap/>
            <w:vAlign w:val="bottom"/>
          </w:tcPr>
          <w:p w14:paraId="7ECDBAB0" w14:textId="77777777" w:rsidR="00427E45" w:rsidRPr="00EB6C97" w:rsidRDefault="00427E45" w:rsidP="002C3284">
            <w:pPr>
              <w:spacing w:line="480" w:lineRule="auto"/>
            </w:pPr>
            <w:r>
              <w:t>Age</w:t>
            </w:r>
          </w:p>
        </w:tc>
        <w:tc>
          <w:tcPr>
            <w:tcW w:w="376" w:type="dxa"/>
            <w:tcBorders>
              <w:top w:val="nil"/>
              <w:left w:val="nil"/>
              <w:right w:val="nil"/>
            </w:tcBorders>
            <w:shd w:val="clear" w:color="auto" w:fill="auto"/>
            <w:noWrap/>
            <w:vAlign w:val="bottom"/>
          </w:tcPr>
          <w:p w14:paraId="357FF7D6" w14:textId="77777777" w:rsidR="00427E45" w:rsidRPr="00EB6C97" w:rsidRDefault="00427E45" w:rsidP="002C3284">
            <w:pPr>
              <w:spacing w:line="480" w:lineRule="auto"/>
            </w:pPr>
          </w:p>
        </w:tc>
        <w:tc>
          <w:tcPr>
            <w:tcW w:w="1056" w:type="dxa"/>
            <w:tcBorders>
              <w:top w:val="nil"/>
              <w:left w:val="nil"/>
              <w:right w:val="nil"/>
            </w:tcBorders>
            <w:shd w:val="clear" w:color="auto" w:fill="auto"/>
            <w:noWrap/>
          </w:tcPr>
          <w:p w14:paraId="09539700" w14:textId="77777777" w:rsidR="00427E45" w:rsidRPr="00EB6C97" w:rsidRDefault="00427E45" w:rsidP="002976BB">
            <w:pPr>
              <w:spacing w:line="480" w:lineRule="auto"/>
              <w:jc w:val="center"/>
            </w:pPr>
            <w:r>
              <w:t>-0.04</w:t>
            </w:r>
          </w:p>
        </w:tc>
        <w:tc>
          <w:tcPr>
            <w:tcW w:w="1067" w:type="dxa"/>
            <w:tcBorders>
              <w:top w:val="nil"/>
              <w:left w:val="nil"/>
              <w:right w:val="nil"/>
            </w:tcBorders>
            <w:shd w:val="clear" w:color="auto" w:fill="auto"/>
            <w:noWrap/>
          </w:tcPr>
          <w:p w14:paraId="66D48EB3" w14:textId="77777777" w:rsidR="00427E45" w:rsidRPr="00EB6C97" w:rsidRDefault="00427E45" w:rsidP="002976BB">
            <w:pPr>
              <w:spacing w:line="480" w:lineRule="auto"/>
              <w:jc w:val="center"/>
            </w:pPr>
            <w:r>
              <w:t>0.03</w:t>
            </w:r>
          </w:p>
        </w:tc>
        <w:tc>
          <w:tcPr>
            <w:tcW w:w="276" w:type="dxa"/>
            <w:tcBorders>
              <w:top w:val="nil"/>
              <w:left w:val="nil"/>
              <w:right w:val="nil"/>
            </w:tcBorders>
            <w:shd w:val="clear" w:color="auto" w:fill="auto"/>
            <w:noWrap/>
            <w:vAlign w:val="bottom"/>
          </w:tcPr>
          <w:p w14:paraId="03734F9C" w14:textId="77777777" w:rsidR="00427E45" w:rsidRPr="00EB6C97" w:rsidRDefault="00427E45" w:rsidP="002C3284">
            <w:pPr>
              <w:spacing w:line="480" w:lineRule="auto"/>
            </w:pPr>
          </w:p>
        </w:tc>
        <w:tc>
          <w:tcPr>
            <w:tcW w:w="876" w:type="dxa"/>
            <w:tcBorders>
              <w:top w:val="nil"/>
              <w:left w:val="nil"/>
              <w:right w:val="nil"/>
            </w:tcBorders>
            <w:shd w:val="clear" w:color="auto" w:fill="auto"/>
            <w:noWrap/>
          </w:tcPr>
          <w:p w14:paraId="79C1BA55" w14:textId="77777777" w:rsidR="00427E45" w:rsidRPr="00EB6C97" w:rsidRDefault="00427E45" w:rsidP="00510D06">
            <w:pPr>
              <w:spacing w:line="480" w:lineRule="auto"/>
              <w:jc w:val="center"/>
            </w:pPr>
            <w:r>
              <w:t>1</w:t>
            </w:r>
            <w:r w:rsidRPr="00EB6C97">
              <w:t>.</w:t>
            </w:r>
            <w:r>
              <w:t>56</w:t>
            </w:r>
          </w:p>
        </w:tc>
        <w:tc>
          <w:tcPr>
            <w:tcW w:w="1160" w:type="dxa"/>
            <w:tcBorders>
              <w:top w:val="nil"/>
              <w:left w:val="nil"/>
              <w:right w:val="nil"/>
            </w:tcBorders>
            <w:shd w:val="clear" w:color="auto" w:fill="auto"/>
            <w:noWrap/>
          </w:tcPr>
          <w:p w14:paraId="18164498" w14:textId="77777777" w:rsidR="00427E45" w:rsidRPr="00EB6C97" w:rsidRDefault="00427E45" w:rsidP="00510D06">
            <w:pPr>
              <w:spacing w:line="480" w:lineRule="auto"/>
              <w:jc w:val="center"/>
            </w:pPr>
            <w:r>
              <w:t>.211</w:t>
            </w:r>
          </w:p>
        </w:tc>
      </w:tr>
      <w:tr w:rsidR="00427E45" w:rsidRPr="00EB6C97" w14:paraId="0ECA5D0B" w14:textId="77777777" w:rsidTr="00427E45">
        <w:trPr>
          <w:trHeight w:val="255"/>
        </w:trPr>
        <w:tc>
          <w:tcPr>
            <w:tcW w:w="3162" w:type="dxa"/>
            <w:tcBorders>
              <w:top w:val="nil"/>
              <w:left w:val="nil"/>
              <w:right w:val="nil"/>
            </w:tcBorders>
            <w:shd w:val="clear" w:color="auto" w:fill="auto"/>
            <w:noWrap/>
            <w:vAlign w:val="bottom"/>
          </w:tcPr>
          <w:p w14:paraId="52E71C8A" w14:textId="77777777" w:rsidR="00427E45" w:rsidRPr="00EB6C97" w:rsidRDefault="00427E45" w:rsidP="009E5D97">
            <w:pPr>
              <w:spacing w:line="480" w:lineRule="auto"/>
            </w:pPr>
            <w:r>
              <w:t>Gender</w:t>
            </w:r>
          </w:p>
        </w:tc>
        <w:tc>
          <w:tcPr>
            <w:tcW w:w="376" w:type="dxa"/>
            <w:tcBorders>
              <w:top w:val="nil"/>
              <w:left w:val="nil"/>
              <w:right w:val="nil"/>
            </w:tcBorders>
            <w:shd w:val="clear" w:color="auto" w:fill="auto"/>
            <w:noWrap/>
            <w:vAlign w:val="bottom"/>
          </w:tcPr>
          <w:p w14:paraId="073EBC84" w14:textId="77777777" w:rsidR="00427E45" w:rsidRPr="00EB6C97" w:rsidRDefault="00427E45" w:rsidP="009E5D97">
            <w:pPr>
              <w:spacing w:line="480" w:lineRule="auto"/>
            </w:pPr>
          </w:p>
        </w:tc>
        <w:tc>
          <w:tcPr>
            <w:tcW w:w="1056" w:type="dxa"/>
            <w:tcBorders>
              <w:top w:val="nil"/>
              <w:left w:val="nil"/>
              <w:right w:val="nil"/>
            </w:tcBorders>
            <w:shd w:val="clear" w:color="auto" w:fill="auto"/>
            <w:noWrap/>
          </w:tcPr>
          <w:p w14:paraId="0CD2DA64" w14:textId="77777777" w:rsidR="00427E45" w:rsidRPr="00EB6C97" w:rsidRDefault="00427E45" w:rsidP="00510D06">
            <w:pPr>
              <w:spacing w:line="480" w:lineRule="auto"/>
              <w:jc w:val="center"/>
            </w:pPr>
            <w:r>
              <w:t>1.21</w:t>
            </w:r>
          </w:p>
        </w:tc>
        <w:tc>
          <w:tcPr>
            <w:tcW w:w="1067" w:type="dxa"/>
            <w:tcBorders>
              <w:top w:val="nil"/>
              <w:left w:val="nil"/>
              <w:right w:val="nil"/>
            </w:tcBorders>
            <w:shd w:val="clear" w:color="auto" w:fill="auto"/>
            <w:noWrap/>
          </w:tcPr>
          <w:p w14:paraId="1010D7EB" w14:textId="77777777" w:rsidR="00427E45" w:rsidRPr="00EB6C97" w:rsidRDefault="00427E45" w:rsidP="00BD0103">
            <w:pPr>
              <w:spacing w:line="480" w:lineRule="auto"/>
              <w:jc w:val="center"/>
            </w:pPr>
            <w:r>
              <w:t>0.21</w:t>
            </w:r>
          </w:p>
        </w:tc>
        <w:tc>
          <w:tcPr>
            <w:tcW w:w="276" w:type="dxa"/>
            <w:tcBorders>
              <w:top w:val="nil"/>
              <w:left w:val="nil"/>
              <w:right w:val="nil"/>
            </w:tcBorders>
            <w:shd w:val="clear" w:color="auto" w:fill="auto"/>
            <w:noWrap/>
            <w:vAlign w:val="bottom"/>
          </w:tcPr>
          <w:p w14:paraId="7137FE93" w14:textId="77777777" w:rsidR="00427E45" w:rsidRPr="00EB6C97" w:rsidRDefault="00427E45" w:rsidP="009E5D97">
            <w:pPr>
              <w:spacing w:line="480" w:lineRule="auto"/>
            </w:pPr>
          </w:p>
        </w:tc>
        <w:tc>
          <w:tcPr>
            <w:tcW w:w="876" w:type="dxa"/>
            <w:tcBorders>
              <w:top w:val="nil"/>
              <w:left w:val="nil"/>
              <w:right w:val="nil"/>
            </w:tcBorders>
            <w:shd w:val="clear" w:color="auto" w:fill="auto"/>
            <w:noWrap/>
          </w:tcPr>
          <w:p w14:paraId="0C2E540D" w14:textId="77777777" w:rsidR="00427E45" w:rsidRPr="00EB6C97" w:rsidRDefault="00427E45" w:rsidP="00510D06">
            <w:pPr>
              <w:spacing w:line="480" w:lineRule="auto"/>
              <w:jc w:val="center"/>
            </w:pPr>
            <w:r>
              <w:t>33.03</w:t>
            </w:r>
          </w:p>
        </w:tc>
        <w:tc>
          <w:tcPr>
            <w:tcW w:w="1160" w:type="dxa"/>
            <w:tcBorders>
              <w:top w:val="nil"/>
              <w:left w:val="nil"/>
              <w:right w:val="nil"/>
            </w:tcBorders>
            <w:shd w:val="clear" w:color="auto" w:fill="auto"/>
            <w:noWrap/>
          </w:tcPr>
          <w:p w14:paraId="685B39EE" w14:textId="77777777" w:rsidR="00427E45" w:rsidRPr="00EB6C97" w:rsidRDefault="00427E45" w:rsidP="009E5D97">
            <w:pPr>
              <w:spacing w:line="480" w:lineRule="auto"/>
              <w:jc w:val="center"/>
            </w:pPr>
            <w:r>
              <w:t>&lt;.001***</w:t>
            </w:r>
          </w:p>
        </w:tc>
      </w:tr>
    </w:tbl>
    <w:p w14:paraId="046032F6" w14:textId="77777777" w:rsidR="00056C1D" w:rsidRPr="00EB6C97" w:rsidRDefault="00056C1D" w:rsidP="00056C1D">
      <w:pPr>
        <w:rPr>
          <w:i/>
        </w:rPr>
      </w:pPr>
    </w:p>
    <w:p w14:paraId="798FB12D" w14:textId="77777777" w:rsidR="00056C1D" w:rsidRPr="00EB6C97" w:rsidRDefault="00056C1D" w:rsidP="00056C1D">
      <w:pPr>
        <w:rPr>
          <w:i/>
        </w:rPr>
      </w:pPr>
      <w:r w:rsidRPr="00EB6C97">
        <w:rPr>
          <w:i/>
        </w:rPr>
        <w:t xml:space="preserve">Difficulty of repaying the debt </w:t>
      </w:r>
    </w:p>
    <w:p w14:paraId="188CF2D4" w14:textId="77777777" w:rsidR="00056C1D" w:rsidRPr="00EB6C97" w:rsidRDefault="00056C1D" w:rsidP="00056C1D">
      <w:pPr>
        <w:rPr>
          <w:i/>
        </w:rPr>
      </w:pPr>
    </w:p>
    <w:tbl>
      <w:tblPr>
        <w:tblW w:w="7973" w:type="dxa"/>
        <w:tblLook w:val="0000" w:firstRow="0" w:lastRow="0" w:firstColumn="0" w:lastColumn="0" w:noHBand="0" w:noVBand="0"/>
      </w:tblPr>
      <w:tblGrid>
        <w:gridCol w:w="3162"/>
        <w:gridCol w:w="376"/>
        <w:gridCol w:w="1056"/>
        <w:gridCol w:w="1067"/>
        <w:gridCol w:w="276"/>
        <w:gridCol w:w="876"/>
        <w:gridCol w:w="1160"/>
      </w:tblGrid>
      <w:tr w:rsidR="00427E45" w:rsidRPr="00EB6C97" w14:paraId="61734B1B" w14:textId="77777777" w:rsidTr="00427E45">
        <w:trPr>
          <w:trHeight w:val="255"/>
        </w:trPr>
        <w:tc>
          <w:tcPr>
            <w:tcW w:w="3162" w:type="dxa"/>
            <w:tcBorders>
              <w:left w:val="nil"/>
              <w:bottom w:val="nil"/>
              <w:right w:val="nil"/>
            </w:tcBorders>
            <w:shd w:val="clear" w:color="auto" w:fill="auto"/>
            <w:noWrap/>
            <w:vAlign w:val="bottom"/>
          </w:tcPr>
          <w:p w14:paraId="724C5CA5" w14:textId="77777777" w:rsidR="00427E45" w:rsidRPr="00EB6C97" w:rsidRDefault="00427E45" w:rsidP="00856C09">
            <w:pPr>
              <w:spacing w:line="480" w:lineRule="auto"/>
            </w:pPr>
            <w:r>
              <w:t>Subjective r</w:t>
            </w:r>
            <w:r w:rsidRPr="00EB6C97">
              <w:t>ank</w:t>
            </w:r>
          </w:p>
        </w:tc>
        <w:tc>
          <w:tcPr>
            <w:tcW w:w="376" w:type="dxa"/>
            <w:tcBorders>
              <w:left w:val="nil"/>
              <w:bottom w:val="nil"/>
              <w:right w:val="nil"/>
            </w:tcBorders>
            <w:shd w:val="clear" w:color="auto" w:fill="auto"/>
            <w:noWrap/>
            <w:vAlign w:val="bottom"/>
          </w:tcPr>
          <w:p w14:paraId="768B1788" w14:textId="77777777" w:rsidR="00427E45" w:rsidRPr="00EB6C97" w:rsidRDefault="00427E45" w:rsidP="009E5D97">
            <w:pPr>
              <w:spacing w:line="480" w:lineRule="auto"/>
            </w:pPr>
          </w:p>
        </w:tc>
        <w:tc>
          <w:tcPr>
            <w:tcW w:w="1056" w:type="dxa"/>
            <w:tcBorders>
              <w:left w:val="nil"/>
              <w:bottom w:val="nil"/>
              <w:right w:val="nil"/>
            </w:tcBorders>
            <w:shd w:val="clear" w:color="auto" w:fill="auto"/>
            <w:noWrap/>
          </w:tcPr>
          <w:p w14:paraId="5112A455" w14:textId="77777777" w:rsidR="00427E45" w:rsidRPr="00EB6C97" w:rsidRDefault="00427E45" w:rsidP="00510D06">
            <w:pPr>
              <w:spacing w:line="480" w:lineRule="auto"/>
              <w:jc w:val="center"/>
            </w:pPr>
            <w:r>
              <w:t>1</w:t>
            </w:r>
            <w:r w:rsidRPr="00EB6C97">
              <w:t>.</w:t>
            </w:r>
            <w:r>
              <w:t>79</w:t>
            </w:r>
          </w:p>
        </w:tc>
        <w:tc>
          <w:tcPr>
            <w:tcW w:w="1067" w:type="dxa"/>
            <w:tcBorders>
              <w:left w:val="nil"/>
              <w:bottom w:val="nil"/>
              <w:right w:val="nil"/>
            </w:tcBorders>
            <w:shd w:val="clear" w:color="auto" w:fill="auto"/>
            <w:noWrap/>
          </w:tcPr>
          <w:p w14:paraId="53372852" w14:textId="77777777" w:rsidR="00427E45" w:rsidRPr="00EB6C97" w:rsidRDefault="00427E45" w:rsidP="00510D06">
            <w:pPr>
              <w:spacing w:line="480" w:lineRule="auto"/>
              <w:jc w:val="center"/>
            </w:pPr>
            <w:r w:rsidRPr="00EB6C97">
              <w:t>0.</w:t>
            </w:r>
            <w:r>
              <w:t>54</w:t>
            </w:r>
          </w:p>
        </w:tc>
        <w:tc>
          <w:tcPr>
            <w:tcW w:w="276" w:type="dxa"/>
            <w:tcBorders>
              <w:left w:val="nil"/>
              <w:bottom w:val="nil"/>
              <w:right w:val="nil"/>
            </w:tcBorders>
            <w:shd w:val="clear" w:color="auto" w:fill="auto"/>
            <w:noWrap/>
            <w:vAlign w:val="bottom"/>
          </w:tcPr>
          <w:p w14:paraId="0612AAA8" w14:textId="77777777" w:rsidR="00427E45" w:rsidRPr="00EB6C97" w:rsidRDefault="00427E45" w:rsidP="009E5D97">
            <w:pPr>
              <w:spacing w:line="480" w:lineRule="auto"/>
            </w:pPr>
          </w:p>
        </w:tc>
        <w:tc>
          <w:tcPr>
            <w:tcW w:w="876" w:type="dxa"/>
            <w:tcBorders>
              <w:left w:val="nil"/>
              <w:bottom w:val="nil"/>
              <w:right w:val="nil"/>
            </w:tcBorders>
            <w:shd w:val="clear" w:color="auto" w:fill="auto"/>
            <w:noWrap/>
          </w:tcPr>
          <w:p w14:paraId="1529B2D8" w14:textId="77777777" w:rsidR="00427E45" w:rsidRPr="00EB6C97" w:rsidRDefault="00427E45" w:rsidP="004A009F">
            <w:pPr>
              <w:spacing w:line="480" w:lineRule="auto"/>
              <w:jc w:val="center"/>
            </w:pPr>
            <w:r>
              <w:t>11</w:t>
            </w:r>
            <w:r w:rsidRPr="00EB6C97">
              <w:t>.</w:t>
            </w:r>
            <w:r>
              <w:t>12</w:t>
            </w:r>
          </w:p>
        </w:tc>
        <w:tc>
          <w:tcPr>
            <w:tcW w:w="1160" w:type="dxa"/>
            <w:tcBorders>
              <w:left w:val="nil"/>
              <w:bottom w:val="nil"/>
              <w:right w:val="nil"/>
            </w:tcBorders>
            <w:shd w:val="clear" w:color="auto" w:fill="auto"/>
            <w:noWrap/>
          </w:tcPr>
          <w:p w14:paraId="7BBECAB4" w14:textId="77777777" w:rsidR="00427E45" w:rsidRPr="00EB6C97" w:rsidRDefault="00427E45" w:rsidP="009E5D97">
            <w:pPr>
              <w:spacing w:line="480" w:lineRule="auto"/>
              <w:jc w:val="center"/>
            </w:pPr>
            <w:r w:rsidRPr="00EB6C97">
              <w:t>&lt;.001</w:t>
            </w:r>
            <w:r>
              <w:t>***</w:t>
            </w:r>
          </w:p>
        </w:tc>
      </w:tr>
      <w:tr w:rsidR="00427E45" w:rsidRPr="00EB6C97" w14:paraId="27F79029" w14:textId="77777777" w:rsidTr="00427E45">
        <w:trPr>
          <w:trHeight w:val="255"/>
        </w:trPr>
        <w:tc>
          <w:tcPr>
            <w:tcW w:w="3162" w:type="dxa"/>
            <w:tcBorders>
              <w:top w:val="nil"/>
              <w:left w:val="nil"/>
              <w:right w:val="nil"/>
            </w:tcBorders>
            <w:shd w:val="clear" w:color="auto" w:fill="auto"/>
            <w:noWrap/>
            <w:vAlign w:val="bottom"/>
          </w:tcPr>
          <w:p w14:paraId="1F15446B" w14:textId="77777777" w:rsidR="00427E45" w:rsidRPr="00EB6C97" w:rsidRDefault="00427E45" w:rsidP="00CC3FD2">
            <w:pPr>
              <w:spacing w:line="480" w:lineRule="auto"/>
            </w:pPr>
            <w:r>
              <w:t>Log(Anticipated debt)</w:t>
            </w:r>
          </w:p>
        </w:tc>
        <w:tc>
          <w:tcPr>
            <w:tcW w:w="376" w:type="dxa"/>
            <w:tcBorders>
              <w:top w:val="nil"/>
              <w:left w:val="nil"/>
              <w:right w:val="nil"/>
            </w:tcBorders>
            <w:shd w:val="clear" w:color="auto" w:fill="auto"/>
            <w:noWrap/>
            <w:vAlign w:val="bottom"/>
          </w:tcPr>
          <w:p w14:paraId="0DEE8F25" w14:textId="77777777" w:rsidR="00427E45" w:rsidRPr="00EB6C97" w:rsidRDefault="00427E45" w:rsidP="009E5D97">
            <w:pPr>
              <w:spacing w:line="480" w:lineRule="auto"/>
            </w:pPr>
          </w:p>
        </w:tc>
        <w:tc>
          <w:tcPr>
            <w:tcW w:w="1056" w:type="dxa"/>
            <w:tcBorders>
              <w:top w:val="nil"/>
              <w:left w:val="nil"/>
              <w:right w:val="nil"/>
            </w:tcBorders>
            <w:shd w:val="clear" w:color="auto" w:fill="auto"/>
            <w:noWrap/>
          </w:tcPr>
          <w:p w14:paraId="13F642DB" w14:textId="77777777" w:rsidR="00427E45" w:rsidRPr="00EB6C97" w:rsidRDefault="00427E45" w:rsidP="004A009F">
            <w:pPr>
              <w:spacing w:line="480" w:lineRule="auto"/>
              <w:jc w:val="center"/>
            </w:pPr>
            <w:r w:rsidRPr="00EB6C97">
              <w:t>0.</w:t>
            </w:r>
            <w:r>
              <w:t>39</w:t>
            </w:r>
          </w:p>
        </w:tc>
        <w:tc>
          <w:tcPr>
            <w:tcW w:w="1067" w:type="dxa"/>
            <w:tcBorders>
              <w:top w:val="nil"/>
              <w:left w:val="nil"/>
              <w:right w:val="nil"/>
            </w:tcBorders>
            <w:shd w:val="clear" w:color="auto" w:fill="auto"/>
            <w:noWrap/>
          </w:tcPr>
          <w:p w14:paraId="696F78D0" w14:textId="77777777" w:rsidR="00427E45" w:rsidRPr="00EB6C97" w:rsidRDefault="00427E45" w:rsidP="00005AD3">
            <w:pPr>
              <w:spacing w:line="480" w:lineRule="auto"/>
              <w:jc w:val="center"/>
            </w:pPr>
            <w:r w:rsidRPr="00EB6C97">
              <w:t>0.</w:t>
            </w:r>
            <w:r>
              <w:t>40</w:t>
            </w:r>
          </w:p>
        </w:tc>
        <w:tc>
          <w:tcPr>
            <w:tcW w:w="276" w:type="dxa"/>
            <w:tcBorders>
              <w:top w:val="nil"/>
              <w:left w:val="nil"/>
              <w:right w:val="nil"/>
            </w:tcBorders>
            <w:shd w:val="clear" w:color="auto" w:fill="auto"/>
            <w:noWrap/>
            <w:vAlign w:val="bottom"/>
          </w:tcPr>
          <w:p w14:paraId="747AB8AC" w14:textId="77777777" w:rsidR="00427E45" w:rsidRPr="00EB6C97" w:rsidRDefault="00427E45" w:rsidP="009E5D97">
            <w:pPr>
              <w:spacing w:line="480" w:lineRule="auto"/>
            </w:pPr>
          </w:p>
        </w:tc>
        <w:tc>
          <w:tcPr>
            <w:tcW w:w="876" w:type="dxa"/>
            <w:tcBorders>
              <w:top w:val="nil"/>
              <w:left w:val="nil"/>
              <w:right w:val="nil"/>
            </w:tcBorders>
            <w:shd w:val="clear" w:color="auto" w:fill="auto"/>
            <w:noWrap/>
          </w:tcPr>
          <w:p w14:paraId="230B9B04" w14:textId="77777777" w:rsidR="00427E45" w:rsidRPr="00EB6C97" w:rsidRDefault="00427E45" w:rsidP="004A009F">
            <w:pPr>
              <w:spacing w:line="480" w:lineRule="auto"/>
              <w:jc w:val="center"/>
            </w:pPr>
            <w:r>
              <w:t>0.94</w:t>
            </w:r>
          </w:p>
        </w:tc>
        <w:tc>
          <w:tcPr>
            <w:tcW w:w="1160" w:type="dxa"/>
            <w:tcBorders>
              <w:top w:val="nil"/>
              <w:left w:val="nil"/>
              <w:right w:val="nil"/>
            </w:tcBorders>
            <w:shd w:val="clear" w:color="auto" w:fill="auto"/>
            <w:noWrap/>
          </w:tcPr>
          <w:p w14:paraId="0F46BE19" w14:textId="77777777" w:rsidR="00427E45" w:rsidRPr="00EB6C97" w:rsidRDefault="00427E45" w:rsidP="004A009F">
            <w:pPr>
              <w:spacing w:line="480" w:lineRule="auto"/>
              <w:jc w:val="center"/>
            </w:pPr>
            <w:r>
              <w:t>.332</w:t>
            </w:r>
          </w:p>
        </w:tc>
      </w:tr>
      <w:tr w:rsidR="00427E45" w:rsidRPr="00EB6C97" w14:paraId="136C00AD" w14:textId="77777777" w:rsidTr="00427E45">
        <w:trPr>
          <w:trHeight w:val="255"/>
        </w:trPr>
        <w:tc>
          <w:tcPr>
            <w:tcW w:w="3162" w:type="dxa"/>
            <w:tcBorders>
              <w:top w:val="nil"/>
              <w:left w:val="nil"/>
              <w:right w:val="nil"/>
            </w:tcBorders>
            <w:shd w:val="clear" w:color="auto" w:fill="auto"/>
            <w:noWrap/>
            <w:vAlign w:val="bottom"/>
          </w:tcPr>
          <w:p w14:paraId="5F624EE2" w14:textId="77777777" w:rsidR="00427E45" w:rsidRPr="00EB6C97" w:rsidRDefault="00427E45" w:rsidP="00CC3FD2">
            <w:pPr>
              <w:spacing w:line="480" w:lineRule="auto"/>
            </w:pPr>
            <w:r>
              <w:t>Log(Subjective mean)</w:t>
            </w:r>
            <w:r w:rsidRPr="00EB6C97">
              <w:t xml:space="preserve"> </w:t>
            </w:r>
          </w:p>
        </w:tc>
        <w:tc>
          <w:tcPr>
            <w:tcW w:w="376" w:type="dxa"/>
            <w:tcBorders>
              <w:top w:val="nil"/>
              <w:left w:val="nil"/>
              <w:right w:val="nil"/>
            </w:tcBorders>
            <w:shd w:val="clear" w:color="auto" w:fill="auto"/>
            <w:noWrap/>
            <w:vAlign w:val="bottom"/>
          </w:tcPr>
          <w:p w14:paraId="597913B5" w14:textId="77777777" w:rsidR="00427E45" w:rsidRPr="00EB6C97" w:rsidRDefault="00427E45" w:rsidP="009E5D97">
            <w:pPr>
              <w:spacing w:line="480" w:lineRule="auto"/>
            </w:pPr>
          </w:p>
        </w:tc>
        <w:tc>
          <w:tcPr>
            <w:tcW w:w="1056" w:type="dxa"/>
            <w:tcBorders>
              <w:top w:val="nil"/>
              <w:left w:val="nil"/>
              <w:right w:val="nil"/>
            </w:tcBorders>
            <w:shd w:val="clear" w:color="auto" w:fill="auto"/>
            <w:noWrap/>
          </w:tcPr>
          <w:p w14:paraId="14F5FE44" w14:textId="77777777" w:rsidR="00427E45" w:rsidRPr="00EB6C97" w:rsidRDefault="00427E45" w:rsidP="00005AD3">
            <w:pPr>
              <w:spacing w:line="480" w:lineRule="auto"/>
              <w:jc w:val="center"/>
            </w:pPr>
            <w:r w:rsidRPr="00EB6C97">
              <w:t>0.</w:t>
            </w:r>
            <w:r>
              <w:t>16</w:t>
            </w:r>
          </w:p>
        </w:tc>
        <w:tc>
          <w:tcPr>
            <w:tcW w:w="1067" w:type="dxa"/>
            <w:tcBorders>
              <w:top w:val="nil"/>
              <w:left w:val="nil"/>
              <w:right w:val="nil"/>
            </w:tcBorders>
            <w:shd w:val="clear" w:color="auto" w:fill="auto"/>
            <w:noWrap/>
          </w:tcPr>
          <w:p w14:paraId="3C2845AE" w14:textId="77777777" w:rsidR="00427E45" w:rsidRPr="00EB6C97" w:rsidRDefault="00427E45" w:rsidP="00005AD3">
            <w:pPr>
              <w:spacing w:line="480" w:lineRule="auto"/>
              <w:jc w:val="center"/>
            </w:pPr>
            <w:r w:rsidRPr="00EB6C97">
              <w:t>0.</w:t>
            </w:r>
            <w:r>
              <w:t>49</w:t>
            </w:r>
          </w:p>
        </w:tc>
        <w:tc>
          <w:tcPr>
            <w:tcW w:w="276" w:type="dxa"/>
            <w:tcBorders>
              <w:top w:val="nil"/>
              <w:left w:val="nil"/>
              <w:right w:val="nil"/>
            </w:tcBorders>
            <w:shd w:val="clear" w:color="auto" w:fill="auto"/>
            <w:noWrap/>
            <w:vAlign w:val="bottom"/>
          </w:tcPr>
          <w:p w14:paraId="7005E8EB" w14:textId="77777777" w:rsidR="00427E45" w:rsidRPr="00EB6C97" w:rsidRDefault="00427E45" w:rsidP="009E5D97">
            <w:pPr>
              <w:spacing w:line="480" w:lineRule="auto"/>
            </w:pPr>
          </w:p>
        </w:tc>
        <w:tc>
          <w:tcPr>
            <w:tcW w:w="876" w:type="dxa"/>
            <w:tcBorders>
              <w:top w:val="nil"/>
              <w:left w:val="nil"/>
              <w:right w:val="nil"/>
            </w:tcBorders>
            <w:shd w:val="clear" w:color="auto" w:fill="auto"/>
            <w:noWrap/>
          </w:tcPr>
          <w:p w14:paraId="2DC56EDE" w14:textId="77777777" w:rsidR="00427E45" w:rsidRPr="00EB6C97" w:rsidRDefault="00427E45" w:rsidP="00005AD3">
            <w:pPr>
              <w:spacing w:line="480" w:lineRule="auto"/>
              <w:jc w:val="center"/>
            </w:pPr>
            <w:r>
              <w:t>0.10</w:t>
            </w:r>
          </w:p>
        </w:tc>
        <w:tc>
          <w:tcPr>
            <w:tcW w:w="1160" w:type="dxa"/>
            <w:tcBorders>
              <w:top w:val="nil"/>
              <w:left w:val="nil"/>
              <w:right w:val="nil"/>
            </w:tcBorders>
            <w:shd w:val="clear" w:color="auto" w:fill="auto"/>
            <w:noWrap/>
          </w:tcPr>
          <w:p w14:paraId="0A3AF8EB" w14:textId="77777777" w:rsidR="00427E45" w:rsidRPr="00EB6C97" w:rsidRDefault="00427E45" w:rsidP="004A009F">
            <w:pPr>
              <w:spacing w:line="480" w:lineRule="auto"/>
              <w:jc w:val="center"/>
            </w:pPr>
            <w:r>
              <w:t>.749</w:t>
            </w:r>
          </w:p>
        </w:tc>
      </w:tr>
      <w:tr w:rsidR="00427E45" w:rsidRPr="00EB6C97" w14:paraId="494A9EC2" w14:textId="77777777" w:rsidTr="00427E45">
        <w:trPr>
          <w:trHeight w:val="255"/>
        </w:trPr>
        <w:tc>
          <w:tcPr>
            <w:tcW w:w="3162" w:type="dxa"/>
            <w:tcBorders>
              <w:top w:val="nil"/>
              <w:left w:val="nil"/>
              <w:right w:val="nil"/>
            </w:tcBorders>
            <w:shd w:val="clear" w:color="auto" w:fill="auto"/>
            <w:noWrap/>
            <w:vAlign w:val="bottom"/>
          </w:tcPr>
          <w:p w14:paraId="3162B441" w14:textId="77777777" w:rsidR="00427E45" w:rsidRPr="00EB6C97" w:rsidRDefault="00427E45" w:rsidP="009E5D97">
            <w:pPr>
              <w:spacing w:line="480" w:lineRule="auto"/>
            </w:pPr>
            <w:r w:rsidRPr="00EB6C97">
              <w:t>Fees</w:t>
            </w:r>
          </w:p>
        </w:tc>
        <w:tc>
          <w:tcPr>
            <w:tcW w:w="376" w:type="dxa"/>
            <w:tcBorders>
              <w:top w:val="nil"/>
              <w:left w:val="nil"/>
              <w:right w:val="nil"/>
            </w:tcBorders>
            <w:shd w:val="clear" w:color="auto" w:fill="auto"/>
            <w:noWrap/>
            <w:vAlign w:val="bottom"/>
          </w:tcPr>
          <w:p w14:paraId="32A9FF6D" w14:textId="77777777" w:rsidR="00427E45" w:rsidRPr="00EB6C97" w:rsidRDefault="00427E45" w:rsidP="009E5D97">
            <w:pPr>
              <w:spacing w:line="480" w:lineRule="auto"/>
            </w:pPr>
          </w:p>
        </w:tc>
        <w:tc>
          <w:tcPr>
            <w:tcW w:w="1056" w:type="dxa"/>
            <w:tcBorders>
              <w:top w:val="nil"/>
              <w:left w:val="nil"/>
              <w:right w:val="nil"/>
            </w:tcBorders>
            <w:shd w:val="clear" w:color="auto" w:fill="auto"/>
            <w:noWrap/>
          </w:tcPr>
          <w:p w14:paraId="3EB8BBF5" w14:textId="77777777" w:rsidR="00427E45" w:rsidRPr="00EB6C97" w:rsidRDefault="00427E45" w:rsidP="004A009F">
            <w:pPr>
              <w:spacing w:line="480" w:lineRule="auto"/>
              <w:jc w:val="center"/>
            </w:pPr>
            <w:r>
              <w:t>-0.21</w:t>
            </w:r>
          </w:p>
        </w:tc>
        <w:tc>
          <w:tcPr>
            <w:tcW w:w="1067" w:type="dxa"/>
            <w:tcBorders>
              <w:top w:val="nil"/>
              <w:left w:val="nil"/>
              <w:right w:val="nil"/>
            </w:tcBorders>
            <w:shd w:val="clear" w:color="auto" w:fill="auto"/>
            <w:noWrap/>
          </w:tcPr>
          <w:p w14:paraId="500F8B28" w14:textId="77777777" w:rsidR="00427E45" w:rsidRPr="00EB6C97" w:rsidRDefault="00427E45" w:rsidP="00005AD3">
            <w:pPr>
              <w:spacing w:line="480" w:lineRule="auto"/>
              <w:jc w:val="center"/>
            </w:pPr>
            <w:r w:rsidRPr="00EB6C97">
              <w:t>0.</w:t>
            </w:r>
            <w:r>
              <w:t>36</w:t>
            </w:r>
          </w:p>
        </w:tc>
        <w:tc>
          <w:tcPr>
            <w:tcW w:w="276" w:type="dxa"/>
            <w:tcBorders>
              <w:top w:val="nil"/>
              <w:left w:val="nil"/>
              <w:right w:val="nil"/>
            </w:tcBorders>
            <w:shd w:val="clear" w:color="auto" w:fill="auto"/>
            <w:noWrap/>
            <w:vAlign w:val="bottom"/>
          </w:tcPr>
          <w:p w14:paraId="7F5A5F9C" w14:textId="77777777" w:rsidR="00427E45" w:rsidRPr="00EB6C97" w:rsidRDefault="00427E45" w:rsidP="009E5D97">
            <w:pPr>
              <w:spacing w:line="480" w:lineRule="auto"/>
            </w:pPr>
          </w:p>
        </w:tc>
        <w:tc>
          <w:tcPr>
            <w:tcW w:w="876" w:type="dxa"/>
            <w:tcBorders>
              <w:top w:val="nil"/>
              <w:left w:val="nil"/>
              <w:right w:val="nil"/>
            </w:tcBorders>
            <w:shd w:val="clear" w:color="auto" w:fill="auto"/>
            <w:noWrap/>
          </w:tcPr>
          <w:p w14:paraId="4912DAF5" w14:textId="77777777" w:rsidR="00427E45" w:rsidRPr="00EB6C97" w:rsidRDefault="00427E45" w:rsidP="004A009F">
            <w:pPr>
              <w:spacing w:line="480" w:lineRule="auto"/>
              <w:jc w:val="center"/>
            </w:pPr>
            <w:r>
              <w:t>0</w:t>
            </w:r>
            <w:r w:rsidRPr="00EB6C97">
              <w:t>.</w:t>
            </w:r>
            <w:r>
              <w:t>34</w:t>
            </w:r>
          </w:p>
        </w:tc>
        <w:tc>
          <w:tcPr>
            <w:tcW w:w="1160" w:type="dxa"/>
            <w:tcBorders>
              <w:top w:val="nil"/>
              <w:left w:val="nil"/>
              <w:right w:val="nil"/>
            </w:tcBorders>
            <w:shd w:val="clear" w:color="auto" w:fill="auto"/>
            <w:noWrap/>
          </w:tcPr>
          <w:p w14:paraId="7366C96F" w14:textId="77777777" w:rsidR="00427E45" w:rsidRPr="00EB6C97" w:rsidRDefault="00427E45" w:rsidP="004A009F">
            <w:pPr>
              <w:spacing w:line="480" w:lineRule="auto"/>
              <w:jc w:val="center"/>
            </w:pPr>
            <w:r>
              <w:t>.560</w:t>
            </w:r>
          </w:p>
        </w:tc>
      </w:tr>
      <w:tr w:rsidR="00427E45" w:rsidRPr="00EB6C97" w14:paraId="0DF15BD5" w14:textId="77777777" w:rsidTr="00427E45">
        <w:trPr>
          <w:trHeight w:val="255"/>
        </w:trPr>
        <w:tc>
          <w:tcPr>
            <w:tcW w:w="3162" w:type="dxa"/>
            <w:tcBorders>
              <w:top w:val="nil"/>
              <w:left w:val="nil"/>
              <w:right w:val="nil"/>
            </w:tcBorders>
            <w:shd w:val="clear" w:color="auto" w:fill="auto"/>
            <w:noWrap/>
            <w:vAlign w:val="bottom"/>
          </w:tcPr>
          <w:p w14:paraId="4EB966FF" w14:textId="77777777" w:rsidR="00427E45" w:rsidRPr="00EB6C97" w:rsidRDefault="00427E45" w:rsidP="002C3284">
            <w:pPr>
              <w:spacing w:line="480" w:lineRule="auto"/>
            </w:pPr>
            <w:r>
              <w:t>Age</w:t>
            </w:r>
          </w:p>
        </w:tc>
        <w:tc>
          <w:tcPr>
            <w:tcW w:w="376" w:type="dxa"/>
            <w:tcBorders>
              <w:top w:val="nil"/>
              <w:left w:val="nil"/>
              <w:right w:val="nil"/>
            </w:tcBorders>
            <w:shd w:val="clear" w:color="auto" w:fill="auto"/>
            <w:noWrap/>
            <w:vAlign w:val="bottom"/>
          </w:tcPr>
          <w:p w14:paraId="39B11B68" w14:textId="77777777" w:rsidR="00427E45" w:rsidRPr="00EB6C97" w:rsidRDefault="00427E45" w:rsidP="002C3284">
            <w:pPr>
              <w:spacing w:line="480" w:lineRule="auto"/>
            </w:pPr>
          </w:p>
        </w:tc>
        <w:tc>
          <w:tcPr>
            <w:tcW w:w="1056" w:type="dxa"/>
            <w:tcBorders>
              <w:top w:val="nil"/>
              <w:left w:val="nil"/>
              <w:right w:val="nil"/>
            </w:tcBorders>
            <w:shd w:val="clear" w:color="auto" w:fill="auto"/>
            <w:noWrap/>
          </w:tcPr>
          <w:p w14:paraId="5A75254B" w14:textId="77777777" w:rsidR="00427E45" w:rsidRPr="00EB6C97" w:rsidRDefault="00427E45" w:rsidP="002976BB">
            <w:pPr>
              <w:spacing w:line="480" w:lineRule="auto"/>
              <w:jc w:val="center"/>
            </w:pPr>
            <w:r>
              <w:t>-0.02</w:t>
            </w:r>
          </w:p>
        </w:tc>
        <w:tc>
          <w:tcPr>
            <w:tcW w:w="1067" w:type="dxa"/>
            <w:tcBorders>
              <w:top w:val="nil"/>
              <w:left w:val="nil"/>
              <w:right w:val="nil"/>
            </w:tcBorders>
            <w:shd w:val="clear" w:color="auto" w:fill="auto"/>
            <w:noWrap/>
          </w:tcPr>
          <w:p w14:paraId="5B249725" w14:textId="77777777" w:rsidR="00427E45" w:rsidRPr="00EB6C97" w:rsidRDefault="00427E45" w:rsidP="002C3284">
            <w:pPr>
              <w:spacing w:line="480" w:lineRule="auto"/>
              <w:jc w:val="center"/>
            </w:pPr>
            <w:r>
              <w:t>0.03</w:t>
            </w:r>
          </w:p>
        </w:tc>
        <w:tc>
          <w:tcPr>
            <w:tcW w:w="276" w:type="dxa"/>
            <w:tcBorders>
              <w:top w:val="nil"/>
              <w:left w:val="nil"/>
              <w:right w:val="nil"/>
            </w:tcBorders>
            <w:shd w:val="clear" w:color="auto" w:fill="auto"/>
            <w:noWrap/>
            <w:vAlign w:val="bottom"/>
          </w:tcPr>
          <w:p w14:paraId="25C74BAC" w14:textId="77777777" w:rsidR="00427E45" w:rsidRPr="00EB6C97" w:rsidRDefault="00427E45" w:rsidP="002C3284">
            <w:pPr>
              <w:spacing w:line="480" w:lineRule="auto"/>
            </w:pPr>
          </w:p>
        </w:tc>
        <w:tc>
          <w:tcPr>
            <w:tcW w:w="876" w:type="dxa"/>
            <w:tcBorders>
              <w:top w:val="nil"/>
              <w:left w:val="nil"/>
              <w:right w:val="nil"/>
            </w:tcBorders>
            <w:shd w:val="clear" w:color="auto" w:fill="auto"/>
            <w:noWrap/>
          </w:tcPr>
          <w:p w14:paraId="69AEC82B" w14:textId="77777777" w:rsidR="00427E45" w:rsidRPr="00EB6C97" w:rsidRDefault="00427E45" w:rsidP="002976BB">
            <w:pPr>
              <w:spacing w:line="480" w:lineRule="auto"/>
              <w:jc w:val="center"/>
            </w:pPr>
            <w:r>
              <w:t>0</w:t>
            </w:r>
            <w:r w:rsidRPr="00EB6C97">
              <w:t>.</w:t>
            </w:r>
            <w:r>
              <w:t>33</w:t>
            </w:r>
          </w:p>
        </w:tc>
        <w:tc>
          <w:tcPr>
            <w:tcW w:w="1160" w:type="dxa"/>
            <w:tcBorders>
              <w:top w:val="nil"/>
              <w:left w:val="nil"/>
              <w:right w:val="nil"/>
            </w:tcBorders>
            <w:shd w:val="clear" w:color="auto" w:fill="auto"/>
            <w:noWrap/>
          </w:tcPr>
          <w:p w14:paraId="71420CC8" w14:textId="77777777" w:rsidR="00427E45" w:rsidRPr="00EB6C97" w:rsidRDefault="00427E45" w:rsidP="004A009F">
            <w:pPr>
              <w:spacing w:line="480" w:lineRule="auto"/>
              <w:jc w:val="center"/>
            </w:pPr>
            <w:r>
              <w:t>.566</w:t>
            </w:r>
          </w:p>
        </w:tc>
      </w:tr>
      <w:tr w:rsidR="00427E45" w:rsidRPr="00EB6C97" w14:paraId="6172C3CB" w14:textId="77777777" w:rsidTr="00427E45">
        <w:trPr>
          <w:trHeight w:val="255"/>
        </w:trPr>
        <w:tc>
          <w:tcPr>
            <w:tcW w:w="3162" w:type="dxa"/>
            <w:tcBorders>
              <w:left w:val="nil"/>
              <w:bottom w:val="single" w:sz="4" w:space="0" w:color="auto"/>
              <w:right w:val="nil"/>
            </w:tcBorders>
            <w:shd w:val="clear" w:color="auto" w:fill="auto"/>
            <w:noWrap/>
            <w:vAlign w:val="bottom"/>
          </w:tcPr>
          <w:p w14:paraId="7F5CA190" w14:textId="77777777" w:rsidR="00427E45" w:rsidRPr="00EB6C97" w:rsidRDefault="00427E45" w:rsidP="009E5D97">
            <w:pPr>
              <w:spacing w:line="480" w:lineRule="auto"/>
            </w:pPr>
            <w:r w:rsidRPr="00EB6C97">
              <w:t>Gender</w:t>
            </w:r>
          </w:p>
        </w:tc>
        <w:tc>
          <w:tcPr>
            <w:tcW w:w="376" w:type="dxa"/>
            <w:tcBorders>
              <w:left w:val="nil"/>
              <w:bottom w:val="single" w:sz="4" w:space="0" w:color="auto"/>
              <w:right w:val="nil"/>
            </w:tcBorders>
            <w:shd w:val="clear" w:color="auto" w:fill="auto"/>
            <w:noWrap/>
            <w:vAlign w:val="bottom"/>
          </w:tcPr>
          <w:p w14:paraId="1FAF1171" w14:textId="77777777" w:rsidR="00427E45" w:rsidRPr="00EB6C97" w:rsidRDefault="00427E45" w:rsidP="009E5D97">
            <w:pPr>
              <w:spacing w:line="480" w:lineRule="auto"/>
            </w:pPr>
          </w:p>
        </w:tc>
        <w:tc>
          <w:tcPr>
            <w:tcW w:w="1056" w:type="dxa"/>
            <w:tcBorders>
              <w:left w:val="nil"/>
              <w:bottom w:val="single" w:sz="4" w:space="0" w:color="auto"/>
              <w:right w:val="nil"/>
            </w:tcBorders>
            <w:shd w:val="clear" w:color="auto" w:fill="auto"/>
            <w:noWrap/>
          </w:tcPr>
          <w:p w14:paraId="1A3CE6E8" w14:textId="77777777" w:rsidR="00427E45" w:rsidRPr="00EB6C97" w:rsidRDefault="00427E45" w:rsidP="004A009F">
            <w:pPr>
              <w:spacing w:line="480" w:lineRule="auto"/>
              <w:jc w:val="center"/>
            </w:pPr>
            <w:r>
              <w:t>0.61</w:t>
            </w:r>
          </w:p>
        </w:tc>
        <w:tc>
          <w:tcPr>
            <w:tcW w:w="1067" w:type="dxa"/>
            <w:tcBorders>
              <w:left w:val="nil"/>
              <w:bottom w:val="single" w:sz="4" w:space="0" w:color="auto"/>
              <w:right w:val="nil"/>
            </w:tcBorders>
            <w:shd w:val="clear" w:color="auto" w:fill="auto"/>
            <w:noWrap/>
          </w:tcPr>
          <w:p w14:paraId="2D73175E" w14:textId="77777777" w:rsidR="00427E45" w:rsidRPr="00EB6C97" w:rsidRDefault="00427E45" w:rsidP="002976BB">
            <w:pPr>
              <w:spacing w:line="480" w:lineRule="auto"/>
              <w:jc w:val="center"/>
            </w:pPr>
            <w:r>
              <w:t>0.20</w:t>
            </w:r>
          </w:p>
        </w:tc>
        <w:tc>
          <w:tcPr>
            <w:tcW w:w="276" w:type="dxa"/>
            <w:tcBorders>
              <w:left w:val="nil"/>
              <w:bottom w:val="single" w:sz="4" w:space="0" w:color="auto"/>
              <w:right w:val="nil"/>
            </w:tcBorders>
            <w:shd w:val="clear" w:color="auto" w:fill="auto"/>
            <w:noWrap/>
            <w:vAlign w:val="bottom"/>
          </w:tcPr>
          <w:p w14:paraId="335436C2" w14:textId="77777777" w:rsidR="00427E45" w:rsidRPr="00EB6C97" w:rsidRDefault="00427E45" w:rsidP="009E5D97">
            <w:pPr>
              <w:spacing w:line="480" w:lineRule="auto"/>
            </w:pPr>
          </w:p>
        </w:tc>
        <w:tc>
          <w:tcPr>
            <w:tcW w:w="876" w:type="dxa"/>
            <w:tcBorders>
              <w:left w:val="nil"/>
              <w:bottom w:val="single" w:sz="4" w:space="0" w:color="auto"/>
              <w:right w:val="nil"/>
            </w:tcBorders>
            <w:shd w:val="clear" w:color="auto" w:fill="auto"/>
            <w:noWrap/>
          </w:tcPr>
          <w:p w14:paraId="40C58080" w14:textId="77777777" w:rsidR="00427E45" w:rsidRPr="00EB6C97" w:rsidRDefault="00427E45" w:rsidP="004A009F">
            <w:pPr>
              <w:spacing w:line="480" w:lineRule="auto"/>
              <w:jc w:val="center"/>
            </w:pPr>
            <w:r>
              <w:t>9.29</w:t>
            </w:r>
          </w:p>
        </w:tc>
        <w:tc>
          <w:tcPr>
            <w:tcW w:w="1160" w:type="dxa"/>
            <w:tcBorders>
              <w:left w:val="nil"/>
              <w:bottom w:val="single" w:sz="4" w:space="0" w:color="auto"/>
              <w:right w:val="nil"/>
            </w:tcBorders>
            <w:shd w:val="clear" w:color="auto" w:fill="auto"/>
            <w:noWrap/>
          </w:tcPr>
          <w:p w14:paraId="73DF8809" w14:textId="77777777" w:rsidR="00427E45" w:rsidRPr="00EB6C97" w:rsidRDefault="00427E45" w:rsidP="00BD0103">
            <w:pPr>
              <w:spacing w:line="480" w:lineRule="auto"/>
              <w:jc w:val="center"/>
            </w:pPr>
            <w:r>
              <w:t>.002**</w:t>
            </w:r>
          </w:p>
        </w:tc>
      </w:tr>
    </w:tbl>
    <w:p w14:paraId="0ACE2CC6" w14:textId="77777777" w:rsidR="00056C1D" w:rsidRDefault="00056C1D" w:rsidP="00056C1D">
      <w:pPr>
        <w:rPr>
          <w:color w:val="808080" w:themeColor="background1" w:themeShade="80"/>
        </w:rPr>
      </w:pPr>
    </w:p>
    <w:p w14:paraId="22985C3B" w14:textId="77777777" w:rsidR="00056C1D" w:rsidRPr="004F500E" w:rsidRDefault="004F500E" w:rsidP="00056C1D">
      <w:pPr>
        <w:spacing w:line="480" w:lineRule="auto"/>
      </w:pPr>
      <w:r w:rsidRPr="00016C15">
        <w:t>Note</w:t>
      </w:r>
      <w:r w:rsidR="00016C15">
        <w:t>:</w:t>
      </w:r>
      <w:r>
        <w:rPr>
          <w:i/>
        </w:rPr>
        <w:t xml:space="preserve"> </w:t>
      </w:r>
      <w:r>
        <w:t>* significant at 5% level; ** significant at 1% level; *** significant at 0.1% level</w:t>
      </w:r>
    </w:p>
    <w:p w14:paraId="4A171508" w14:textId="77777777" w:rsidR="00056C1D" w:rsidRPr="00510D06" w:rsidRDefault="00056C1D" w:rsidP="00056C1D">
      <w:pPr>
        <w:spacing w:line="480" w:lineRule="auto"/>
      </w:pPr>
    </w:p>
    <w:p w14:paraId="728EA653" w14:textId="77777777" w:rsidR="00056C1D" w:rsidRDefault="00056C1D" w:rsidP="00056C1D">
      <w:pPr>
        <w:spacing w:line="480" w:lineRule="auto"/>
      </w:pPr>
    </w:p>
    <w:p w14:paraId="658FB6DC" w14:textId="77777777" w:rsidR="003B2387" w:rsidRDefault="003B2387" w:rsidP="00056C1D">
      <w:pPr>
        <w:spacing w:line="480" w:lineRule="auto"/>
      </w:pPr>
    </w:p>
    <w:p w14:paraId="556707BD" w14:textId="77777777" w:rsidR="00510D06" w:rsidRDefault="00510D06" w:rsidP="00056C1D">
      <w:pPr>
        <w:spacing w:line="480" w:lineRule="auto"/>
      </w:pPr>
    </w:p>
    <w:p w14:paraId="6CA0B420" w14:textId="77777777" w:rsidR="00510D06" w:rsidRDefault="00510D06" w:rsidP="00056C1D">
      <w:pPr>
        <w:spacing w:line="480" w:lineRule="auto"/>
      </w:pPr>
    </w:p>
    <w:p w14:paraId="6C2B20FD" w14:textId="77777777" w:rsidR="004A009F" w:rsidRDefault="004A009F" w:rsidP="00056C1D">
      <w:pPr>
        <w:spacing w:line="480" w:lineRule="auto"/>
      </w:pPr>
    </w:p>
    <w:p w14:paraId="4D9D835E" w14:textId="77777777" w:rsidR="00CB037B" w:rsidRDefault="00056C1D" w:rsidP="00056C1D">
      <w:pPr>
        <w:spacing w:line="480" w:lineRule="auto"/>
      </w:pPr>
      <w:r w:rsidRPr="00016C15">
        <w:lastRenderedPageBreak/>
        <w:t xml:space="preserve">Table </w:t>
      </w:r>
      <w:r w:rsidR="00547641" w:rsidRPr="00016C15">
        <w:t>3</w:t>
      </w:r>
      <w:r w:rsidR="00016C15" w:rsidRPr="00016C15">
        <w:t xml:space="preserve">. </w:t>
      </w:r>
      <w:r w:rsidRPr="00016C15">
        <w:t>Pred</w:t>
      </w:r>
      <w:r w:rsidR="00C571DA">
        <w:t xml:space="preserve">icting intention to take a </w:t>
      </w:r>
      <w:r w:rsidR="007A4CA9">
        <w:t>part-time job</w:t>
      </w:r>
      <w:r w:rsidRPr="00016C15">
        <w:t xml:space="preserve"> during term time </w:t>
      </w:r>
      <w:r w:rsidR="003B2387" w:rsidRPr="00016C15">
        <w:t>(Study 1)</w:t>
      </w:r>
    </w:p>
    <w:p w14:paraId="2EC597EC" w14:textId="77777777" w:rsidR="00016C15" w:rsidRPr="00016C15" w:rsidRDefault="00016C15" w:rsidP="00056C1D">
      <w:pPr>
        <w:spacing w:line="480" w:lineRule="auto"/>
      </w:pPr>
    </w:p>
    <w:tbl>
      <w:tblPr>
        <w:tblW w:w="8799" w:type="dxa"/>
        <w:tblLook w:val="0000" w:firstRow="0" w:lastRow="0" w:firstColumn="0" w:lastColumn="0" w:noHBand="0" w:noVBand="0"/>
      </w:tblPr>
      <w:tblGrid>
        <w:gridCol w:w="3102"/>
        <w:gridCol w:w="383"/>
        <w:gridCol w:w="983"/>
        <w:gridCol w:w="1050"/>
        <w:gridCol w:w="276"/>
        <w:gridCol w:w="756"/>
        <w:gridCol w:w="1141"/>
        <w:gridCol w:w="1108"/>
      </w:tblGrid>
      <w:tr w:rsidR="00056C1D" w:rsidRPr="007C234C" w14:paraId="4F75B9F5" w14:textId="77777777">
        <w:trPr>
          <w:trHeight w:val="557"/>
        </w:trPr>
        <w:tc>
          <w:tcPr>
            <w:tcW w:w="3102" w:type="dxa"/>
            <w:tcBorders>
              <w:top w:val="nil"/>
              <w:left w:val="nil"/>
              <w:bottom w:val="single" w:sz="4" w:space="0" w:color="auto"/>
              <w:right w:val="nil"/>
            </w:tcBorders>
            <w:shd w:val="clear" w:color="auto" w:fill="auto"/>
            <w:noWrap/>
            <w:vAlign w:val="bottom"/>
          </w:tcPr>
          <w:p w14:paraId="6D620C5A" w14:textId="77777777" w:rsidR="00056C1D" w:rsidRPr="007C234C" w:rsidRDefault="00056C1D" w:rsidP="009E5D97">
            <w:pPr>
              <w:spacing w:line="480" w:lineRule="auto"/>
            </w:pPr>
          </w:p>
        </w:tc>
        <w:tc>
          <w:tcPr>
            <w:tcW w:w="383" w:type="dxa"/>
            <w:tcBorders>
              <w:top w:val="nil"/>
              <w:left w:val="nil"/>
              <w:bottom w:val="single" w:sz="4" w:space="0" w:color="auto"/>
              <w:right w:val="nil"/>
            </w:tcBorders>
            <w:shd w:val="clear" w:color="auto" w:fill="auto"/>
            <w:noWrap/>
            <w:vAlign w:val="bottom"/>
          </w:tcPr>
          <w:p w14:paraId="6580CDCE" w14:textId="77777777" w:rsidR="00056C1D" w:rsidRPr="007C234C" w:rsidRDefault="00056C1D" w:rsidP="009E5D97">
            <w:pPr>
              <w:spacing w:line="480" w:lineRule="auto"/>
            </w:pPr>
            <w:r w:rsidRPr="007C234C">
              <w:t> </w:t>
            </w:r>
          </w:p>
        </w:tc>
        <w:tc>
          <w:tcPr>
            <w:tcW w:w="983" w:type="dxa"/>
            <w:tcBorders>
              <w:top w:val="nil"/>
              <w:left w:val="nil"/>
              <w:bottom w:val="single" w:sz="4" w:space="0" w:color="auto"/>
              <w:right w:val="nil"/>
            </w:tcBorders>
            <w:shd w:val="clear" w:color="auto" w:fill="auto"/>
            <w:noWrap/>
            <w:vAlign w:val="bottom"/>
          </w:tcPr>
          <w:p w14:paraId="19645472" w14:textId="77777777" w:rsidR="00056C1D" w:rsidRPr="007C234C" w:rsidRDefault="00056C1D" w:rsidP="009E5D97">
            <w:pPr>
              <w:spacing w:line="480" w:lineRule="auto"/>
              <w:jc w:val="center"/>
              <w:rPr>
                <w:iCs/>
              </w:rPr>
            </w:pPr>
            <w:r w:rsidRPr="007C234C">
              <w:rPr>
                <w:iCs/>
              </w:rPr>
              <w:t>B</w:t>
            </w:r>
          </w:p>
        </w:tc>
        <w:tc>
          <w:tcPr>
            <w:tcW w:w="1050" w:type="dxa"/>
            <w:tcBorders>
              <w:top w:val="nil"/>
              <w:left w:val="nil"/>
              <w:bottom w:val="single" w:sz="4" w:space="0" w:color="auto"/>
              <w:right w:val="nil"/>
            </w:tcBorders>
            <w:shd w:val="clear" w:color="auto" w:fill="auto"/>
            <w:noWrap/>
            <w:vAlign w:val="bottom"/>
          </w:tcPr>
          <w:p w14:paraId="39084F83" w14:textId="77777777" w:rsidR="00056C1D" w:rsidRPr="007C234C" w:rsidRDefault="00056C1D" w:rsidP="009E5D97">
            <w:pPr>
              <w:spacing w:line="480" w:lineRule="auto"/>
              <w:jc w:val="center"/>
              <w:rPr>
                <w:iCs/>
              </w:rPr>
            </w:pPr>
            <w:r w:rsidRPr="007C234C">
              <w:rPr>
                <w:iCs/>
              </w:rPr>
              <w:t>SE</w:t>
            </w:r>
          </w:p>
        </w:tc>
        <w:tc>
          <w:tcPr>
            <w:tcW w:w="276" w:type="dxa"/>
            <w:tcBorders>
              <w:top w:val="nil"/>
              <w:left w:val="nil"/>
              <w:bottom w:val="single" w:sz="4" w:space="0" w:color="auto"/>
              <w:right w:val="nil"/>
            </w:tcBorders>
            <w:shd w:val="clear" w:color="auto" w:fill="auto"/>
            <w:noWrap/>
            <w:vAlign w:val="bottom"/>
          </w:tcPr>
          <w:p w14:paraId="0EDF33FA" w14:textId="77777777" w:rsidR="00056C1D" w:rsidRPr="007C234C" w:rsidRDefault="00056C1D" w:rsidP="009E5D97">
            <w:pPr>
              <w:spacing w:line="480" w:lineRule="auto"/>
              <w:rPr>
                <w:iCs/>
              </w:rPr>
            </w:pPr>
            <w:r w:rsidRPr="007C234C">
              <w:rPr>
                <w:iCs/>
              </w:rPr>
              <w:t> </w:t>
            </w:r>
          </w:p>
        </w:tc>
        <w:tc>
          <w:tcPr>
            <w:tcW w:w="756" w:type="dxa"/>
            <w:tcBorders>
              <w:top w:val="nil"/>
              <w:left w:val="nil"/>
              <w:bottom w:val="single" w:sz="4" w:space="0" w:color="auto"/>
              <w:right w:val="nil"/>
            </w:tcBorders>
            <w:shd w:val="clear" w:color="auto" w:fill="auto"/>
            <w:noWrap/>
            <w:vAlign w:val="bottom"/>
          </w:tcPr>
          <w:p w14:paraId="23D9BA11" w14:textId="77777777" w:rsidR="00056C1D" w:rsidRPr="007C234C" w:rsidRDefault="00056C1D" w:rsidP="009E5D97">
            <w:pPr>
              <w:spacing w:line="480" w:lineRule="auto"/>
              <w:jc w:val="center"/>
              <w:rPr>
                <w:iCs/>
              </w:rPr>
            </w:pPr>
            <w:r w:rsidRPr="007C234C">
              <w:rPr>
                <w:iCs/>
              </w:rPr>
              <w:t>Wald</w:t>
            </w:r>
          </w:p>
        </w:tc>
        <w:tc>
          <w:tcPr>
            <w:tcW w:w="1141" w:type="dxa"/>
            <w:tcBorders>
              <w:top w:val="nil"/>
              <w:left w:val="nil"/>
              <w:bottom w:val="single" w:sz="4" w:space="0" w:color="auto"/>
              <w:right w:val="nil"/>
            </w:tcBorders>
            <w:shd w:val="clear" w:color="auto" w:fill="auto"/>
            <w:noWrap/>
            <w:vAlign w:val="bottom"/>
          </w:tcPr>
          <w:p w14:paraId="72C3D326" w14:textId="2B94CA6E" w:rsidR="00056C1D" w:rsidRPr="007C234C" w:rsidRDefault="00A409F1" w:rsidP="009E5D97">
            <w:pPr>
              <w:spacing w:line="480" w:lineRule="auto"/>
              <w:jc w:val="center"/>
              <w:rPr>
                <w:i/>
                <w:iCs/>
              </w:rPr>
            </w:pPr>
            <w:r>
              <w:rPr>
                <w:i/>
                <w:iCs/>
              </w:rPr>
              <w:t>P</w:t>
            </w:r>
          </w:p>
        </w:tc>
        <w:tc>
          <w:tcPr>
            <w:tcW w:w="1108" w:type="dxa"/>
            <w:tcBorders>
              <w:top w:val="nil"/>
              <w:left w:val="nil"/>
              <w:bottom w:val="single" w:sz="4" w:space="0" w:color="auto"/>
              <w:right w:val="nil"/>
            </w:tcBorders>
            <w:vAlign w:val="bottom"/>
          </w:tcPr>
          <w:p w14:paraId="5D8842C0" w14:textId="77777777" w:rsidR="00056C1D" w:rsidRPr="007C234C" w:rsidRDefault="00056C1D" w:rsidP="009E5D97">
            <w:pPr>
              <w:spacing w:line="480" w:lineRule="auto"/>
              <w:jc w:val="center"/>
              <w:rPr>
                <w:iCs/>
              </w:rPr>
            </w:pPr>
            <w:r w:rsidRPr="007C234C">
              <w:rPr>
                <w:iCs/>
              </w:rPr>
              <w:t>Exp(B)</w:t>
            </w:r>
          </w:p>
        </w:tc>
      </w:tr>
      <w:tr w:rsidR="00236814" w:rsidRPr="007C234C" w14:paraId="3576C8F0" w14:textId="77777777">
        <w:trPr>
          <w:trHeight w:val="255"/>
        </w:trPr>
        <w:tc>
          <w:tcPr>
            <w:tcW w:w="3102" w:type="dxa"/>
            <w:tcBorders>
              <w:top w:val="nil"/>
              <w:left w:val="nil"/>
              <w:bottom w:val="nil"/>
              <w:right w:val="nil"/>
            </w:tcBorders>
            <w:shd w:val="clear" w:color="auto" w:fill="auto"/>
            <w:noWrap/>
            <w:vAlign w:val="bottom"/>
          </w:tcPr>
          <w:p w14:paraId="726BCFA8" w14:textId="77777777" w:rsidR="00236814" w:rsidRPr="00EB6C97" w:rsidRDefault="00236814" w:rsidP="00856C09">
            <w:pPr>
              <w:spacing w:line="480" w:lineRule="auto"/>
            </w:pPr>
            <w:r>
              <w:t>Subjective r</w:t>
            </w:r>
            <w:r w:rsidRPr="00EB6C97">
              <w:t>ank</w:t>
            </w:r>
          </w:p>
        </w:tc>
        <w:tc>
          <w:tcPr>
            <w:tcW w:w="383" w:type="dxa"/>
            <w:tcBorders>
              <w:top w:val="nil"/>
              <w:left w:val="nil"/>
              <w:bottom w:val="nil"/>
              <w:right w:val="nil"/>
            </w:tcBorders>
            <w:shd w:val="clear" w:color="auto" w:fill="auto"/>
            <w:noWrap/>
            <w:vAlign w:val="bottom"/>
          </w:tcPr>
          <w:p w14:paraId="2D0A5033" w14:textId="77777777" w:rsidR="00236814" w:rsidRPr="007C234C" w:rsidRDefault="00236814" w:rsidP="009E5D97">
            <w:pPr>
              <w:spacing w:line="480" w:lineRule="auto"/>
            </w:pPr>
          </w:p>
        </w:tc>
        <w:tc>
          <w:tcPr>
            <w:tcW w:w="983" w:type="dxa"/>
            <w:tcBorders>
              <w:top w:val="nil"/>
              <w:left w:val="nil"/>
              <w:bottom w:val="nil"/>
              <w:right w:val="nil"/>
            </w:tcBorders>
            <w:shd w:val="clear" w:color="auto" w:fill="auto"/>
            <w:noWrap/>
          </w:tcPr>
          <w:p w14:paraId="7FB38B37" w14:textId="77777777" w:rsidR="00236814" w:rsidRPr="007C234C" w:rsidRDefault="00236814" w:rsidP="002976BB">
            <w:pPr>
              <w:spacing w:line="480" w:lineRule="auto"/>
              <w:jc w:val="center"/>
            </w:pPr>
            <w:r>
              <w:t>1</w:t>
            </w:r>
            <w:r w:rsidRPr="007C234C">
              <w:t>.</w:t>
            </w:r>
            <w:r w:rsidR="004A009F">
              <w:t>60</w:t>
            </w:r>
          </w:p>
        </w:tc>
        <w:tc>
          <w:tcPr>
            <w:tcW w:w="1050" w:type="dxa"/>
            <w:tcBorders>
              <w:top w:val="nil"/>
              <w:left w:val="nil"/>
              <w:bottom w:val="nil"/>
              <w:right w:val="nil"/>
            </w:tcBorders>
            <w:shd w:val="clear" w:color="auto" w:fill="auto"/>
            <w:noWrap/>
          </w:tcPr>
          <w:p w14:paraId="25F0C341" w14:textId="77777777" w:rsidR="00236814" w:rsidRPr="007C234C" w:rsidRDefault="00236814" w:rsidP="002976BB">
            <w:pPr>
              <w:spacing w:line="480" w:lineRule="auto"/>
              <w:jc w:val="center"/>
            </w:pPr>
            <w:r w:rsidRPr="007C234C">
              <w:t>0.</w:t>
            </w:r>
            <w:r w:rsidR="004A009F">
              <w:t>71</w:t>
            </w:r>
          </w:p>
        </w:tc>
        <w:tc>
          <w:tcPr>
            <w:tcW w:w="276" w:type="dxa"/>
            <w:tcBorders>
              <w:top w:val="nil"/>
              <w:left w:val="nil"/>
              <w:bottom w:val="nil"/>
              <w:right w:val="nil"/>
            </w:tcBorders>
            <w:shd w:val="clear" w:color="auto" w:fill="auto"/>
            <w:noWrap/>
            <w:vAlign w:val="bottom"/>
          </w:tcPr>
          <w:p w14:paraId="207F5B46" w14:textId="77777777" w:rsidR="00236814" w:rsidRPr="007C234C" w:rsidRDefault="00236814" w:rsidP="009E5D97">
            <w:pPr>
              <w:spacing w:line="480" w:lineRule="auto"/>
            </w:pPr>
          </w:p>
        </w:tc>
        <w:tc>
          <w:tcPr>
            <w:tcW w:w="756" w:type="dxa"/>
            <w:tcBorders>
              <w:top w:val="nil"/>
              <w:left w:val="nil"/>
              <w:bottom w:val="nil"/>
              <w:right w:val="nil"/>
            </w:tcBorders>
            <w:shd w:val="clear" w:color="auto" w:fill="auto"/>
            <w:noWrap/>
          </w:tcPr>
          <w:p w14:paraId="50DD4AEB" w14:textId="77777777" w:rsidR="00236814" w:rsidRPr="007C234C" w:rsidRDefault="002976BB" w:rsidP="002976BB">
            <w:pPr>
              <w:spacing w:line="480" w:lineRule="auto"/>
              <w:jc w:val="center"/>
            </w:pPr>
            <w:r>
              <w:t>5</w:t>
            </w:r>
            <w:r w:rsidR="00236814" w:rsidRPr="007C234C">
              <w:t>.</w:t>
            </w:r>
            <w:r w:rsidR="004A009F">
              <w:t>06</w:t>
            </w:r>
          </w:p>
        </w:tc>
        <w:tc>
          <w:tcPr>
            <w:tcW w:w="1141" w:type="dxa"/>
            <w:tcBorders>
              <w:top w:val="nil"/>
              <w:left w:val="nil"/>
              <w:bottom w:val="nil"/>
              <w:right w:val="nil"/>
            </w:tcBorders>
            <w:shd w:val="clear" w:color="auto" w:fill="auto"/>
            <w:noWrap/>
          </w:tcPr>
          <w:p w14:paraId="549005F1" w14:textId="77777777" w:rsidR="00236814" w:rsidRPr="007C234C" w:rsidRDefault="00236814" w:rsidP="002976BB">
            <w:pPr>
              <w:spacing w:line="480" w:lineRule="auto"/>
              <w:jc w:val="center"/>
            </w:pPr>
            <w:r w:rsidRPr="007C234C">
              <w:t>.</w:t>
            </w:r>
            <w:r w:rsidR="002976BB">
              <w:t>025</w:t>
            </w:r>
            <w:r w:rsidR="00070266">
              <w:t>*</w:t>
            </w:r>
          </w:p>
        </w:tc>
        <w:tc>
          <w:tcPr>
            <w:tcW w:w="1108" w:type="dxa"/>
            <w:tcBorders>
              <w:top w:val="nil"/>
              <w:left w:val="nil"/>
              <w:bottom w:val="nil"/>
              <w:right w:val="nil"/>
            </w:tcBorders>
          </w:tcPr>
          <w:p w14:paraId="3440CFF5" w14:textId="77777777" w:rsidR="00236814" w:rsidRPr="007C234C" w:rsidRDefault="00236814" w:rsidP="002976BB">
            <w:pPr>
              <w:spacing w:line="480" w:lineRule="auto"/>
              <w:jc w:val="center"/>
            </w:pPr>
            <w:r>
              <w:t>4</w:t>
            </w:r>
            <w:r w:rsidRPr="007C234C">
              <w:t>.</w:t>
            </w:r>
            <w:r w:rsidR="00070266">
              <w:t>97</w:t>
            </w:r>
          </w:p>
        </w:tc>
      </w:tr>
      <w:tr w:rsidR="00BC0E42" w:rsidRPr="007C234C" w14:paraId="3EACE59F" w14:textId="77777777">
        <w:trPr>
          <w:trHeight w:val="255"/>
        </w:trPr>
        <w:tc>
          <w:tcPr>
            <w:tcW w:w="3102" w:type="dxa"/>
            <w:tcBorders>
              <w:top w:val="nil"/>
              <w:left w:val="nil"/>
              <w:right w:val="nil"/>
            </w:tcBorders>
            <w:shd w:val="clear" w:color="auto" w:fill="auto"/>
            <w:noWrap/>
            <w:vAlign w:val="bottom"/>
          </w:tcPr>
          <w:p w14:paraId="29077E59" w14:textId="77777777" w:rsidR="00BC0E42" w:rsidRPr="00EB6C97" w:rsidRDefault="00BC0E42" w:rsidP="00020B80">
            <w:pPr>
              <w:spacing w:line="480" w:lineRule="auto"/>
            </w:pPr>
            <w:r>
              <w:t>Log(Anticipated debt)</w:t>
            </w:r>
          </w:p>
        </w:tc>
        <w:tc>
          <w:tcPr>
            <w:tcW w:w="383" w:type="dxa"/>
            <w:tcBorders>
              <w:top w:val="nil"/>
              <w:left w:val="nil"/>
              <w:right w:val="nil"/>
            </w:tcBorders>
            <w:shd w:val="clear" w:color="auto" w:fill="auto"/>
            <w:noWrap/>
            <w:vAlign w:val="bottom"/>
          </w:tcPr>
          <w:p w14:paraId="1F86EA09" w14:textId="77777777" w:rsidR="00BC0E42" w:rsidRPr="007C234C" w:rsidRDefault="00BC0E42" w:rsidP="009E5D97">
            <w:pPr>
              <w:spacing w:line="480" w:lineRule="auto"/>
            </w:pPr>
          </w:p>
        </w:tc>
        <w:tc>
          <w:tcPr>
            <w:tcW w:w="983" w:type="dxa"/>
            <w:tcBorders>
              <w:top w:val="nil"/>
              <w:left w:val="nil"/>
              <w:right w:val="nil"/>
            </w:tcBorders>
            <w:shd w:val="clear" w:color="auto" w:fill="auto"/>
            <w:noWrap/>
          </w:tcPr>
          <w:p w14:paraId="15CD1C9C" w14:textId="77777777" w:rsidR="00BC0E42" w:rsidRPr="007C234C" w:rsidRDefault="00BC0E42" w:rsidP="002976BB">
            <w:pPr>
              <w:spacing w:line="480" w:lineRule="auto"/>
              <w:jc w:val="center"/>
            </w:pPr>
            <w:r>
              <w:t>-</w:t>
            </w:r>
            <w:r w:rsidRPr="007C234C">
              <w:t>0.</w:t>
            </w:r>
            <w:r>
              <w:t>24</w:t>
            </w:r>
          </w:p>
        </w:tc>
        <w:tc>
          <w:tcPr>
            <w:tcW w:w="1050" w:type="dxa"/>
            <w:tcBorders>
              <w:top w:val="nil"/>
              <w:left w:val="nil"/>
              <w:right w:val="nil"/>
            </w:tcBorders>
            <w:shd w:val="clear" w:color="auto" w:fill="auto"/>
            <w:noWrap/>
          </w:tcPr>
          <w:p w14:paraId="78CF4F21" w14:textId="77777777" w:rsidR="00BC0E42" w:rsidRPr="007C234C" w:rsidRDefault="00BC0E42" w:rsidP="002976BB">
            <w:pPr>
              <w:spacing w:line="480" w:lineRule="auto"/>
              <w:jc w:val="center"/>
            </w:pPr>
            <w:r w:rsidRPr="007C234C">
              <w:t>0.</w:t>
            </w:r>
            <w:r>
              <w:t>51</w:t>
            </w:r>
          </w:p>
        </w:tc>
        <w:tc>
          <w:tcPr>
            <w:tcW w:w="276" w:type="dxa"/>
            <w:tcBorders>
              <w:top w:val="nil"/>
              <w:left w:val="nil"/>
              <w:right w:val="nil"/>
            </w:tcBorders>
            <w:shd w:val="clear" w:color="auto" w:fill="auto"/>
            <w:noWrap/>
            <w:vAlign w:val="bottom"/>
          </w:tcPr>
          <w:p w14:paraId="441BA99D" w14:textId="77777777" w:rsidR="00BC0E42" w:rsidRPr="007C234C" w:rsidRDefault="00BC0E42" w:rsidP="009E5D97">
            <w:pPr>
              <w:spacing w:line="480" w:lineRule="auto"/>
            </w:pPr>
          </w:p>
        </w:tc>
        <w:tc>
          <w:tcPr>
            <w:tcW w:w="756" w:type="dxa"/>
            <w:tcBorders>
              <w:top w:val="nil"/>
              <w:left w:val="nil"/>
              <w:right w:val="nil"/>
            </w:tcBorders>
            <w:shd w:val="clear" w:color="auto" w:fill="auto"/>
            <w:noWrap/>
          </w:tcPr>
          <w:p w14:paraId="7446B2FD" w14:textId="77777777" w:rsidR="00BC0E42" w:rsidRPr="007C234C" w:rsidRDefault="00BC0E42" w:rsidP="002976BB">
            <w:pPr>
              <w:spacing w:line="480" w:lineRule="auto"/>
              <w:jc w:val="center"/>
            </w:pPr>
            <w:r>
              <w:t>0</w:t>
            </w:r>
            <w:r w:rsidRPr="007C234C">
              <w:t>.</w:t>
            </w:r>
            <w:r>
              <w:t>23</w:t>
            </w:r>
          </w:p>
        </w:tc>
        <w:tc>
          <w:tcPr>
            <w:tcW w:w="1141" w:type="dxa"/>
            <w:tcBorders>
              <w:top w:val="nil"/>
              <w:left w:val="nil"/>
              <w:right w:val="nil"/>
            </w:tcBorders>
            <w:shd w:val="clear" w:color="auto" w:fill="auto"/>
            <w:noWrap/>
          </w:tcPr>
          <w:p w14:paraId="574D94A3" w14:textId="77777777" w:rsidR="00BC0E42" w:rsidRPr="007C234C" w:rsidRDefault="00BC0E42" w:rsidP="002976BB">
            <w:pPr>
              <w:spacing w:line="480" w:lineRule="auto"/>
              <w:jc w:val="center"/>
            </w:pPr>
            <w:r w:rsidRPr="007C234C">
              <w:t>.</w:t>
            </w:r>
            <w:r>
              <w:t>634</w:t>
            </w:r>
          </w:p>
        </w:tc>
        <w:tc>
          <w:tcPr>
            <w:tcW w:w="1108" w:type="dxa"/>
            <w:tcBorders>
              <w:top w:val="nil"/>
              <w:left w:val="nil"/>
              <w:right w:val="nil"/>
            </w:tcBorders>
          </w:tcPr>
          <w:p w14:paraId="564C0D73" w14:textId="77777777" w:rsidR="00BC0E42" w:rsidRPr="007C234C" w:rsidRDefault="00BC0E42" w:rsidP="002976BB">
            <w:pPr>
              <w:spacing w:line="480" w:lineRule="auto"/>
              <w:jc w:val="center"/>
            </w:pPr>
            <w:r>
              <w:t>0</w:t>
            </w:r>
            <w:r w:rsidRPr="007C234C">
              <w:t>.</w:t>
            </w:r>
            <w:r>
              <w:t>79</w:t>
            </w:r>
          </w:p>
        </w:tc>
      </w:tr>
      <w:tr w:rsidR="00BC0E42" w:rsidRPr="007C234C" w14:paraId="690D3DEC" w14:textId="77777777">
        <w:trPr>
          <w:trHeight w:val="255"/>
        </w:trPr>
        <w:tc>
          <w:tcPr>
            <w:tcW w:w="3102" w:type="dxa"/>
            <w:tcBorders>
              <w:top w:val="nil"/>
              <w:left w:val="nil"/>
              <w:right w:val="nil"/>
            </w:tcBorders>
            <w:shd w:val="clear" w:color="auto" w:fill="auto"/>
            <w:noWrap/>
            <w:vAlign w:val="bottom"/>
          </w:tcPr>
          <w:p w14:paraId="09F1CD5F" w14:textId="77777777" w:rsidR="00BC0E42" w:rsidRPr="00EB6C97" w:rsidRDefault="00BC0E42" w:rsidP="00020B80">
            <w:pPr>
              <w:spacing w:line="480" w:lineRule="auto"/>
            </w:pPr>
            <w:r>
              <w:t>Log(Subjective mean)</w:t>
            </w:r>
            <w:r w:rsidRPr="00EB6C97">
              <w:t xml:space="preserve"> </w:t>
            </w:r>
          </w:p>
        </w:tc>
        <w:tc>
          <w:tcPr>
            <w:tcW w:w="383" w:type="dxa"/>
            <w:tcBorders>
              <w:top w:val="nil"/>
              <w:left w:val="nil"/>
              <w:right w:val="nil"/>
            </w:tcBorders>
            <w:shd w:val="clear" w:color="auto" w:fill="auto"/>
            <w:noWrap/>
            <w:vAlign w:val="bottom"/>
          </w:tcPr>
          <w:p w14:paraId="1C60695D" w14:textId="77777777" w:rsidR="00BC0E42" w:rsidRPr="007C234C" w:rsidRDefault="00BC0E42" w:rsidP="009E5D97">
            <w:pPr>
              <w:spacing w:line="480" w:lineRule="auto"/>
            </w:pPr>
          </w:p>
        </w:tc>
        <w:tc>
          <w:tcPr>
            <w:tcW w:w="983" w:type="dxa"/>
            <w:tcBorders>
              <w:top w:val="nil"/>
              <w:left w:val="nil"/>
              <w:right w:val="nil"/>
            </w:tcBorders>
            <w:shd w:val="clear" w:color="auto" w:fill="auto"/>
            <w:noWrap/>
          </w:tcPr>
          <w:p w14:paraId="39B6E2F0" w14:textId="77777777" w:rsidR="00BC0E42" w:rsidRPr="007C234C" w:rsidRDefault="00BC0E42" w:rsidP="002976BB">
            <w:pPr>
              <w:spacing w:line="480" w:lineRule="auto"/>
              <w:jc w:val="center"/>
            </w:pPr>
            <w:r w:rsidRPr="007C234C">
              <w:t>0.</w:t>
            </w:r>
            <w:r>
              <w:t>36</w:t>
            </w:r>
          </w:p>
        </w:tc>
        <w:tc>
          <w:tcPr>
            <w:tcW w:w="1050" w:type="dxa"/>
            <w:tcBorders>
              <w:top w:val="nil"/>
              <w:left w:val="nil"/>
              <w:right w:val="nil"/>
            </w:tcBorders>
            <w:shd w:val="clear" w:color="auto" w:fill="auto"/>
            <w:noWrap/>
          </w:tcPr>
          <w:p w14:paraId="382CD5F9" w14:textId="77777777" w:rsidR="00BC0E42" w:rsidRPr="007C234C" w:rsidRDefault="00BC0E42" w:rsidP="002976BB">
            <w:pPr>
              <w:spacing w:line="480" w:lineRule="auto"/>
              <w:jc w:val="center"/>
            </w:pPr>
            <w:r w:rsidRPr="007C234C">
              <w:t>0.</w:t>
            </w:r>
            <w:r>
              <w:t>65</w:t>
            </w:r>
          </w:p>
        </w:tc>
        <w:tc>
          <w:tcPr>
            <w:tcW w:w="276" w:type="dxa"/>
            <w:tcBorders>
              <w:top w:val="nil"/>
              <w:left w:val="nil"/>
              <w:right w:val="nil"/>
            </w:tcBorders>
            <w:shd w:val="clear" w:color="auto" w:fill="auto"/>
            <w:noWrap/>
            <w:vAlign w:val="bottom"/>
          </w:tcPr>
          <w:p w14:paraId="2B19818F" w14:textId="77777777" w:rsidR="00BC0E42" w:rsidRPr="007C234C" w:rsidRDefault="00BC0E42" w:rsidP="009E5D97">
            <w:pPr>
              <w:spacing w:line="480" w:lineRule="auto"/>
            </w:pPr>
          </w:p>
        </w:tc>
        <w:tc>
          <w:tcPr>
            <w:tcW w:w="756" w:type="dxa"/>
            <w:tcBorders>
              <w:top w:val="nil"/>
              <w:left w:val="nil"/>
              <w:right w:val="nil"/>
            </w:tcBorders>
            <w:shd w:val="clear" w:color="auto" w:fill="auto"/>
            <w:noWrap/>
          </w:tcPr>
          <w:p w14:paraId="0C8C0519" w14:textId="77777777" w:rsidR="00BC0E42" w:rsidRPr="007C234C" w:rsidRDefault="00BC0E42" w:rsidP="002976BB">
            <w:pPr>
              <w:spacing w:line="480" w:lineRule="auto"/>
              <w:jc w:val="center"/>
            </w:pPr>
            <w:r w:rsidRPr="007C234C">
              <w:t>0.</w:t>
            </w:r>
            <w:r>
              <w:t>30</w:t>
            </w:r>
          </w:p>
        </w:tc>
        <w:tc>
          <w:tcPr>
            <w:tcW w:w="1141" w:type="dxa"/>
            <w:tcBorders>
              <w:top w:val="nil"/>
              <w:left w:val="nil"/>
              <w:right w:val="nil"/>
            </w:tcBorders>
            <w:shd w:val="clear" w:color="auto" w:fill="auto"/>
            <w:noWrap/>
          </w:tcPr>
          <w:p w14:paraId="72AC41C2" w14:textId="77777777" w:rsidR="00BC0E42" w:rsidRPr="007C234C" w:rsidRDefault="00BC0E42" w:rsidP="002976BB">
            <w:pPr>
              <w:spacing w:line="480" w:lineRule="auto"/>
              <w:jc w:val="center"/>
            </w:pPr>
            <w:r w:rsidRPr="007C234C">
              <w:t>.</w:t>
            </w:r>
            <w:r>
              <w:t>584</w:t>
            </w:r>
          </w:p>
        </w:tc>
        <w:tc>
          <w:tcPr>
            <w:tcW w:w="1108" w:type="dxa"/>
            <w:tcBorders>
              <w:top w:val="nil"/>
              <w:left w:val="nil"/>
              <w:right w:val="nil"/>
            </w:tcBorders>
          </w:tcPr>
          <w:p w14:paraId="556399B9" w14:textId="77777777" w:rsidR="00BC0E42" w:rsidRPr="007C234C" w:rsidRDefault="00BC0E42" w:rsidP="002976BB">
            <w:pPr>
              <w:spacing w:line="480" w:lineRule="auto"/>
              <w:jc w:val="center"/>
            </w:pPr>
            <w:r w:rsidRPr="007C234C">
              <w:t>1.</w:t>
            </w:r>
            <w:r>
              <w:t>43</w:t>
            </w:r>
          </w:p>
        </w:tc>
      </w:tr>
      <w:tr w:rsidR="00056C1D" w:rsidRPr="007C234C" w14:paraId="242C14BA" w14:textId="77777777">
        <w:trPr>
          <w:trHeight w:val="255"/>
        </w:trPr>
        <w:tc>
          <w:tcPr>
            <w:tcW w:w="3102" w:type="dxa"/>
            <w:tcBorders>
              <w:top w:val="nil"/>
              <w:left w:val="nil"/>
              <w:right w:val="nil"/>
            </w:tcBorders>
            <w:shd w:val="clear" w:color="auto" w:fill="auto"/>
            <w:noWrap/>
            <w:vAlign w:val="bottom"/>
          </w:tcPr>
          <w:p w14:paraId="3C0D8045" w14:textId="77777777" w:rsidR="00056C1D" w:rsidRPr="007C234C" w:rsidRDefault="00056C1D" w:rsidP="009E5D97">
            <w:pPr>
              <w:spacing w:line="480" w:lineRule="auto"/>
            </w:pPr>
            <w:r w:rsidRPr="007C234C">
              <w:t>Fees</w:t>
            </w:r>
          </w:p>
        </w:tc>
        <w:tc>
          <w:tcPr>
            <w:tcW w:w="383" w:type="dxa"/>
            <w:tcBorders>
              <w:top w:val="nil"/>
              <w:left w:val="nil"/>
              <w:right w:val="nil"/>
            </w:tcBorders>
            <w:shd w:val="clear" w:color="auto" w:fill="auto"/>
            <w:noWrap/>
            <w:vAlign w:val="bottom"/>
          </w:tcPr>
          <w:p w14:paraId="6CFEA25E" w14:textId="77777777" w:rsidR="00056C1D" w:rsidRPr="007C234C" w:rsidRDefault="00056C1D" w:rsidP="009E5D97">
            <w:pPr>
              <w:spacing w:line="480" w:lineRule="auto"/>
            </w:pPr>
          </w:p>
        </w:tc>
        <w:tc>
          <w:tcPr>
            <w:tcW w:w="983" w:type="dxa"/>
            <w:tcBorders>
              <w:top w:val="nil"/>
              <w:left w:val="nil"/>
              <w:right w:val="nil"/>
            </w:tcBorders>
            <w:shd w:val="clear" w:color="auto" w:fill="auto"/>
            <w:noWrap/>
          </w:tcPr>
          <w:p w14:paraId="7FA7DF0A" w14:textId="77777777" w:rsidR="00056C1D" w:rsidRPr="007C234C" w:rsidRDefault="00056C1D" w:rsidP="00895194">
            <w:pPr>
              <w:spacing w:line="480" w:lineRule="auto"/>
              <w:jc w:val="center"/>
            </w:pPr>
            <w:r w:rsidRPr="007C234C">
              <w:t>0.</w:t>
            </w:r>
            <w:r w:rsidR="004A009F">
              <w:t>42</w:t>
            </w:r>
          </w:p>
        </w:tc>
        <w:tc>
          <w:tcPr>
            <w:tcW w:w="1050" w:type="dxa"/>
            <w:tcBorders>
              <w:top w:val="nil"/>
              <w:left w:val="nil"/>
              <w:right w:val="nil"/>
            </w:tcBorders>
            <w:shd w:val="clear" w:color="auto" w:fill="auto"/>
            <w:noWrap/>
          </w:tcPr>
          <w:p w14:paraId="66247C3D" w14:textId="77777777" w:rsidR="00056C1D" w:rsidRPr="007C234C" w:rsidRDefault="00056C1D" w:rsidP="00895194">
            <w:pPr>
              <w:spacing w:line="480" w:lineRule="auto"/>
              <w:jc w:val="center"/>
            </w:pPr>
            <w:r w:rsidRPr="007C234C">
              <w:t>0.</w:t>
            </w:r>
            <w:r w:rsidR="004A009F">
              <w:t>47</w:t>
            </w:r>
          </w:p>
        </w:tc>
        <w:tc>
          <w:tcPr>
            <w:tcW w:w="276" w:type="dxa"/>
            <w:tcBorders>
              <w:top w:val="nil"/>
              <w:left w:val="nil"/>
              <w:right w:val="nil"/>
            </w:tcBorders>
            <w:shd w:val="clear" w:color="auto" w:fill="auto"/>
            <w:noWrap/>
            <w:vAlign w:val="bottom"/>
          </w:tcPr>
          <w:p w14:paraId="20BF28DF" w14:textId="77777777" w:rsidR="00056C1D" w:rsidRPr="007C234C" w:rsidRDefault="00056C1D" w:rsidP="009E5D97">
            <w:pPr>
              <w:spacing w:line="480" w:lineRule="auto"/>
            </w:pPr>
          </w:p>
        </w:tc>
        <w:tc>
          <w:tcPr>
            <w:tcW w:w="756" w:type="dxa"/>
            <w:tcBorders>
              <w:top w:val="nil"/>
              <w:left w:val="nil"/>
              <w:right w:val="nil"/>
            </w:tcBorders>
            <w:shd w:val="clear" w:color="auto" w:fill="auto"/>
            <w:noWrap/>
          </w:tcPr>
          <w:p w14:paraId="608FBE63" w14:textId="77777777" w:rsidR="00056C1D" w:rsidRPr="007C234C" w:rsidRDefault="00895194" w:rsidP="00895194">
            <w:pPr>
              <w:spacing w:line="480" w:lineRule="auto"/>
              <w:jc w:val="center"/>
            </w:pPr>
            <w:r>
              <w:t>0</w:t>
            </w:r>
            <w:r w:rsidR="00056C1D" w:rsidRPr="007C234C">
              <w:t>.</w:t>
            </w:r>
            <w:r w:rsidR="004A009F">
              <w:t>80</w:t>
            </w:r>
          </w:p>
        </w:tc>
        <w:tc>
          <w:tcPr>
            <w:tcW w:w="1141" w:type="dxa"/>
            <w:tcBorders>
              <w:top w:val="nil"/>
              <w:left w:val="nil"/>
              <w:right w:val="nil"/>
            </w:tcBorders>
            <w:shd w:val="clear" w:color="auto" w:fill="auto"/>
            <w:noWrap/>
          </w:tcPr>
          <w:p w14:paraId="0587D1D5" w14:textId="77777777" w:rsidR="00056C1D" w:rsidRPr="007C234C" w:rsidRDefault="00056C1D" w:rsidP="00895194">
            <w:pPr>
              <w:spacing w:line="480" w:lineRule="auto"/>
              <w:jc w:val="center"/>
            </w:pPr>
            <w:r>
              <w:t>.</w:t>
            </w:r>
            <w:r w:rsidR="00895194">
              <w:t>371</w:t>
            </w:r>
          </w:p>
        </w:tc>
        <w:tc>
          <w:tcPr>
            <w:tcW w:w="1108" w:type="dxa"/>
            <w:tcBorders>
              <w:top w:val="nil"/>
              <w:left w:val="nil"/>
              <w:right w:val="nil"/>
            </w:tcBorders>
          </w:tcPr>
          <w:p w14:paraId="46898124" w14:textId="77777777" w:rsidR="00056C1D" w:rsidRPr="007C234C" w:rsidRDefault="00895194" w:rsidP="00FA0DFE">
            <w:pPr>
              <w:spacing w:line="480" w:lineRule="auto"/>
              <w:jc w:val="center"/>
            </w:pPr>
            <w:r>
              <w:t>1</w:t>
            </w:r>
            <w:r w:rsidR="00056C1D" w:rsidRPr="007C234C">
              <w:t>.</w:t>
            </w:r>
            <w:r w:rsidR="004A009F">
              <w:t>52</w:t>
            </w:r>
          </w:p>
        </w:tc>
      </w:tr>
      <w:tr w:rsidR="002976BB" w:rsidRPr="00600B34" w14:paraId="0C27D0C9" w14:textId="77777777" w:rsidTr="002976BB">
        <w:trPr>
          <w:trHeight w:val="255"/>
        </w:trPr>
        <w:tc>
          <w:tcPr>
            <w:tcW w:w="3102" w:type="dxa"/>
            <w:tcBorders>
              <w:top w:val="nil"/>
              <w:left w:val="nil"/>
              <w:right w:val="nil"/>
            </w:tcBorders>
            <w:shd w:val="clear" w:color="auto" w:fill="auto"/>
            <w:noWrap/>
            <w:vAlign w:val="bottom"/>
          </w:tcPr>
          <w:p w14:paraId="4A23E475" w14:textId="77777777" w:rsidR="002976BB" w:rsidRPr="00EB6C97" w:rsidRDefault="002976BB" w:rsidP="002C3284">
            <w:pPr>
              <w:spacing w:line="480" w:lineRule="auto"/>
            </w:pPr>
            <w:r>
              <w:t>Age</w:t>
            </w:r>
          </w:p>
        </w:tc>
        <w:tc>
          <w:tcPr>
            <w:tcW w:w="383" w:type="dxa"/>
            <w:tcBorders>
              <w:top w:val="nil"/>
              <w:left w:val="nil"/>
              <w:right w:val="nil"/>
            </w:tcBorders>
            <w:shd w:val="clear" w:color="auto" w:fill="auto"/>
            <w:noWrap/>
            <w:vAlign w:val="bottom"/>
          </w:tcPr>
          <w:p w14:paraId="5E0041E1" w14:textId="77777777" w:rsidR="002976BB" w:rsidRPr="00EB6C97" w:rsidRDefault="002976BB" w:rsidP="002C3284">
            <w:pPr>
              <w:spacing w:line="480" w:lineRule="auto"/>
            </w:pPr>
          </w:p>
        </w:tc>
        <w:tc>
          <w:tcPr>
            <w:tcW w:w="983" w:type="dxa"/>
            <w:tcBorders>
              <w:top w:val="nil"/>
              <w:left w:val="nil"/>
              <w:right w:val="nil"/>
            </w:tcBorders>
            <w:shd w:val="clear" w:color="auto" w:fill="auto"/>
            <w:noWrap/>
          </w:tcPr>
          <w:p w14:paraId="4AEC4BB9" w14:textId="77777777" w:rsidR="002976BB" w:rsidRPr="00EB6C97" w:rsidRDefault="004A009F" w:rsidP="002C3284">
            <w:pPr>
              <w:spacing w:line="480" w:lineRule="auto"/>
              <w:jc w:val="center"/>
            </w:pPr>
            <w:r>
              <w:t>-0.04</w:t>
            </w:r>
          </w:p>
        </w:tc>
        <w:tc>
          <w:tcPr>
            <w:tcW w:w="1050" w:type="dxa"/>
            <w:tcBorders>
              <w:top w:val="nil"/>
              <w:left w:val="nil"/>
              <w:right w:val="nil"/>
            </w:tcBorders>
            <w:shd w:val="clear" w:color="auto" w:fill="auto"/>
            <w:noWrap/>
          </w:tcPr>
          <w:p w14:paraId="6621E321" w14:textId="77777777" w:rsidR="002976BB" w:rsidRPr="00EB6C97" w:rsidRDefault="004A009F" w:rsidP="002C3284">
            <w:pPr>
              <w:spacing w:line="480" w:lineRule="auto"/>
              <w:jc w:val="center"/>
            </w:pPr>
            <w:r>
              <w:t>0.04</w:t>
            </w:r>
          </w:p>
        </w:tc>
        <w:tc>
          <w:tcPr>
            <w:tcW w:w="276" w:type="dxa"/>
            <w:tcBorders>
              <w:top w:val="nil"/>
              <w:left w:val="nil"/>
              <w:right w:val="nil"/>
            </w:tcBorders>
            <w:shd w:val="clear" w:color="auto" w:fill="auto"/>
            <w:noWrap/>
            <w:vAlign w:val="bottom"/>
          </w:tcPr>
          <w:p w14:paraId="3D134A8C" w14:textId="77777777" w:rsidR="002976BB" w:rsidRPr="00EB6C97" w:rsidRDefault="002976BB" w:rsidP="002C3284">
            <w:pPr>
              <w:spacing w:line="480" w:lineRule="auto"/>
            </w:pPr>
          </w:p>
        </w:tc>
        <w:tc>
          <w:tcPr>
            <w:tcW w:w="756" w:type="dxa"/>
            <w:tcBorders>
              <w:top w:val="nil"/>
              <w:left w:val="nil"/>
              <w:right w:val="nil"/>
            </w:tcBorders>
            <w:shd w:val="clear" w:color="auto" w:fill="auto"/>
            <w:noWrap/>
          </w:tcPr>
          <w:p w14:paraId="281FA35E" w14:textId="77777777" w:rsidR="002976BB" w:rsidRPr="00EB6C97" w:rsidRDefault="002976BB" w:rsidP="00895194">
            <w:pPr>
              <w:spacing w:line="480" w:lineRule="auto"/>
              <w:jc w:val="center"/>
            </w:pPr>
            <w:r>
              <w:t>0</w:t>
            </w:r>
            <w:r w:rsidRPr="00EB6C97">
              <w:t>.</w:t>
            </w:r>
            <w:r w:rsidR="004A009F">
              <w:t>84</w:t>
            </w:r>
          </w:p>
        </w:tc>
        <w:tc>
          <w:tcPr>
            <w:tcW w:w="1141" w:type="dxa"/>
            <w:tcBorders>
              <w:top w:val="nil"/>
              <w:left w:val="nil"/>
              <w:right w:val="nil"/>
            </w:tcBorders>
            <w:shd w:val="clear" w:color="auto" w:fill="auto"/>
            <w:noWrap/>
          </w:tcPr>
          <w:p w14:paraId="60CB2410" w14:textId="77777777" w:rsidR="002976BB" w:rsidRPr="00EB6C97" w:rsidRDefault="002976BB" w:rsidP="00895194">
            <w:pPr>
              <w:spacing w:line="480" w:lineRule="auto"/>
              <w:jc w:val="center"/>
            </w:pPr>
            <w:r>
              <w:t>.</w:t>
            </w:r>
            <w:r w:rsidR="00895194">
              <w:t>359</w:t>
            </w:r>
          </w:p>
        </w:tc>
        <w:tc>
          <w:tcPr>
            <w:tcW w:w="1108" w:type="dxa"/>
            <w:tcBorders>
              <w:top w:val="nil"/>
              <w:left w:val="nil"/>
              <w:right w:val="nil"/>
            </w:tcBorders>
          </w:tcPr>
          <w:p w14:paraId="6C336EA0" w14:textId="77777777" w:rsidR="002976BB" w:rsidRDefault="00895194" w:rsidP="00895194">
            <w:pPr>
              <w:spacing w:line="480" w:lineRule="auto"/>
              <w:jc w:val="center"/>
            </w:pPr>
            <w:r>
              <w:t>0</w:t>
            </w:r>
            <w:r w:rsidR="002976BB">
              <w:t>.</w:t>
            </w:r>
            <w:r w:rsidR="004A009F">
              <w:t>96</w:t>
            </w:r>
          </w:p>
        </w:tc>
      </w:tr>
      <w:tr w:rsidR="002976BB" w:rsidRPr="00600B34" w14:paraId="00054240" w14:textId="77777777" w:rsidTr="002976BB">
        <w:trPr>
          <w:trHeight w:val="255"/>
        </w:trPr>
        <w:tc>
          <w:tcPr>
            <w:tcW w:w="3102" w:type="dxa"/>
            <w:tcBorders>
              <w:left w:val="nil"/>
              <w:bottom w:val="single" w:sz="4" w:space="0" w:color="auto"/>
              <w:right w:val="nil"/>
            </w:tcBorders>
            <w:shd w:val="clear" w:color="auto" w:fill="auto"/>
            <w:noWrap/>
            <w:vAlign w:val="bottom"/>
          </w:tcPr>
          <w:p w14:paraId="6E816EC8" w14:textId="77777777" w:rsidR="002976BB" w:rsidRPr="007C234C" w:rsidRDefault="002976BB" w:rsidP="009E5D97">
            <w:pPr>
              <w:spacing w:line="480" w:lineRule="auto"/>
            </w:pPr>
            <w:r w:rsidRPr="007C234C">
              <w:t>Gender</w:t>
            </w:r>
          </w:p>
        </w:tc>
        <w:tc>
          <w:tcPr>
            <w:tcW w:w="383" w:type="dxa"/>
            <w:tcBorders>
              <w:left w:val="nil"/>
              <w:bottom w:val="single" w:sz="4" w:space="0" w:color="auto"/>
              <w:right w:val="nil"/>
            </w:tcBorders>
            <w:shd w:val="clear" w:color="auto" w:fill="auto"/>
            <w:noWrap/>
            <w:vAlign w:val="bottom"/>
          </w:tcPr>
          <w:p w14:paraId="7683DE99" w14:textId="77777777" w:rsidR="002976BB" w:rsidRPr="007C234C" w:rsidRDefault="002976BB" w:rsidP="009E5D97">
            <w:pPr>
              <w:spacing w:line="480" w:lineRule="auto"/>
            </w:pPr>
          </w:p>
        </w:tc>
        <w:tc>
          <w:tcPr>
            <w:tcW w:w="983" w:type="dxa"/>
            <w:tcBorders>
              <w:left w:val="nil"/>
              <w:bottom w:val="single" w:sz="4" w:space="0" w:color="auto"/>
              <w:right w:val="nil"/>
            </w:tcBorders>
            <w:shd w:val="clear" w:color="auto" w:fill="auto"/>
            <w:noWrap/>
          </w:tcPr>
          <w:p w14:paraId="3BFF7BCF" w14:textId="77777777" w:rsidR="002976BB" w:rsidRPr="007C234C" w:rsidRDefault="002976BB" w:rsidP="00895194">
            <w:pPr>
              <w:spacing w:line="480" w:lineRule="auto"/>
              <w:jc w:val="center"/>
            </w:pPr>
            <w:r w:rsidRPr="007C234C">
              <w:t>0.</w:t>
            </w:r>
            <w:r w:rsidR="004A009F">
              <w:t>44</w:t>
            </w:r>
          </w:p>
        </w:tc>
        <w:tc>
          <w:tcPr>
            <w:tcW w:w="1050" w:type="dxa"/>
            <w:tcBorders>
              <w:left w:val="nil"/>
              <w:bottom w:val="single" w:sz="4" w:space="0" w:color="auto"/>
              <w:right w:val="nil"/>
            </w:tcBorders>
            <w:shd w:val="clear" w:color="auto" w:fill="auto"/>
            <w:noWrap/>
          </w:tcPr>
          <w:p w14:paraId="533D8126" w14:textId="77777777" w:rsidR="002976BB" w:rsidRPr="007C234C" w:rsidRDefault="004A009F" w:rsidP="00FA0DFE">
            <w:pPr>
              <w:spacing w:line="480" w:lineRule="auto"/>
              <w:jc w:val="center"/>
            </w:pPr>
            <w:r>
              <w:t>0.25</w:t>
            </w:r>
          </w:p>
        </w:tc>
        <w:tc>
          <w:tcPr>
            <w:tcW w:w="276" w:type="dxa"/>
            <w:tcBorders>
              <w:left w:val="nil"/>
              <w:bottom w:val="single" w:sz="4" w:space="0" w:color="auto"/>
              <w:right w:val="nil"/>
            </w:tcBorders>
            <w:shd w:val="clear" w:color="auto" w:fill="auto"/>
            <w:noWrap/>
            <w:vAlign w:val="bottom"/>
          </w:tcPr>
          <w:p w14:paraId="79907D8C" w14:textId="77777777" w:rsidR="002976BB" w:rsidRPr="007C234C" w:rsidRDefault="002976BB" w:rsidP="009E5D97">
            <w:pPr>
              <w:spacing w:line="480" w:lineRule="auto"/>
            </w:pPr>
          </w:p>
        </w:tc>
        <w:tc>
          <w:tcPr>
            <w:tcW w:w="756" w:type="dxa"/>
            <w:tcBorders>
              <w:left w:val="nil"/>
              <w:bottom w:val="single" w:sz="4" w:space="0" w:color="auto"/>
              <w:right w:val="nil"/>
            </w:tcBorders>
            <w:shd w:val="clear" w:color="auto" w:fill="auto"/>
            <w:noWrap/>
          </w:tcPr>
          <w:p w14:paraId="372D4F88" w14:textId="77777777" w:rsidR="002976BB" w:rsidRPr="007C234C" w:rsidRDefault="00895194" w:rsidP="00895194">
            <w:pPr>
              <w:spacing w:line="480" w:lineRule="auto"/>
              <w:jc w:val="center"/>
            </w:pPr>
            <w:r>
              <w:t>2</w:t>
            </w:r>
            <w:r w:rsidR="002976BB" w:rsidRPr="007C234C">
              <w:t>.</w:t>
            </w:r>
            <w:r w:rsidR="004A009F">
              <w:t>91</w:t>
            </w:r>
          </w:p>
        </w:tc>
        <w:tc>
          <w:tcPr>
            <w:tcW w:w="1141" w:type="dxa"/>
            <w:tcBorders>
              <w:left w:val="nil"/>
              <w:bottom w:val="single" w:sz="4" w:space="0" w:color="auto"/>
              <w:right w:val="nil"/>
            </w:tcBorders>
            <w:shd w:val="clear" w:color="auto" w:fill="auto"/>
            <w:noWrap/>
          </w:tcPr>
          <w:p w14:paraId="6050EEFE" w14:textId="77777777" w:rsidR="002976BB" w:rsidRPr="007C234C" w:rsidRDefault="002976BB" w:rsidP="00895194">
            <w:pPr>
              <w:spacing w:line="480" w:lineRule="auto"/>
              <w:jc w:val="center"/>
            </w:pPr>
            <w:r w:rsidRPr="007C234C">
              <w:t>.</w:t>
            </w:r>
            <w:r w:rsidR="00895194">
              <w:t>088</w:t>
            </w:r>
          </w:p>
        </w:tc>
        <w:tc>
          <w:tcPr>
            <w:tcW w:w="1108" w:type="dxa"/>
            <w:tcBorders>
              <w:left w:val="nil"/>
              <w:bottom w:val="single" w:sz="4" w:space="0" w:color="auto"/>
              <w:right w:val="nil"/>
            </w:tcBorders>
          </w:tcPr>
          <w:p w14:paraId="1BED7745" w14:textId="77777777" w:rsidR="002976BB" w:rsidRPr="00600B34" w:rsidRDefault="002976BB" w:rsidP="00895194">
            <w:pPr>
              <w:spacing w:line="480" w:lineRule="auto"/>
              <w:jc w:val="center"/>
            </w:pPr>
            <w:r>
              <w:t>1.</w:t>
            </w:r>
            <w:r w:rsidR="004A009F">
              <w:t>55</w:t>
            </w:r>
          </w:p>
        </w:tc>
      </w:tr>
    </w:tbl>
    <w:p w14:paraId="64CB3CDB" w14:textId="77777777" w:rsidR="004F500E" w:rsidRPr="00016C15" w:rsidRDefault="004F500E" w:rsidP="004F500E"/>
    <w:p w14:paraId="63EA92D2" w14:textId="77777777" w:rsidR="004F500E" w:rsidRPr="004F500E" w:rsidRDefault="004F500E" w:rsidP="004F500E">
      <w:r w:rsidRPr="00016C15">
        <w:t>Note</w:t>
      </w:r>
      <w:r w:rsidR="00016C15" w:rsidRPr="00016C15">
        <w:t>:</w:t>
      </w:r>
      <w:r>
        <w:rPr>
          <w:i/>
        </w:rPr>
        <w:t xml:space="preserve"> </w:t>
      </w:r>
      <w:r w:rsidR="004A009F">
        <w:t>* significant at 5</w:t>
      </w:r>
      <w:r>
        <w:t>% level</w:t>
      </w:r>
    </w:p>
    <w:p w14:paraId="390F7441" w14:textId="77777777" w:rsidR="00056C1D" w:rsidRDefault="00056C1D" w:rsidP="00756508">
      <w:pPr>
        <w:spacing w:line="480" w:lineRule="auto"/>
      </w:pPr>
    </w:p>
    <w:p w14:paraId="20EBC605" w14:textId="77777777" w:rsidR="00056C1D" w:rsidRDefault="00056C1D" w:rsidP="00756508">
      <w:pPr>
        <w:spacing w:line="480" w:lineRule="auto"/>
      </w:pPr>
    </w:p>
    <w:p w14:paraId="10187095" w14:textId="77777777" w:rsidR="00056C1D" w:rsidRDefault="00056C1D" w:rsidP="00756508">
      <w:pPr>
        <w:spacing w:line="480" w:lineRule="auto"/>
      </w:pPr>
    </w:p>
    <w:p w14:paraId="14A3B18A" w14:textId="77777777" w:rsidR="00056C1D" w:rsidRDefault="00056C1D" w:rsidP="00756508">
      <w:pPr>
        <w:spacing w:line="480" w:lineRule="auto"/>
      </w:pPr>
    </w:p>
    <w:p w14:paraId="66DEB174" w14:textId="77777777" w:rsidR="00056C1D" w:rsidRDefault="00056C1D" w:rsidP="00756508">
      <w:pPr>
        <w:spacing w:line="480" w:lineRule="auto"/>
      </w:pPr>
    </w:p>
    <w:p w14:paraId="084AA36F" w14:textId="77777777" w:rsidR="00056C1D" w:rsidRDefault="00056C1D" w:rsidP="00756508">
      <w:pPr>
        <w:spacing w:line="480" w:lineRule="auto"/>
      </w:pPr>
    </w:p>
    <w:p w14:paraId="326C8934" w14:textId="77777777" w:rsidR="00056C1D" w:rsidRDefault="00056C1D" w:rsidP="00756508">
      <w:pPr>
        <w:spacing w:line="480" w:lineRule="auto"/>
      </w:pPr>
    </w:p>
    <w:p w14:paraId="08D86C5B" w14:textId="77777777" w:rsidR="00056C1D" w:rsidRDefault="00056C1D" w:rsidP="00756508">
      <w:pPr>
        <w:spacing w:line="480" w:lineRule="auto"/>
      </w:pPr>
    </w:p>
    <w:p w14:paraId="71C19814" w14:textId="77777777" w:rsidR="00056C1D" w:rsidRDefault="00056C1D" w:rsidP="00756508">
      <w:pPr>
        <w:spacing w:line="480" w:lineRule="auto"/>
      </w:pPr>
    </w:p>
    <w:p w14:paraId="2AF419DF" w14:textId="77777777" w:rsidR="00056C1D" w:rsidRDefault="00056C1D" w:rsidP="00756508">
      <w:pPr>
        <w:spacing w:line="480" w:lineRule="auto"/>
      </w:pPr>
    </w:p>
    <w:p w14:paraId="71915B59" w14:textId="77777777" w:rsidR="00056C1D" w:rsidRDefault="00056C1D" w:rsidP="00756508">
      <w:pPr>
        <w:spacing w:line="480" w:lineRule="auto"/>
      </w:pPr>
    </w:p>
    <w:p w14:paraId="706A4F47" w14:textId="77777777" w:rsidR="00056C1D" w:rsidRDefault="00056C1D" w:rsidP="00756508">
      <w:pPr>
        <w:spacing w:line="480" w:lineRule="auto"/>
      </w:pPr>
    </w:p>
    <w:p w14:paraId="39705100" w14:textId="77777777" w:rsidR="00056C1D" w:rsidRDefault="00056C1D" w:rsidP="00756508">
      <w:pPr>
        <w:spacing w:line="480" w:lineRule="auto"/>
      </w:pPr>
    </w:p>
    <w:p w14:paraId="24E050BB" w14:textId="77777777" w:rsidR="00895194" w:rsidRDefault="00895194" w:rsidP="00756508">
      <w:pPr>
        <w:spacing w:line="480" w:lineRule="auto"/>
      </w:pPr>
    </w:p>
    <w:p w14:paraId="4C85E6B5" w14:textId="77777777" w:rsidR="004F500E" w:rsidRDefault="004F500E" w:rsidP="00756508">
      <w:pPr>
        <w:spacing w:line="480" w:lineRule="auto"/>
      </w:pPr>
    </w:p>
    <w:p w14:paraId="47F08040" w14:textId="77777777" w:rsidR="00056C1D" w:rsidRPr="00016C15" w:rsidRDefault="00547641" w:rsidP="00056C1D">
      <w:pPr>
        <w:spacing w:line="480" w:lineRule="auto"/>
      </w:pPr>
      <w:r w:rsidRPr="00016C15">
        <w:lastRenderedPageBreak/>
        <w:t>Table 4</w:t>
      </w:r>
      <w:r w:rsidR="00016C15" w:rsidRPr="00016C15">
        <w:t xml:space="preserve">. </w:t>
      </w:r>
      <w:r w:rsidR="00056C1D" w:rsidRPr="00016C15">
        <w:t>Amounts (in thousands of GBP) used in the 4 different distribution conditions</w:t>
      </w:r>
      <w:r w:rsidR="003B2387" w:rsidRPr="00016C15">
        <w:t xml:space="preserve"> in Study 2</w:t>
      </w:r>
      <w:r w:rsidR="00423306" w:rsidRPr="00016C15">
        <w:t xml:space="preserve">. </w:t>
      </w:r>
    </w:p>
    <w:p w14:paraId="7074F090" w14:textId="77777777" w:rsidR="003B2387" w:rsidRPr="00A50445" w:rsidRDefault="003B2387" w:rsidP="00056C1D">
      <w:pPr>
        <w:spacing w:line="480" w:lineRule="auto"/>
        <w:rPr>
          <w:i/>
        </w:rPr>
      </w:pPr>
    </w:p>
    <w:tbl>
      <w:tblPr>
        <w:tblStyle w:val="TableGrid"/>
        <w:tblW w:w="8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43"/>
        <w:gridCol w:w="546"/>
        <w:gridCol w:w="546"/>
        <w:gridCol w:w="546"/>
        <w:gridCol w:w="546"/>
        <w:gridCol w:w="546"/>
        <w:gridCol w:w="546"/>
        <w:gridCol w:w="546"/>
        <w:gridCol w:w="546"/>
        <w:gridCol w:w="546"/>
        <w:gridCol w:w="546"/>
        <w:gridCol w:w="546"/>
      </w:tblGrid>
      <w:tr w:rsidR="00056C1D" w:rsidRPr="00A50445" w14:paraId="17B19781" w14:textId="77777777">
        <w:tc>
          <w:tcPr>
            <w:tcW w:w="2243" w:type="dxa"/>
          </w:tcPr>
          <w:p w14:paraId="513DB1EF" w14:textId="77777777" w:rsidR="00056C1D" w:rsidRPr="00A50445" w:rsidRDefault="00056C1D" w:rsidP="009E5D97">
            <w:pPr>
              <w:spacing w:line="360" w:lineRule="auto"/>
              <w:rPr>
                <w:b/>
              </w:rPr>
            </w:pPr>
          </w:p>
        </w:tc>
        <w:tc>
          <w:tcPr>
            <w:tcW w:w="6006" w:type="dxa"/>
            <w:gridSpan w:val="11"/>
            <w:tcBorders>
              <w:top w:val="single" w:sz="4" w:space="0" w:color="auto"/>
            </w:tcBorders>
          </w:tcPr>
          <w:p w14:paraId="46DFEDC6" w14:textId="77777777" w:rsidR="00056C1D" w:rsidRPr="00FC5990" w:rsidRDefault="00056C1D" w:rsidP="009E5D97">
            <w:pPr>
              <w:spacing w:line="360" w:lineRule="auto"/>
              <w:jc w:val="center"/>
              <w:rPr>
                <w:i/>
              </w:rPr>
            </w:pPr>
            <w:r w:rsidRPr="00FC5990">
              <w:rPr>
                <w:i/>
              </w:rPr>
              <w:t>Rank</w:t>
            </w:r>
          </w:p>
        </w:tc>
      </w:tr>
      <w:tr w:rsidR="00056C1D" w:rsidRPr="00A50445" w14:paraId="5CED18E2" w14:textId="77777777">
        <w:tc>
          <w:tcPr>
            <w:tcW w:w="2243" w:type="dxa"/>
            <w:tcBorders>
              <w:bottom w:val="single" w:sz="4" w:space="0" w:color="auto"/>
            </w:tcBorders>
          </w:tcPr>
          <w:p w14:paraId="130DE9C9" w14:textId="77777777" w:rsidR="00056C1D" w:rsidRPr="00A50445" w:rsidRDefault="00056C1D" w:rsidP="009E5D97">
            <w:pPr>
              <w:spacing w:line="360" w:lineRule="auto"/>
              <w:rPr>
                <w:b/>
              </w:rPr>
            </w:pPr>
          </w:p>
        </w:tc>
        <w:tc>
          <w:tcPr>
            <w:tcW w:w="546" w:type="dxa"/>
            <w:tcBorders>
              <w:bottom w:val="single" w:sz="4" w:space="0" w:color="auto"/>
            </w:tcBorders>
          </w:tcPr>
          <w:p w14:paraId="17CE8728" w14:textId="77777777" w:rsidR="00056C1D" w:rsidRPr="00A50445" w:rsidRDefault="00056C1D" w:rsidP="009E5D97">
            <w:pPr>
              <w:spacing w:line="360" w:lineRule="auto"/>
            </w:pPr>
            <w:r w:rsidRPr="00A50445">
              <w:t>1</w:t>
            </w:r>
          </w:p>
        </w:tc>
        <w:tc>
          <w:tcPr>
            <w:tcW w:w="546" w:type="dxa"/>
            <w:tcBorders>
              <w:bottom w:val="single" w:sz="4" w:space="0" w:color="auto"/>
            </w:tcBorders>
          </w:tcPr>
          <w:p w14:paraId="6923D9C7" w14:textId="77777777" w:rsidR="00056C1D" w:rsidRPr="00A50445" w:rsidRDefault="00056C1D" w:rsidP="009E5D97">
            <w:pPr>
              <w:spacing w:line="360" w:lineRule="auto"/>
            </w:pPr>
            <w:r w:rsidRPr="00A50445">
              <w:t>2</w:t>
            </w:r>
          </w:p>
        </w:tc>
        <w:tc>
          <w:tcPr>
            <w:tcW w:w="546" w:type="dxa"/>
            <w:tcBorders>
              <w:bottom w:val="single" w:sz="4" w:space="0" w:color="auto"/>
            </w:tcBorders>
          </w:tcPr>
          <w:p w14:paraId="1F6695BD" w14:textId="77777777" w:rsidR="00056C1D" w:rsidRPr="00A50445" w:rsidRDefault="00056C1D" w:rsidP="009E5D97">
            <w:pPr>
              <w:spacing w:line="360" w:lineRule="auto"/>
            </w:pPr>
            <w:r w:rsidRPr="00A50445">
              <w:t>3</w:t>
            </w:r>
          </w:p>
        </w:tc>
        <w:tc>
          <w:tcPr>
            <w:tcW w:w="546" w:type="dxa"/>
            <w:tcBorders>
              <w:bottom w:val="single" w:sz="4" w:space="0" w:color="auto"/>
            </w:tcBorders>
          </w:tcPr>
          <w:p w14:paraId="3D8B4376" w14:textId="77777777" w:rsidR="00056C1D" w:rsidRPr="00A50445" w:rsidRDefault="00056C1D" w:rsidP="009E5D97">
            <w:pPr>
              <w:spacing w:line="360" w:lineRule="auto"/>
            </w:pPr>
            <w:r w:rsidRPr="00A50445">
              <w:t>4</w:t>
            </w:r>
          </w:p>
        </w:tc>
        <w:tc>
          <w:tcPr>
            <w:tcW w:w="546" w:type="dxa"/>
            <w:tcBorders>
              <w:bottom w:val="single" w:sz="4" w:space="0" w:color="auto"/>
            </w:tcBorders>
          </w:tcPr>
          <w:p w14:paraId="22A7CA81" w14:textId="77777777" w:rsidR="00056C1D" w:rsidRPr="00A50445" w:rsidRDefault="00056C1D" w:rsidP="009E5D97">
            <w:pPr>
              <w:spacing w:line="360" w:lineRule="auto"/>
            </w:pPr>
            <w:r w:rsidRPr="00A50445">
              <w:t>5</w:t>
            </w:r>
          </w:p>
        </w:tc>
        <w:tc>
          <w:tcPr>
            <w:tcW w:w="546" w:type="dxa"/>
            <w:tcBorders>
              <w:bottom w:val="single" w:sz="4" w:space="0" w:color="auto"/>
            </w:tcBorders>
          </w:tcPr>
          <w:p w14:paraId="1A107907" w14:textId="77777777" w:rsidR="00056C1D" w:rsidRPr="00A50445" w:rsidRDefault="00056C1D" w:rsidP="009E5D97">
            <w:pPr>
              <w:spacing w:line="360" w:lineRule="auto"/>
            </w:pPr>
            <w:r w:rsidRPr="00A50445">
              <w:t>6</w:t>
            </w:r>
          </w:p>
        </w:tc>
        <w:tc>
          <w:tcPr>
            <w:tcW w:w="546" w:type="dxa"/>
            <w:tcBorders>
              <w:bottom w:val="single" w:sz="4" w:space="0" w:color="auto"/>
            </w:tcBorders>
          </w:tcPr>
          <w:p w14:paraId="04FFC3EF" w14:textId="77777777" w:rsidR="00056C1D" w:rsidRPr="00A50445" w:rsidRDefault="00056C1D" w:rsidP="009E5D97">
            <w:pPr>
              <w:spacing w:line="360" w:lineRule="auto"/>
            </w:pPr>
            <w:r w:rsidRPr="00A50445">
              <w:t>7</w:t>
            </w:r>
          </w:p>
        </w:tc>
        <w:tc>
          <w:tcPr>
            <w:tcW w:w="546" w:type="dxa"/>
            <w:tcBorders>
              <w:bottom w:val="single" w:sz="4" w:space="0" w:color="auto"/>
            </w:tcBorders>
          </w:tcPr>
          <w:p w14:paraId="630C58C0" w14:textId="77777777" w:rsidR="00056C1D" w:rsidRPr="00A50445" w:rsidRDefault="00056C1D" w:rsidP="009E5D97">
            <w:pPr>
              <w:spacing w:line="360" w:lineRule="auto"/>
            </w:pPr>
            <w:r w:rsidRPr="00A50445">
              <w:t>8</w:t>
            </w:r>
          </w:p>
        </w:tc>
        <w:tc>
          <w:tcPr>
            <w:tcW w:w="546" w:type="dxa"/>
            <w:tcBorders>
              <w:bottom w:val="single" w:sz="4" w:space="0" w:color="auto"/>
            </w:tcBorders>
          </w:tcPr>
          <w:p w14:paraId="6BB5AF0A" w14:textId="77777777" w:rsidR="00056C1D" w:rsidRPr="00A50445" w:rsidRDefault="00056C1D" w:rsidP="009E5D97">
            <w:pPr>
              <w:spacing w:line="360" w:lineRule="auto"/>
            </w:pPr>
            <w:r w:rsidRPr="00A50445">
              <w:t>9</w:t>
            </w:r>
          </w:p>
        </w:tc>
        <w:tc>
          <w:tcPr>
            <w:tcW w:w="546" w:type="dxa"/>
            <w:tcBorders>
              <w:bottom w:val="single" w:sz="4" w:space="0" w:color="auto"/>
            </w:tcBorders>
          </w:tcPr>
          <w:p w14:paraId="3409050D" w14:textId="77777777" w:rsidR="00056C1D" w:rsidRPr="00A50445" w:rsidRDefault="00056C1D" w:rsidP="009E5D97">
            <w:pPr>
              <w:spacing w:line="360" w:lineRule="auto"/>
            </w:pPr>
            <w:r w:rsidRPr="00A50445">
              <w:t>10</w:t>
            </w:r>
          </w:p>
        </w:tc>
        <w:tc>
          <w:tcPr>
            <w:tcW w:w="546" w:type="dxa"/>
            <w:tcBorders>
              <w:bottom w:val="single" w:sz="4" w:space="0" w:color="auto"/>
            </w:tcBorders>
          </w:tcPr>
          <w:p w14:paraId="59138549" w14:textId="77777777" w:rsidR="00056C1D" w:rsidRPr="00A50445" w:rsidRDefault="00056C1D" w:rsidP="009E5D97">
            <w:pPr>
              <w:spacing w:line="360" w:lineRule="auto"/>
            </w:pPr>
            <w:r w:rsidRPr="00A50445">
              <w:t>11</w:t>
            </w:r>
          </w:p>
        </w:tc>
      </w:tr>
      <w:tr w:rsidR="00056C1D" w:rsidRPr="00A50445" w14:paraId="0E6FC47D" w14:textId="77777777">
        <w:trPr>
          <w:trHeight w:val="598"/>
        </w:trPr>
        <w:tc>
          <w:tcPr>
            <w:tcW w:w="2243" w:type="dxa"/>
            <w:tcBorders>
              <w:top w:val="single" w:sz="4" w:space="0" w:color="auto"/>
            </w:tcBorders>
          </w:tcPr>
          <w:p w14:paraId="0EE08E5D" w14:textId="77777777" w:rsidR="00056C1D" w:rsidRPr="00A50445" w:rsidRDefault="00056C1D" w:rsidP="009E5D97">
            <w:pPr>
              <w:spacing w:line="360" w:lineRule="auto"/>
              <w:rPr>
                <w:b/>
              </w:rPr>
            </w:pPr>
          </w:p>
          <w:p w14:paraId="57C24DB7" w14:textId="77777777" w:rsidR="00056C1D" w:rsidRPr="00A50445" w:rsidRDefault="00056C1D" w:rsidP="009E5D97">
            <w:pPr>
              <w:spacing w:line="360" w:lineRule="auto"/>
              <w:rPr>
                <w:i/>
              </w:rPr>
            </w:pPr>
            <w:r w:rsidRPr="00A50445">
              <w:rPr>
                <w:i/>
              </w:rPr>
              <w:t>Distribution</w:t>
            </w:r>
          </w:p>
        </w:tc>
        <w:tc>
          <w:tcPr>
            <w:tcW w:w="546" w:type="dxa"/>
            <w:tcBorders>
              <w:top w:val="single" w:sz="4" w:space="0" w:color="auto"/>
            </w:tcBorders>
          </w:tcPr>
          <w:p w14:paraId="542C4DB4" w14:textId="77777777" w:rsidR="00056C1D" w:rsidRPr="00A50445" w:rsidRDefault="00056C1D" w:rsidP="009E5D97">
            <w:pPr>
              <w:spacing w:line="360" w:lineRule="auto"/>
            </w:pPr>
          </w:p>
        </w:tc>
        <w:tc>
          <w:tcPr>
            <w:tcW w:w="546" w:type="dxa"/>
            <w:tcBorders>
              <w:top w:val="single" w:sz="4" w:space="0" w:color="auto"/>
            </w:tcBorders>
          </w:tcPr>
          <w:p w14:paraId="42ADE5A1" w14:textId="77777777" w:rsidR="00056C1D" w:rsidRPr="00A50445" w:rsidRDefault="00056C1D" w:rsidP="009E5D97">
            <w:pPr>
              <w:spacing w:line="360" w:lineRule="auto"/>
            </w:pPr>
          </w:p>
        </w:tc>
        <w:tc>
          <w:tcPr>
            <w:tcW w:w="546" w:type="dxa"/>
            <w:tcBorders>
              <w:top w:val="single" w:sz="4" w:space="0" w:color="auto"/>
            </w:tcBorders>
          </w:tcPr>
          <w:p w14:paraId="244F3944" w14:textId="77777777" w:rsidR="00056C1D" w:rsidRPr="00A50445" w:rsidRDefault="00056C1D" w:rsidP="009E5D97">
            <w:pPr>
              <w:spacing w:line="360" w:lineRule="auto"/>
            </w:pPr>
          </w:p>
        </w:tc>
        <w:tc>
          <w:tcPr>
            <w:tcW w:w="546" w:type="dxa"/>
            <w:tcBorders>
              <w:top w:val="single" w:sz="4" w:space="0" w:color="auto"/>
            </w:tcBorders>
          </w:tcPr>
          <w:p w14:paraId="0E54AF23" w14:textId="77777777" w:rsidR="00056C1D" w:rsidRPr="00A50445" w:rsidRDefault="00056C1D" w:rsidP="009E5D97">
            <w:pPr>
              <w:spacing w:line="360" w:lineRule="auto"/>
            </w:pPr>
          </w:p>
        </w:tc>
        <w:tc>
          <w:tcPr>
            <w:tcW w:w="546" w:type="dxa"/>
            <w:tcBorders>
              <w:top w:val="single" w:sz="4" w:space="0" w:color="auto"/>
            </w:tcBorders>
          </w:tcPr>
          <w:p w14:paraId="61CF857D" w14:textId="77777777" w:rsidR="00056C1D" w:rsidRPr="00A50445" w:rsidRDefault="00056C1D" w:rsidP="009E5D97">
            <w:pPr>
              <w:spacing w:line="360" w:lineRule="auto"/>
            </w:pPr>
          </w:p>
        </w:tc>
        <w:tc>
          <w:tcPr>
            <w:tcW w:w="546" w:type="dxa"/>
            <w:tcBorders>
              <w:top w:val="single" w:sz="4" w:space="0" w:color="auto"/>
            </w:tcBorders>
          </w:tcPr>
          <w:p w14:paraId="7140F9F4" w14:textId="77777777" w:rsidR="00056C1D" w:rsidRPr="00A50445" w:rsidRDefault="00056C1D" w:rsidP="009E5D97">
            <w:pPr>
              <w:spacing w:line="360" w:lineRule="auto"/>
            </w:pPr>
          </w:p>
        </w:tc>
        <w:tc>
          <w:tcPr>
            <w:tcW w:w="546" w:type="dxa"/>
            <w:tcBorders>
              <w:top w:val="single" w:sz="4" w:space="0" w:color="auto"/>
            </w:tcBorders>
          </w:tcPr>
          <w:p w14:paraId="64C1F4E8" w14:textId="77777777" w:rsidR="00056C1D" w:rsidRPr="00A50445" w:rsidRDefault="00056C1D" w:rsidP="009E5D97">
            <w:pPr>
              <w:spacing w:line="360" w:lineRule="auto"/>
            </w:pPr>
          </w:p>
        </w:tc>
        <w:tc>
          <w:tcPr>
            <w:tcW w:w="546" w:type="dxa"/>
            <w:tcBorders>
              <w:top w:val="single" w:sz="4" w:space="0" w:color="auto"/>
            </w:tcBorders>
          </w:tcPr>
          <w:p w14:paraId="7FDD5E71" w14:textId="77777777" w:rsidR="00056C1D" w:rsidRPr="00A50445" w:rsidRDefault="00056C1D" w:rsidP="009E5D97">
            <w:pPr>
              <w:spacing w:line="360" w:lineRule="auto"/>
            </w:pPr>
          </w:p>
        </w:tc>
        <w:tc>
          <w:tcPr>
            <w:tcW w:w="546" w:type="dxa"/>
            <w:tcBorders>
              <w:top w:val="single" w:sz="4" w:space="0" w:color="auto"/>
            </w:tcBorders>
          </w:tcPr>
          <w:p w14:paraId="6A7D000C" w14:textId="77777777" w:rsidR="00056C1D" w:rsidRPr="00A50445" w:rsidRDefault="00056C1D" w:rsidP="009E5D97">
            <w:pPr>
              <w:spacing w:line="360" w:lineRule="auto"/>
            </w:pPr>
          </w:p>
        </w:tc>
        <w:tc>
          <w:tcPr>
            <w:tcW w:w="546" w:type="dxa"/>
            <w:tcBorders>
              <w:top w:val="single" w:sz="4" w:space="0" w:color="auto"/>
            </w:tcBorders>
          </w:tcPr>
          <w:p w14:paraId="5877B4E2" w14:textId="77777777" w:rsidR="00056C1D" w:rsidRPr="00A50445" w:rsidRDefault="00056C1D" w:rsidP="009E5D97">
            <w:pPr>
              <w:spacing w:line="360" w:lineRule="auto"/>
            </w:pPr>
          </w:p>
        </w:tc>
        <w:tc>
          <w:tcPr>
            <w:tcW w:w="546" w:type="dxa"/>
            <w:tcBorders>
              <w:top w:val="single" w:sz="4" w:space="0" w:color="auto"/>
            </w:tcBorders>
          </w:tcPr>
          <w:p w14:paraId="03632ADB" w14:textId="77777777" w:rsidR="00056C1D" w:rsidRPr="00A50445" w:rsidRDefault="00056C1D" w:rsidP="009E5D97">
            <w:pPr>
              <w:spacing w:line="360" w:lineRule="auto"/>
            </w:pPr>
          </w:p>
        </w:tc>
      </w:tr>
      <w:tr w:rsidR="00056C1D" w:rsidRPr="00A50445" w14:paraId="1A1AD50E" w14:textId="77777777">
        <w:tc>
          <w:tcPr>
            <w:tcW w:w="2243" w:type="dxa"/>
          </w:tcPr>
          <w:p w14:paraId="70D1BA56" w14:textId="77777777" w:rsidR="00056C1D" w:rsidRPr="00A50445" w:rsidRDefault="00056C1D" w:rsidP="009E5D97">
            <w:pPr>
              <w:spacing w:line="360" w:lineRule="auto"/>
            </w:pPr>
            <w:r w:rsidRPr="00A50445">
              <w:t xml:space="preserve">Unimodal </w:t>
            </w:r>
          </w:p>
        </w:tc>
        <w:tc>
          <w:tcPr>
            <w:tcW w:w="546" w:type="dxa"/>
          </w:tcPr>
          <w:p w14:paraId="38E667A9" w14:textId="77777777" w:rsidR="00056C1D" w:rsidRPr="00423306" w:rsidRDefault="00056C1D" w:rsidP="009E5D97">
            <w:pPr>
              <w:spacing w:line="360" w:lineRule="auto"/>
              <w:rPr>
                <w:u w:val="single"/>
              </w:rPr>
            </w:pPr>
            <w:r w:rsidRPr="00423306">
              <w:rPr>
                <w:u w:val="single"/>
              </w:rPr>
              <w:t>1</w:t>
            </w:r>
          </w:p>
        </w:tc>
        <w:tc>
          <w:tcPr>
            <w:tcW w:w="546" w:type="dxa"/>
          </w:tcPr>
          <w:p w14:paraId="7A237FF4" w14:textId="77777777" w:rsidR="00056C1D" w:rsidRPr="00423306" w:rsidRDefault="00056C1D" w:rsidP="009E5D97">
            <w:pPr>
              <w:spacing w:line="360" w:lineRule="auto"/>
              <w:rPr>
                <w:u w:val="single"/>
              </w:rPr>
            </w:pPr>
            <w:r w:rsidRPr="00423306">
              <w:rPr>
                <w:u w:val="single"/>
              </w:rPr>
              <w:t>11</w:t>
            </w:r>
          </w:p>
        </w:tc>
        <w:tc>
          <w:tcPr>
            <w:tcW w:w="546" w:type="dxa"/>
          </w:tcPr>
          <w:p w14:paraId="3EF0B15F" w14:textId="77777777" w:rsidR="00056C1D" w:rsidRPr="00FC5990" w:rsidRDefault="00056C1D" w:rsidP="009E5D97">
            <w:pPr>
              <w:spacing w:line="360" w:lineRule="auto"/>
            </w:pPr>
            <w:r w:rsidRPr="00FC5990">
              <w:t>13</w:t>
            </w:r>
          </w:p>
        </w:tc>
        <w:tc>
          <w:tcPr>
            <w:tcW w:w="546" w:type="dxa"/>
          </w:tcPr>
          <w:p w14:paraId="32D15B8F" w14:textId="77777777" w:rsidR="00056C1D" w:rsidRPr="00FC5990" w:rsidRDefault="00056C1D" w:rsidP="009E5D97">
            <w:pPr>
              <w:spacing w:line="360" w:lineRule="auto"/>
            </w:pPr>
            <w:r w:rsidRPr="00FC5990">
              <w:t>15</w:t>
            </w:r>
          </w:p>
        </w:tc>
        <w:tc>
          <w:tcPr>
            <w:tcW w:w="546" w:type="dxa"/>
          </w:tcPr>
          <w:p w14:paraId="24B252D2" w14:textId="77777777" w:rsidR="00056C1D" w:rsidRPr="00FC5990" w:rsidRDefault="00056C1D" w:rsidP="009E5D97">
            <w:pPr>
              <w:spacing w:line="360" w:lineRule="auto"/>
            </w:pPr>
            <w:r w:rsidRPr="00FC5990">
              <w:t>17</w:t>
            </w:r>
          </w:p>
        </w:tc>
        <w:tc>
          <w:tcPr>
            <w:tcW w:w="546" w:type="dxa"/>
          </w:tcPr>
          <w:p w14:paraId="681FFBE8" w14:textId="77777777" w:rsidR="00056C1D" w:rsidRPr="00423306" w:rsidRDefault="00056C1D" w:rsidP="009E5D97">
            <w:pPr>
              <w:spacing w:line="360" w:lineRule="auto"/>
              <w:rPr>
                <w:u w:val="single"/>
              </w:rPr>
            </w:pPr>
            <w:r w:rsidRPr="00423306">
              <w:rPr>
                <w:u w:val="single"/>
              </w:rPr>
              <w:t>19</w:t>
            </w:r>
          </w:p>
        </w:tc>
        <w:tc>
          <w:tcPr>
            <w:tcW w:w="546" w:type="dxa"/>
          </w:tcPr>
          <w:p w14:paraId="2E0FE746" w14:textId="77777777" w:rsidR="00056C1D" w:rsidRPr="00FC5990" w:rsidRDefault="00056C1D" w:rsidP="009E5D97">
            <w:pPr>
              <w:spacing w:line="360" w:lineRule="auto"/>
            </w:pPr>
            <w:r w:rsidRPr="00FC5990">
              <w:t>21</w:t>
            </w:r>
          </w:p>
        </w:tc>
        <w:tc>
          <w:tcPr>
            <w:tcW w:w="546" w:type="dxa"/>
          </w:tcPr>
          <w:p w14:paraId="332822CD" w14:textId="77777777" w:rsidR="00056C1D" w:rsidRPr="00FC5990" w:rsidRDefault="00056C1D" w:rsidP="009E5D97">
            <w:pPr>
              <w:spacing w:line="360" w:lineRule="auto"/>
            </w:pPr>
            <w:r w:rsidRPr="00FC5990">
              <w:t>23</w:t>
            </w:r>
          </w:p>
        </w:tc>
        <w:tc>
          <w:tcPr>
            <w:tcW w:w="546" w:type="dxa"/>
          </w:tcPr>
          <w:p w14:paraId="25CBD90F" w14:textId="77777777" w:rsidR="00056C1D" w:rsidRPr="00FC5990" w:rsidRDefault="00056C1D" w:rsidP="009E5D97">
            <w:pPr>
              <w:spacing w:line="360" w:lineRule="auto"/>
            </w:pPr>
            <w:r w:rsidRPr="00FC5990">
              <w:t>25</w:t>
            </w:r>
          </w:p>
        </w:tc>
        <w:tc>
          <w:tcPr>
            <w:tcW w:w="546" w:type="dxa"/>
          </w:tcPr>
          <w:p w14:paraId="1852CBF9" w14:textId="77777777" w:rsidR="00056C1D" w:rsidRPr="00423306" w:rsidRDefault="00056C1D" w:rsidP="009E5D97">
            <w:pPr>
              <w:spacing w:line="360" w:lineRule="auto"/>
              <w:rPr>
                <w:u w:val="single"/>
              </w:rPr>
            </w:pPr>
            <w:r w:rsidRPr="00423306">
              <w:rPr>
                <w:u w:val="single"/>
              </w:rPr>
              <w:t>27</w:t>
            </w:r>
          </w:p>
        </w:tc>
        <w:tc>
          <w:tcPr>
            <w:tcW w:w="546" w:type="dxa"/>
          </w:tcPr>
          <w:p w14:paraId="3B67D9C9" w14:textId="77777777" w:rsidR="00056C1D" w:rsidRPr="00423306" w:rsidRDefault="00056C1D" w:rsidP="009E5D97">
            <w:pPr>
              <w:spacing w:line="360" w:lineRule="auto"/>
              <w:rPr>
                <w:u w:val="single"/>
              </w:rPr>
            </w:pPr>
            <w:r w:rsidRPr="00423306">
              <w:rPr>
                <w:u w:val="single"/>
              </w:rPr>
              <w:t>37</w:t>
            </w:r>
          </w:p>
        </w:tc>
      </w:tr>
      <w:tr w:rsidR="00056C1D" w:rsidRPr="00A50445" w14:paraId="2499B6AD" w14:textId="77777777">
        <w:tc>
          <w:tcPr>
            <w:tcW w:w="2243" w:type="dxa"/>
          </w:tcPr>
          <w:p w14:paraId="126C362E" w14:textId="77777777" w:rsidR="00056C1D" w:rsidRPr="00A50445" w:rsidRDefault="00056C1D" w:rsidP="009E5D97">
            <w:pPr>
              <w:spacing w:line="360" w:lineRule="auto"/>
            </w:pPr>
            <w:r w:rsidRPr="00A50445">
              <w:t xml:space="preserve">Bimodal </w:t>
            </w:r>
          </w:p>
        </w:tc>
        <w:tc>
          <w:tcPr>
            <w:tcW w:w="546" w:type="dxa"/>
          </w:tcPr>
          <w:p w14:paraId="5C67501C" w14:textId="77777777" w:rsidR="00056C1D" w:rsidRPr="00423306" w:rsidRDefault="00056C1D" w:rsidP="009E5D97">
            <w:pPr>
              <w:spacing w:line="360" w:lineRule="auto"/>
              <w:rPr>
                <w:u w:val="single"/>
              </w:rPr>
            </w:pPr>
            <w:r w:rsidRPr="00423306">
              <w:rPr>
                <w:u w:val="single"/>
              </w:rPr>
              <w:t>1</w:t>
            </w:r>
          </w:p>
        </w:tc>
        <w:tc>
          <w:tcPr>
            <w:tcW w:w="546" w:type="dxa"/>
          </w:tcPr>
          <w:p w14:paraId="0279345E" w14:textId="77777777" w:rsidR="00056C1D" w:rsidRPr="00FC5990" w:rsidRDefault="00056C1D" w:rsidP="009E5D97">
            <w:pPr>
              <w:spacing w:line="360" w:lineRule="auto"/>
            </w:pPr>
            <w:r w:rsidRPr="00FC5990">
              <w:t>3</w:t>
            </w:r>
          </w:p>
        </w:tc>
        <w:tc>
          <w:tcPr>
            <w:tcW w:w="546" w:type="dxa"/>
          </w:tcPr>
          <w:p w14:paraId="7EDAA6BA" w14:textId="77777777" w:rsidR="00056C1D" w:rsidRPr="00FC5990" w:rsidRDefault="00056C1D" w:rsidP="009E5D97">
            <w:pPr>
              <w:spacing w:line="360" w:lineRule="auto"/>
            </w:pPr>
            <w:r w:rsidRPr="00FC5990">
              <w:t>5</w:t>
            </w:r>
          </w:p>
        </w:tc>
        <w:tc>
          <w:tcPr>
            <w:tcW w:w="546" w:type="dxa"/>
          </w:tcPr>
          <w:p w14:paraId="253B30B3" w14:textId="77777777" w:rsidR="00056C1D" w:rsidRPr="00FC5990" w:rsidRDefault="00056C1D" w:rsidP="009E5D97">
            <w:pPr>
              <w:spacing w:line="360" w:lineRule="auto"/>
            </w:pPr>
            <w:r w:rsidRPr="00FC5990">
              <w:t>8</w:t>
            </w:r>
          </w:p>
        </w:tc>
        <w:tc>
          <w:tcPr>
            <w:tcW w:w="546" w:type="dxa"/>
          </w:tcPr>
          <w:p w14:paraId="6AC808A2" w14:textId="77777777" w:rsidR="00056C1D" w:rsidRPr="00423306" w:rsidRDefault="00056C1D" w:rsidP="009E5D97">
            <w:pPr>
              <w:spacing w:line="360" w:lineRule="auto"/>
              <w:rPr>
                <w:u w:val="single"/>
              </w:rPr>
            </w:pPr>
            <w:r w:rsidRPr="00423306">
              <w:rPr>
                <w:u w:val="single"/>
              </w:rPr>
              <w:t>11</w:t>
            </w:r>
          </w:p>
        </w:tc>
        <w:tc>
          <w:tcPr>
            <w:tcW w:w="546" w:type="dxa"/>
          </w:tcPr>
          <w:p w14:paraId="1700253E" w14:textId="77777777" w:rsidR="00056C1D" w:rsidRPr="00423306" w:rsidRDefault="00056C1D" w:rsidP="009E5D97">
            <w:pPr>
              <w:spacing w:line="360" w:lineRule="auto"/>
              <w:rPr>
                <w:u w:val="single"/>
              </w:rPr>
            </w:pPr>
            <w:r w:rsidRPr="00423306">
              <w:rPr>
                <w:u w:val="single"/>
              </w:rPr>
              <w:t>19</w:t>
            </w:r>
          </w:p>
        </w:tc>
        <w:tc>
          <w:tcPr>
            <w:tcW w:w="546" w:type="dxa"/>
          </w:tcPr>
          <w:p w14:paraId="7BA16EB2" w14:textId="77777777" w:rsidR="00056C1D" w:rsidRPr="00423306" w:rsidRDefault="00056C1D" w:rsidP="009E5D97">
            <w:pPr>
              <w:spacing w:line="360" w:lineRule="auto"/>
              <w:rPr>
                <w:u w:val="single"/>
              </w:rPr>
            </w:pPr>
            <w:r w:rsidRPr="00423306">
              <w:rPr>
                <w:u w:val="single"/>
              </w:rPr>
              <w:t>27</w:t>
            </w:r>
          </w:p>
        </w:tc>
        <w:tc>
          <w:tcPr>
            <w:tcW w:w="546" w:type="dxa"/>
          </w:tcPr>
          <w:p w14:paraId="7B20A530" w14:textId="77777777" w:rsidR="00056C1D" w:rsidRPr="00FC5990" w:rsidRDefault="00056C1D" w:rsidP="009E5D97">
            <w:pPr>
              <w:spacing w:line="360" w:lineRule="auto"/>
            </w:pPr>
            <w:r w:rsidRPr="00FC5990">
              <w:t>30</w:t>
            </w:r>
          </w:p>
        </w:tc>
        <w:tc>
          <w:tcPr>
            <w:tcW w:w="546" w:type="dxa"/>
          </w:tcPr>
          <w:p w14:paraId="2E6E0C76" w14:textId="77777777" w:rsidR="00056C1D" w:rsidRPr="00FC5990" w:rsidRDefault="00056C1D" w:rsidP="009E5D97">
            <w:pPr>
              <w:spacing w:line="360" w:lineRule="auto"/>
            </w:pPr>
            <w:r w:rsidRPr="00FC5990">
              <w:t>33</w:t>
            </w:r>
          </w:p>
        </w:tc>
        <w:tc>
          <w:tcPr>
            <w:tcW w:w="546" w:type="dxa"/>
          </w:tcPr>
          <w:p w14:paraId="4EE0E59B" w14:textId="77777777" w:rsidR="00056C1D" w:rsidRPr="00FC5990" w:rsidRDefault="00056C1D" w:rsidP="009E5D97">
            <w:pPr>
              <w:spacing w:line="360" w:lineRule="auto"/>
            </w:pPr>
            <w:r w:rsidRPr="00FC5990">
              <w:t>35</w:t>
            </w:r>
          </w:p>
        </w:tc>
        <w:tc>
          <w:tcPr>
            <w:tcW w:w="546" w:type="dxa"/>
          </w:tcPr>
          <w:p w14:paraId="24D543E0" w14:textId="77777777" w:rsidR="00056C1D" w:rsidRPr="00423306" w:rsidRDefault="00056C1D" w:rsidP="009E5D97">
            <w:pPr>
              <w:spacing w:line="360" w:lineRule="auto"/>
              <w:rPr>
                <w:u w:val="single"/>
              </w:rPr>
            </w:pPr>
            <w:r w:rsidRPr="00423306">
              <w:rPr>
                <w:u w:val="single"/>
              </w:rPr>
              <w:t>37</w:t>
            </w:r>
          </w:p>
        </w:tc>
      </w:tr>
      <w:tr w:rsidR="00056C1D" w:rsidRPr="00A50445" w14:paraId="1B16C9BA" w14:textId="77777777">
        <w:tc>
          <w:tcPr>
            <w:tcW w:w="2243" w:type="dxa"/>
          </w:tcPr>
          <w:p w14:paraId="3801DD92" w14:textId="77777777" w:rsidR="00056C1D" w:rsidRPr="00A50445" w:rsidRDefault="00056C1D" w:rsidP="009E5D97">
            <w:pPr>
              <w:spacing w:line="360" w:lineRule="auto"/>
            </w:pPr>
            <w:bookmarkStart w:id="50" w:name="_Hlk315179782"/>
            <w:r w:rsidRPr="00A50445">
              <w:t>Negative skew</w:t>
            </w:r>
          </w:p>
        </w:tc>
        <w:tc>
          <w:tcPr>
            <w:tcW w:w="546" w:type="dxa"/>
          </w:tcPr>
          <w:p w14:paraId="3A9DF1E5" w14:textId="77777777" w:rsidR="00056C1D" w:rsidRPr="00FC5990" w:rsidRDefault="00056C1D" w:rsidP="009E5D97">
            <w:pPr>
              <w:spacing w:line="360" w:lineRule="auto"/>
            </w:pPr>
            <w:r w:rsidRPr="00FC5990">
              <w:t>1</w:t>
            </w:r>
          </w:p>
        </w:tc>
        <w:tc>
          <w:tcPr>
            <w:tcW w:w="546" w:type="dxa"/>
          </w:tcPr>
          <w:p w14:paraId="5855BF72" w14:textId="77777777" w:rsidR="00056C1D" w:rsidRPr="00FC5990" w:rsidRDefault="00056C1D" w:rsidP="009E5D97">
            <w:pPr>
              <w:spacing w:line="360" w:lineRule="auto"/>
            </w:pPr>
            <w:r w:rsidRPr="00FC5990">
              <w:t>13</w:t>
            </w:r>
          </w:p>
        </w:tc>
        <w:tc>
          <w:tcPr>
            <w:tcW w:w="546" w:type="dxa"/>
          </w:tcPr>
          <w:p w14:paraId="6C9E6FC6" w14:textId="77777777" w:rsidR="00056C1D" w:rsidRPr="00FC5990" w:rsidRDefault="00056C1D" w:rsidP="009E5D97">
            <w:pPr>
              <w:spacing w:line="360" w:lineRule="auto"/>
            </w:pPr>
            <w:r w:rsidRPr="00FC5990">
              <w:t>19</w:t>
            </w:r>
          </w:p>
        </w:tc>
        <w:tc>
          <w:tcPr>
            <w:tcW w:w="546" w:type="dxa"/>
          </w:tcPr>
          <w:p w14:paraId="1532E655" w14:textId="77777777" w:rsidR="00056C1D" w:rsidRPr="00FC5990" w:rsidRDefault="00056C1D" w:rsidP="009E5D97">
            <w:pPr>
              <w:spacing w:line="360" w:lineRule="auto"/>
            </w:pPr>
            <w:r w:rsidRPr="00FC5990">
              <w:t>23</w:t>
            </w:r>
          </w:p>
        </w:tc>
        <w:tc>
          <w:tcPr>
            <w:tcW w:w="546" w:type="dxa"/>
          </w:tcPr>
          <w:p w14:paraId="5CBB17D4" w14:textId="77777777" w:rsidR="00056C1D" w:rsidRPr="00FC5990" w:rsidRDefault="00056C1D" w:rsidP="009E5D97">
            <w:pPr>
              <w:spacing w:line="360" w:lineRule="auto"/>
            </w:pPr>
            <w:r w:rsidRPr="00FC5990">
              <w:t>27</w:t>
            </w:r>
          </w:p>
        </w:tc>
        <w:tc>
          <w:tcPr>
            <w:tcW w:w="546" w:type="dxa"/>
          </w:tcPr>
          <w:p w14:paraId="108E0EC3" w14:textId="77777777" w:rsidR="00056C1D" w:rsidRPr="00FC5990" w:rsidRDefault="00056C1D" w:rsidP="009E5D97">
            <w:pPr>
              <w:spacing w:line="360" w:lineRule="auto"/>
            </w:pPr>
            <w:r w:rsidRPr="00FC5990">
              <w:t>29</w:t>
            </w:r>
          </w:p>
        </w:tc>
        <w:tc>
          <w:tcPr>
            <w:tcW w:w="546" w:type="dxa"/>
          </w:tcPr>
          <w:p w14:paraId="34D91426" w14:textId="77777777" w:rsidR="00056C1D" w:rsidRPr="00FC5990" w:rsidRDefault="00056C1D" w:rsidP="009E5D97">
            <w:pPr>
              <w:spacing w:line="360" w:lineRule="auto"/>
            </w:pPr>
            <w:r w:rsidRPr="00FC5990">
              <w:t>31</w:t>
            </w:r>
          </w:p>
        </w:tc>
        <w:tc>
          <w:tcPr>
            <w:tcW w:w="546" w:type="dxa"/>
          </w:tcPr>
          <w:p w14:paraId="06E6D052" w14:textId="77777777" w:rsidR="00056C1D" w:rsidRPr="00FC5990" w:rsidRDefault="00056C1D" w:rsidP="009E5D97">
            <w:pPr>
              <w:spacing w:line="360" w:lineRule="auto"/>
            </w:pPr>
            <w:r w:rsidRPr="00FC5990">
              <w:t>33</w:t>
            </w:r>
          </w:p>
        </w:tc>
        <w:tc>
          <w:tcPr>
            <w:tcW w:w="546" w:type="dxa"/>
          </w:tcPr>
          <w:p w14:paraId="5FD29D73" w14:textId="77777777" w:rsidR="00056C1D" w:rsidRPr="00FC5990" w:rsidRDefault="00056C1D" w:rsidP="009E5D97">
            <w:pPr>
              <w:spacing w:line="360" w:lineRule="auto"/>
            </w:pPr>
            <w:r w:rsidRPr="00FC5990">
              <w:t>35</w:t>
            </w:r>
          </w:p>
        </w:tc>
        <w:tc>
          <w:tcPr>
            <w:tcW w:w="546" w:type="dxa"/>
          </w:tcPr>
          <w:p w14:paraId="2DEF1F71" w14:textId="77777777" w:rsidR="00056C1D" w:rsidRPr="00FC5990" w:rsidRDefault="00056C1D" w:rsidP="009E5D97">
            <w:pPr>
              <w:spacing w:line="360" w:lineRule="auto"/>
            </w:pPr>
            <w:r w:rsidRPr="00FC5990">
              <w:t>36</w:t>
            </w:r>
          </w:p>
        </w:tc>
        <w:tc>
          <w:tcPr>
            <w:tcW w:w="546" w:type="dxa"/>
          </w:tcPr>
          <w:p w14:paraId="499603A6" w14:textId="77777777" w:rsidR="00056C1D" w:rsidRPr="00FC5990" w:rsidRDefault="00056C1D" w:rsidP="009E5D97">
            <w:pPr>
              <w:spacing w:line="360" w:lineRule="auto"/>
            </w:pPr>
            <w:r w:rsidRPr="00FC5990">
              <w:t>37</w:t>
            </w:r>
          </w:p>
        </w:tc>
      </w:tr>
      <w:tr w:rsidR="00056C1D" w:rsidRPr="00A50445" w14:paraId="75600A33" w14:textId="77777777">
        <w:tc>
          <w:tcPr>
            <w:tcW w:w="2243" w:type="dxa"/>
            <w:tcBorders>
              <w:bottom w:val="single" w:sz="4" w:space="0" w:color="auto"/>
            </w:tcBorders>
          </w:tcPr>
          <w:p w14:paraId="5445B6EA" w14:textId="77777777" w:rsidR="00056C1D" w:rsidRPr="00A50445" w:rsidRDefault="00056C1D" w:rsidP="009E5D97">
            <w:pPr>
              <w:spacing w:line="360" w:lineRule="auto"/>
            </w:pPr>
            <w:r w:rsidRPr="00A50445">
              <w:t>Positive Skew</w:t>
            </w:r>
          </w:p>
        </w:tc>
        <w:tc>
          <w:tcPr>
            <w:tcW w:w="546" w:type="dxa"/>
            <w:tcBorders>
              <w:bottom w:val="single" w:sz="4" w:space="0" w:color="auto"/>
            </w:tcBorders>
          </w:tcPr>
          <w:p w14:paraId="118720C1" w14:textId="77777777" w:rsidR="00056C1D" w:rsidRPr="00A50445" w:rsidRDefault="00056C1D" w:rsidP="009E5D97">
            <w:pPr>
              <w:spacing w:line="360" w:lineRule="auto"/>
            </w:pPr>
            <w:r w:rsidRPr="00A50445">
              <w:t>15</w:t>
            </w:r>
          </w:p>
        </w:tc>
        <w:tc>
          <w:tcPr>
            <w:tcW w:w="546" w:type="dxa"/>
            <w:tcBorders>
              <w:bottom w:val="single" w:sz="4" w:space="0" w:color="auto"/>
            </w:tcBorders>
          </w:tcPr>
          <w:p w14:paraId="08003541" w14:textId="77777777" w:rsidR="00056C1D" w:rsidRPr="00A50445" w:rsidRDefault="00056C1D" w:rsidP="009E5D97">
            <w:pPr>
              <w:spacing w:line="360" w:lineRule="auto"/>
            </w:pPr>
            <w:r w:rsidRPr="00A50445">
              <w:t>16</w:t>
            </w:r>
          </w:p>
        </w:tc>
        <w:tc>
          <w:tcPr>
            <w:tcW w:w="546" w:type="dxa"/>
            <w:tcBorders>
              <w:bottom w:val="single" w:sz="4" w:space="0" w:color="auto"/>
            </w:tcBorders>
          </w:tcPr>
          <w:p w14:paraId="0B07A761" w14:textId="77777777" w:rsidR="00056C1D" w:rsidRPr="00A50445" w:rsidRDefault="00056C1D" w:rsidP="009E5D97">
            <w:pPr>
              <w:spacing w:line="360" w:lineRule="auto"/>
            </w:pPr>
            <w:r w:rsidRPr="00A50445">
              <w:t>17</w:t>
            </w:r>
          </w:p>
        </w:tc>
        <w:tc>
          <w:tcPr>
            <w:tcW w:w="546" w:type="dxa"/>
            <w:tcBorders>
              <w:bottom w:val="single" w:sz="4" w:space="0" w:color="auto"/>
            </w:tcBorders>
          </w:tcPr>
          <w:p w14:paraId="3FACE085" w14:textId="77777777" w:rsidR="00056C1D" w:rsidRPr="00A50445" w:rsidRDefault="00056C1D" w:rsidP="009E5D97">
            <w:pPr>
              <w:spacing w:line="360" w:lineRule="auto"/>
            </w:pPr>
            <w:r w:rsidRPr="00A50445">
              <w:t>19</w:t>
            </w:r>
          </w:p>
        </w:tc>
        <w:tc>
          <w:tcPr>
            <w:tcW w:w="546" w:type="dxa"/>
            <w:tcBorders>
              <w:bottom w:val="single" w:sz="4" w:space="0" w:color="auto"/>
            </w:tcBorders>
          </w:tcPr>
          <w:p w14:paraId="662E3591" w14:textId="77777777" w:rsidR="00056C1D" w:rsidRPr="00A50445" w:rsidRDefault="00056C1D" w:rsidP="009E5D97">
            <w:pPr>
              <w:spacing w:line="360" w:lineRule="auto"/>
            </w:pPr>
            <w:r w:rsidRPr="00A50445">
              <w:t>21</w:t>
            </w:r>
          </w:p>
        </w:tc>
        <w:tc>
          <w:tcPr>
            <w:tcW w:w="546" w:type="dxa"/>
            <w:tcBorders>
              <w:bottom w:val="single" w:sz="4" w:space="0" w:color="auto"/>
            </w:tcBorders>
          </w:tcPr>
          <w:p w14:paraId="15C9E10F" w14:textId="77777777" w:rsidR="00056C1D" w:rsidRPr="00A50445" w:rsidRDefault="00056C1D" w:rsidP="009E5D97">
            <w:pPr>
              <w:spacing w:line="360" w:lineRule="auto"/>
            </w:pPr>
            <w:r w:rsidRPr="00A50445">
              <w:t>23</w:t>
            </w:r>
          </w:p>
        </w:tc>
        <w:tc>
          <w:tcPr>
            <w:tcW w:w="546" w:type="dxa"/>
            <w:tcBorders>
              <w:bottom w:val="single" w:sz="4" w:space="0" w:color="auto"/>
            </w:tcBorders>
          </w:tcPr>
          <w:p w14:paraId="7CCBA6B5" w14:textId="77777777" w:rsidR="00056C1D" w:rsidRPr="00A50445" w:rsidRDefault="00056C1D" w:rsidP="009E5D97">
            <w:pPr>
              <w:spacing w:line="360" w:lineRule="auto"/>
            </w:pPr>
            <w:r w:rsidRPr="00A50445">
              <w:t>25</w:t>
            </w:r>
          </w:p>
        </w:tc>
        <w:tc>
          <w:tcPr>
            <w:tcW w:w="546" w:type="dxa"/>
            <w:tcBorders>
              <w:bottom w:val="single" w:sz="4" w:space="0" w:color="auto"/>
            </w:tcBorders>
          </w:tcPr>
          <w:p w14:paraId="2BC758AE" w14:textId="77777777" w:rsidR="00056C1D" w:rsidRPr="00A50445" w:rsidRDefault="00056C1D" w:rsidP="009E5D97">
            <w:pPr>
              <w:spacing w:line="360" w:lineRule="auto"/>
            </w:pPr>
            <w:r w:rsidRPr="00A50445">
              <w:t>29</w:t>
            </w:r>
          </w:p>
        </w:tc>
        <w:tc>
          <w:tcPr>
            <w:tcW w:w="546" w:type="dxa"/>
            <w:tcBorders>
              <w:bottom w:val="single" w:sz="4" w:space="0" w:color="auto"/>
            </w:tcBorders>
          </w:tcPr>
          <w:p w14:paraId="19A1C67B" w14:textId="77777777" w:rsidR="00056C1D" w:rsidRPr="00A50445" w:rsidRDefault="00056C1D" w:rsidP="009E5D97">
            <w:pPr>
              <w:spacing w:line="360" w:lineRule="auto"/>
            </w:pPr>
            <w:r w:rsidRPr="00A50445">
              <w:t>33</w:t>
            </w:r>
          </w:p>
        </w:tc>
        <w:tc>
          <w:tcPr>
            <w:tcW w:w="546" w:type="dxa"/>
            <w:tcBorders>
              <w:bottom w:val="single" w:sz="4" w:space="0" w:color="auto"/>
            </w:tcBorders>
          </w:tcPr>
          <w:p w14:paraId="6E482A28" w14:textId="77777777" w:rsidR="00056C1D" w:rsidRPr="00A50445" w:rsidRDefault="00056C1D" w:rsidP="009E5D97">
            <w:pPr>
              <w:spacing w:line="360" w:lineRule="auto"/>
            </w:pPr>
            <w:r w:rsidRPr="00A50445">
              <w:t>39</w:t>
            </w:r>
          </w:p>
        </w:tc>
        <w:tc>
          <w:tcPr>
            <w:tcW w:w="546" w:type="dxa"/>
            <w:tcBorders>
              <w:bottom w:val="single" w:sz="4" w:space="0" w:color="auto"/>
            </w:tcBorders>
          </w:tcPr>
          <w:p w14:paraId="618639B0" w14:textId="77777777" w:rsidR="00056C1D" w:rsidRPr="00A50445" w:rsidRDefault="00056C1D" w:rsidP="009E5D97">
            <w:pPr>
              <w:spacing w:line="360" w:lineRule="auto"/>
            </w:pPr>
            <w:r w:rsidRPr="00A50445">
              <w:t>51</w:t>
            </w:r>
          </w:p>
        </w:tc>
      </w:tr>
      <w:bookmarkEnd w:id="50"/>
    </w:tbl>
    <w:p w14:paraId="00742AA3" w14:textId="77777777" w:rsidR="00056C1D" w:rsidRDefault="00056C1D" w:rsidP="00056C1D">
      <w:pPr>
        <w:spacing w:line="480" w:lineRule="auto"/>
      </w:pPr>
    </w:p>
    <w:p w14:paraId="0394561B" w14:textId="77777777" w:rsidR="00016C15" w:rsidRPr="00A50445" w:rsidRDefault="00016C15" w:rsidP="00056C1D">
      <w:pPr>
        <w:spacing w:line="480" w:lineRule="auto"/>
      </w:pPr>
      <w:r>
        <w:t xml:space="preserve">Note: </w:t>
      </w:r>
      <w:r w:rsidRPr="00016C15">
        <w:t>Underlined amounts represent the five common points for the comparison between unimodal and bimodal distributions</w:t>
      </w:r>
    </w:p>
    <w:p w14:paraId="6CB807B3" w14:textId="77777777" w:rsidR="00056C1D" w:rsidRDefault="00056C1D" w:rsidP="00756508">
      <w:pPr>
        <w:spacing w:line="480" w:lineRule="auto"/>
      </w:pPr>
    </w:p>
    <w:p w14:paraId="6B0C44B6" w14:textId="77777777" w:rsidR="00056C1D" w:rsidRDefault="00056C1D" w:rsidP="00756508">
      <w:pPr>
        <w:spacing w:line="480" w:lineRule="auto"/>
      </w:pPr>
    </w:p>
    <w:p w14:paraId="50B4DD3F" w14:textId="77777777" w:rsidR="00056C1D" w:rsidRDefault="00056C1D" w:rsidP="00756508">
      <w:pPr>
        <w:spacing w:line="480" w:lineRule="auto"/>
      </w:pPr>
    </w:p>
    <w:p w14:paraId="45989FB7" w14:textId="77777777" w:rsidR="00056C1D" w:rsidRDefault="00056C1D" w:rsidP="00756508">
      <w:pPr>
        <w:spacing w:line="480" w:lineRule="auto"/>
      </w:pPr>
    </w:p>
    <w:p w14:paraId="0B34038E" w14:textId="77777777" w:rsidR="00056C1D" w:rsidRDefault="00056C1D" w:rsidP="00756508">
      <w:pPr>
        <w:spacing w:line="480" w:lineRule="auto"/>
      </w:pPr>
    </w:p>
    <w:p w14:paraId="65790A6B" w14:textId="77777777" w:rsidR="00056C1D" w:rsidRDefault="00056C1D" w:rsidP="00756508">
      <w:pPr>
        <w:spacing w:line="480" w:lineRule="auto"/>
      </w:pPr>
    </w:p>
    <w:p w14:paraId="6F918EAC" w14:textId="77777777" w:rsidR="00056C1D" w:rsidRDefault="00056C1D" w:rsidP="00756508">
      <w:pPr>
        <w:spacing w:line="480" w:lineRule="auto"/>
      </w:pPr>
    </w:p>
    <w:p w14:paraId="3E1B5A97" w14:textId="77777777" w:rsidR="00056C1D" w:rsidRDefault="00056C1D" w:rsidP="00756508">
      <w:pPr>
        <w:spacing w:line="480" w:lineRule="auto"/>
      </w:pPr>
    </w:p>
    <w:p w14:paraId="3A6F214E" w14:textId="77777777" w:rsidR="00056C1D" w:rsidRDefault="00056C1D" w:rsidP="00756508">
      <w:pPr>
        <w:spacing w:line="480" w:lineRule="auto"/>
      </w:pPr>
    </w:p>
    <w:p w14:paraId="545D8DFE" w14:textId="77777777" w:rsidR="00056C1D" w:rsidRDefault="00056C1D" w:rsidP="00756508">
      <w:pPr>
        <w:spacing w:line="480" w:lineRule="auto"/>
      </w:pPr>
    </w:p>
    <w:p w14:paraId="241D2F41" w14:textId="77777777" w:rsidR="00056C1D" w:rsidRDefault="00056C1D" w:rsidP="00756508">
      <w:pPr>
        <w:spacing w:line="480" w:lineRule="auto"/>
      </w:pPr>
    </w:p>
    <w:p w14:paraId="0EAA8C42" w14:textId="77777777" w:rsidR="00056C1D" w:rsidRDefault="00056C1D" w:rsidP="00756508">
      <w:pPr>
        <w:spacing w:line="480" w:lineRule="auto"/>
      </w:pPr>
    </w:p>
    <w:p w14:paraId="3FD389EE" w14:textId="77777777" w:rsidR="00056C1D" w:rsidRDefault="00056C1D" w:rsidP="00756508">
      <w:pPr>
        <w:spacing w:line="480" w:lineRule="auto"/>
      </w:pPr>
    </w:p>
    <w:p w14:paraId="315F5404" w14:textId="77777777" w:rsidR="00756508" w:rsidRPr="00016C15" w:rsidRDefault="00547641" w:rsidP="00756508">
      <w:pPr>
        <w:spacing w:line="480" w:lineRule="auto"/>
      </w:pPr>
      <w:r w:rsidRPr="00016C15">
        <w:lastRenderedPageBreak/>
        <w:t>Table 5</w:t>
      </w:r>
      <w:r w:rsidR="00016C15" w:rsidRPr="00016C15">
        <w:t xml:space="preserve">. </w:t>
      </w:r>
      <w:r w:rsidR="00756508" w:rsidRPr="00016C15">
        <w:t>Mean participants’ responses as a function of question type and distribution skew</w:t>
      </w:r>
      <w:r w:rsidR="00056C1D" w:rsidRPr="00016C15">
        <w:t xml:space="preserve"> (Study 2</w:t>
      </w:r>
      <w:r w:rsidR="00756508" w:rsidRPr="00016C15">
        <w:t>)</w:t>
      </w:r>
    </w:p>
    <w:p w14:paraId="3126EE27" w14:textId="77777777" w:rsidR="00CB037B" w:rsidRPr="00B9308E" w:rsidRDefault="00CB037B" w:rsidP="00756508">
      <w:pPr>
        <w:spacing w:line="480" w:lineRule="auto"/>
        <w:rPr>
          <w:i/>
        </w:rPr>
      </w:pPr>
    </w:p>
    <w:tbl>
      <w:tblPr>
        <w:tblW w:w="6704" w:type="dxa"/>
        <w:tblLook w:val="0000" w:firstRow="0" w:lastRow="0" w:firstColumn="0" w:lastColumn="0" w:noHBand="0" w:noVBand="0"/>
      </w:tblPr>
      <w:tblGrid>
        <w:gridCol w:w="1990"/>
        <w:gridCol w:w="276"/>
        <w:gridCol w:w="636"/>
        <w:gridCol w:w="1067"/>
        <w:gridCol w:w="276"/>
        <w:gridCol w:w="636"/>
        <w:gridCol w:w="1067"/>
        <w:gridCol w:w="756"/>
      </w:tblGrid>
      <w:tr w:rsidR="00756508" w:rsidRPr="00B9308E" w14:paraId="4D31FF27" w14:textId="77777777" w:rsidTr="00070266">
        <w:trPr>
          <w:trHeight w:val="255"/>
        </w:trPr>
        <w:tc>
          <w:tcPr>
            <w:tcW w:w="1990" w:type="dxa"/>
            <w:tcBorders>
              <w:top w:val="single" w:sz="4" w:space="0" w:color="auto"/>
              <w:left w:val="nil"/>
              <w:bottom w:val="nil"/>
              <w:right w:val="nil"/>
            </w:tcBorders>
            <w:shd w:val="clear" w:color="auto" w:fill="auto"/>
            <w:noWrap/>
            <w:vAlign w:val="bottom"/>
          </w:tcPr>
          <w:p w14:paraId="3D8B19B2" w14:textId="77777777" w:rsidR="00756508" w:rsidRPr="00B9308E" w:rsidRDefault="00756508" w:rsidP="0083019E">
            <w:pPr>
              <w:spacing w:line="480" w:lineRule="auto"/>
            </w:pPr>
          </w:p>
        </w:tc>
        <w:tc>
          <w:tcPr>
            <w:tcW w:w="276" w:type="dxa"/>
            <w:tcBorders>
              <w:top w:val="single" w:sz="4" w:space="0" w:color="auto"/>
              <w:left w:val="nil"/>
              <w:bottom w:val="nil"/>
              <w:right w:val="nil"/>
            </w:tcBorders>
            <w:shd w:val="clear" w:color="auto" w:fill="auto"/>
            <w:noWrap/>
            <w:vAlign w:val="bottom"/>
          </w:tcPr>
          <w:p w14:paraId="1C659F1A" w14:textId="77777777" w:rsidR="00756508" w:rsidRPr="00B9308E" w:rsidRDefault="00756508" w:rsidP="0083019E">
            <w:pPr>
              <w:spacing w:line="480" w:lineRule="auto"/>
            </w:pPr>
          </w:p>
        </w:tc>
        <w:tc>
          <w:tcPr>
            <w:tcW w:w="3682" w:type="dxa"/>
            <w:gridSpan w:val="5"/>
            <w:tcBorders>
              <w:top w:val="single" w:sz="4" w:space="0" w:color="auto"/>
              <w:left w:val="nil"/>
              <w:bottom w:val="single" w:sz="4" w:space="0" w:color="auto"/>
              <w:right w:val="nil"/>
            </w:tcBorders>
            <w:shd w:val="clear" w:color="auto" w:fill="auto"/>
            <w:noWrap/>
            <w:vAlign w:val="bottom"/>
          </w:tcPr>
          <w:p w14:paraId="01956F55" w14:textId="77777777" w:rsidR="00756508" w:rsidRPr="00B9308E" w:rsidRDefault="00756508" w:rsidP="0083019E">
            <w:pPr>
              <w:spacing w:line="480" w:lineRule="auto"/>
              <w:jc w:val="center"/>
            </w:pPr>
            <w:r w:rsidRPr="00B9308E">
              <w:t>Distribution</w:t>
            </w:r>
          </w:p>
        </w:tc>
        <w:tc>
          <w:tcPr>
            <w:tcW w:w="756" w:type="dxa"/>
            <w:vMerge w:val="restart"/>
            <w:tcBorders>
              <w:top w:val="single" w:sz="4" w:space="0" w:color="auto"/>
              <w:left w:val="nil"/>
              <w:right w:val="nil"/>
            </w:tcBorders>
          </w:tcPr>
          <w:p w14:paraId="5CDCBCE9" w14:textId="77777777" w:rsidR="00756508" w:rsidRDefault="00756508" w:rsidP="0083019E">
            <w:pPr>
              <w:spacing w:line="480" w:lineRule="auto"/>
              <w:jc w:val="center"/>
            </w:pPr>
          </w:p>
          <w:p w14:paraId="1B4816DB" w14:textId="77777777" w:rsidR="00756508" w:rsidRDefault="00756508" w:rsidP="0083019E">
            <w:pPr>
              <w:spacing w:line="480" w:lineRule="auto"/>
              <w:jc w:val="center"/>
            </w:pPr>
          </w:p>
          <w:p w14:paraId="37A19731" w14:textId="05155208" w:rsidR="00756508" w:rsidRPr="00B9308E" w:rsidRDefault="001A4992" w:rsidP="0083019E">
            <w:pPr>
              <w:spacing w:line="480" w:lineRule="auto"/>
              <w:jc w:val="center"/>
              <w:rPr>
                <w:i/>
              </w:rPr>
            </w:pPr>
            <w:r>
              <w:rPr>
                <w:i/>
              </w:rPr>
              <w:t>D</w:t>
            </w:r>
          </w:p>
        </w:tc>
      </w:tr>
      <w:tr w:rsidR="00756508" w:rsidRPr="00B9308E" w14:paraId="6FEC3CB3" w14:textId="77777777" w:rsidTr="00070266">
        <w:trPr>
          <w:trHeight w:val="255"/>
        </w:trPr>
        <w:tc>
          <w:tcPr>
            <w:tcW w:w="1990" w:type="dxa"/>
            <w:tcBorders>
              <w:top w:val="nil"/>
              <w:left w:val="nil"/>
              <w:bottom w:val="nil"/>
              <w:right w:val="nil"/>
            </w:tcBorders>
            <w:shd w:val="clear" w:color="auto" w:fill="auto"/>
            <w:noWrap/>
            <w:vAlign w:val="bottom"/>
          </w:tcPr>
          <w:p w14:paraId="12165888" w14:textId="77777777" w:rsidR="00756508" w:rsidRPr="00B9308E" w:rsidRDefault="00756508" w:rsidP="0083019E">
            <w:pPr>
              <w:spacing w:line="480" w:lineRule="auto"/>
            </w:pPr>
          </w:p>
        </w:tc>
        <w:tc>
          <w:tcPr>
            <w:tcW w:w="276" w:type="dxa"/>
            <w:tcBorders>
              <w:top w:val="nil"/>
              <w:left w:val="nil"/>
              <w:bottom w:val="nil"/>
              <w:right w:val="nil"/>
            </w:tcBorders>
            <w:shd w:val="clear" w:color="auto" w:fill="auto"/>
            <w:noWrap/>
            <w:vAlign w:val="bottom"/>
          </w:tcPr>
          <w:p w14:paraId="7E4F1951" w14:textId="77777777" w:rsidR="00756508" w:rsidRPr="00B9308E" w:rsidRDefault="00756508" w:rsidP="0083019E">
            <w:pPr>
              <w:spacing w:line="480" w:lineRule="auto"/>
            </w:pPr>
          </w:p>
        </w:tc>
        <w:tc>
          <w:tcPr>
            <w:tcW w:w="1703" w:type="dxa"/>
            <w:gridSpan w:val="2"/>
            <w:tcBorders>
              <w:top w:val="nil"/>
              <w:left w:val="nil"/>
              <w:bottom w:val="single" w:sz="4" w:space="0" w:color="auto"/>
              <w:right w:val="nil"/>
            </w:tcBorders>
            <w:shd w:val="clear" w:color="auto" w:fill="auto"/>
            <w:noWrap/>
            <w:vAlign w:val="bottom"/>
          </w:tcPr>
          <w:p w14:paraId="3B8B364E" w14:textId="77777777" w:rsidR="00756508" w:rsidRPr="00B9308E" w:rsidRDefault="00756508" w:rsidP="0083019E">
            <w:pPr>
              <w:spacing w:line="480" w:lineRule="auto"/>
            </w:pPr>
            <w:r w:rsidRPr="00B9308E">
              <w:t>Negative Skew</w:t>
            </w:r>
          </w:p>
        </w:tc>
        <w:tc>
          <w:tcPr>
            <w:tcW w:w="276" w:type="dxa"/>
            <w:tcBorders>
              <w:top w:val="nil"/>
              <w:left w:val="nil"/>
              <w:bottom w:val="nil"/>
              <w:right w:val="nil"/>
            </w:tcBorders>
            <w:shd w:val="clear" w:color="auto" w:fill="auto"/>
            <w:noWrap/>
            <w:vAlign w:val="bottom"/>
          </w:tcPr>
          <w:p w14:paraId="66AF2E2B" w14:textId="77777777" w:rsidR="00756508" w:rsidRPr="00B9308E" w:rsidRDefault="00756508" w:rsidP="0083019E">
            <w:pPr>
              <w:spacing w:line="480" w:lineRule="auto"/>
            </w:pPr>
          </w:p>
        </w:tc>
        <w:tc>
          <w:tcPr>
            <w:tcW w:w="1703" w:type="dxa"/>
            <w:gridSpan w:val="2"/>
            <w:tcBorders>
              <w:top w:val="nil"/>
              <w:left w:val="nil"/>
              <w:bottom w:val="single" w:sz="4" w:space="0" w:color="auto"/>
              <w:right w:val="nil"/>
            </w:tcBorders>
            <w:shd w:val="clear" w:color="auto" w:fill="auto"/>
            <w:noWrap/>
            <w:vAlign w:val="bottom"/>
          </w:tcPr>
          <w:p w14:paraId="698B0DAC" w14:textId="77777777" w:rsidR="00756508" w:rsidRPr="00B9308E" w:rsidRDefault="00756508" w:rsidP="0083019E">
            <w:pPr>
              <w:spacing w:line="480" w:lineRule="auto"/>
            </w:pPr>
            <w:r w:rsidRPr="00B9308E">
              <w:t>Positive Skew</w:t>
            </w:r>
          </w:p>
        </w:tc>
        <w:tc>
          <w:tcPr>
            <w:tcW w:w="756" w:type="dxa"/>
            <w:vMerge/>
            <w:tcBorders>
              <w:left w:val="nil"/>
              <w:right w:val="nil"/>
            </w:tcBorders>
          </w:tcPr>
          <w:p w14:paraId="16986876" w14:textId="77777777" w:rsidR="00756508" w:rsidRPr="00B9308E" w:rsidRDefault="00756508" w:rsidP="0083019E">
            <w:pPr>
              <w:spacing w:line="480" w:lineRule="auto"/>
            </w:pPr>
          </w:p>
        </w:tc>
      </w:tr>
      <w:tr w:rsidR="00756508" w:rsidRPr="00B9308E" w14:paraId="14397B5A" w14:textId="77777777" w:rsidTr="00070266">
        <w:trPr>
          <w:trHeight w:val="557"/>
        </w:trPr>
        <w:tc>
          <w:tcPr>
            <w:tcW w:w="1990" w:type="dxa"/>
            <w:tcBorders>
              <w:top w:val="nil"/>
              <w:left w:val="nil"/>
              <w:bottom w:val="single" w:sz="4" w:space="0" w:color="auto"/>
              <w:right w:val="nil"/>
            </w:tcBorders>
            <w:shd w:val="clear" w:color="auto" w:fill="auto"/>
            <w:noWrap/>
            <w:vAlign w:val="bottom"/>
          </w:tcPr>
          <w:p w14:paraId="54E183F4" w14:textId="77777777" w:rsidR="00756508" w:rsidRPr="00B9308E" w:rsidRDefault="00756508" w:rsidP="0083019E">
            <w:pPr>
              <w:spacing w:line="480" w:lineRule="auto"/>
            </w:pPr>
            <w:r w:rsidRPr="00B9308E">
              <w:t>Question</w:t>
            </w:r>
          </w:p>
        </w:tc>
        <w:tc>
          <w:tcPr>
            <w:tcW w:w="276" w:type="dxa"/>
            <w:tcBorders>
              <w:top w:val="nil"/>
              <w:left w:val="nil"/>
              <w:bottom w:val="single" w:sz="4" w:space="0" w:color="auto"/>
              <w:right w:val="nil"/>
            </w:tcBorders>
            <w:shd w:val="clear" w:color="auto" w:fill="auto"/>
            <w:noWrap/>
            <w:vAlign w:val="bottom"/>
          </w:tcPr>
          <w:p w14:paraId="6A901B41" w14:textId="77777777" w:rsidR="00756508" w:rsidRPr="00B9308E" w:rsidRDefault="00756508" w:rsidP="0083019E">
            <w:pPr>
              <w:spacing w:line="480" w:lineRule="auto"/>
            </w:pPr>
            <w:r w:rsidRPr="00B9308E">
              <w:t> </w:t>
            </w:r>
          </w:p>
        </w:tc>
        <w:tc>
          <w:tcPr>
            <w:tcW w:w="636" w:type="dxa"/>
            <w:tcBorders>
              <w:top w:val="nil"/>
              <w:left w:val="nil"/>
              <w:bottom w:val="single" w:sz="4" w:space="0" w:color="auto"/>
              <w:right w:val="nil"/>
            </w:tcBorders>
            <w:shd w:val="clear" w:color="auto" w:fill="auto"/>
            <w:noWrap/>
            <w:vAlign w:val="bottom"/>
          </w:tcPr>
          <w:p w14:paraId="357270DE" w14:textId="77777777" w:rsidR="00756508" w:rsidRPr="00B9308E" w:rsidRDefault="00756508" w:rsidP="0083019E">
            <w:pPr>
              <w:spacing w:line="480" w:lineRule="auto"/>
              <w:jc w:val="center"/>
              <w:rPr>
                <w:i/>
                <w:iCs/>
              </w:rPr>
            </w:pPr>
            <w:r w:rsidRPr="00B9308E">
              <w:rPr>
                <w:i/>
                <w:iCs/>
              </w:rPr>
              <w:t>M</w:t>
            </w:r>
          </w:p>
        </w:tc>
        <w:tc>
          <w:tcPr>
            <w:tcW w:w="1067" w:type="dxa"/>
            <w:tcBorders>
              <w:top w:val="nil"/>
              <w:left w:val="nil"/>
              <w:bottom w:val="single" w:sz="4" w:space="0" w:color="auto"/>
              <w:right w:val="nil"/>
            </w:tcBorders>
            <w:shd w:val="clear" w:color="auto" w:fill="auto"/>
            <w:noWrap/>
            <w:vAlign w:val="bottom"/>
          </w:tcPr>
          <w:p w14:paraId="0260CFD7" w14:textId="77777777" w:rsidR="00756508" w:rsidRPr="00B9308E" w:rsidRDefault="00756508" w:rsidP="0083019E">
            <w:pPr>
              <w:spacing w:line="480" w:lineRule="auto"/>
              <w:jc w:val="center"/>
              <w:rPr>
                <w:i/>
                <w:iCs/>
              </w:rPr>
            </w:pPr>
            <w:r w:rsidRPr="00B9308E">
              <w:rPr>
                <w:i/>
                <w:iCs/>
              </w:rPr>
              <w:t>SD</w:t>
            </w:r>
          </w:p>
        </w:tc>
        <w:tc>
          <w:tcPr>
            <w:tcW w:w="276" w:type="dxa"/>
            <w:tcBorders>
              <w:top w:val="nil"/>
              <w:left w:val="nil"/>
              <w:bottom w:val="single" w:sz="4" w:space="0" w:color="auto"/>
              <w:right w:val="nil"/>
            </w:tcBorders>
            <w:shd w:val="clear" w:color="auto" w:fill="auto"/>
            <w:noWrap/>
            <w:vAlign w:val="bottom"/>
          </w:tcPr>
          <w:p w14:paraId="571220C1" w14:textId="77777777" w:rsidR="00756508" w:rsidRPr="00B9308E" w:rsidRDefault="00756508" w:rsidP="0083019E">
            <w:pPr>
              <w:spacing w:line="480" w:lineRule="auto"/>
              <w:rPr>
                <w:i/>
                <w:iCs/>
              </w:rPr>
            </w:pPr>
            <w:r w:rsidRPr="00B9308E">
              <w:rPr>
                <w:i/>
                <w:iCs/>
              </w:rPr>
              <w:t> </w:t>
            </w:r>
          </w:p>
        </w:tc>
        <w:tc>
          <w:tcPr>
            <w:tcW w:w="636" w:type="dxa"/>
            <w:tcBorders>
              <w:top w:val="nil"/>
              <w:left w:val="nil"/>
              <w:bottom w:val="single" w:sz="4" w:space="0" w:color="auto"/>
              <w:right w:val="nil"/>
            </w:tcBorders>
            <w:shd w:val="clear" w:color="auto" w:fill="auto"/>
            <w:noWrap/>
            <w:vAlign w:val="bottom"/>
          </w:tcPr>
          <w:p w14:paraId="6D7F680D" w14:textId="77777777" w:rsidR="00756508" w:rsidRPr="00B9308E" w:rsidRDefault="00756508" w:rsidP="0083019E">
            <w:pPr>
              <w:spacing w:line="480" w:lineRule="auto"/>
              <w:jc w:val="center"/>
              <w:rPr>
                <w:i/>
                <w:iCs/>
              </w:rPr>
            </w:pPr>
            <w:r w:rsidRPr="00B9308E">
              <w:rPr>
                <w:i/>
                <w:iCs/>
              </w:rPr>
              <w:t>M</w:t>
            </w:r>
          </w:p>
        </w:tc>
        <w:tc>
          <w:tcPr>
            <w:tcW w:w="1067" w:type="dxa"/>
            <w:tcBorders>
              <w:top w:val="nil"/>
              <w:left w:val="nil"/>
              <w:bottom w:val="single" w:sz="4" w:space="0" w:color="auto"/>
              <w:right w:val="nil"/>
            </w:tcBorders>
            <w:shd w:val="clear" w:color="auto" w:fill="auto"/>
            <w:noWrap/>
            <w:vAlign w:val="bottom"/>
          </w:tcPr>
          <w:p w14:paraId="4BC7A6B2" w14:textId="77777777" w:rsidR="00756508" w:rsidRPr="00B9308E" w:rsidRDefault="00756508" w:rsidP="0083019E">
            <w:pPr>
              <w:spacing w:line="480" w:lineRule="auto"/>
              <w:rPr>
                <w:i/>
                <w:iCs/>
              </w:rPr>
            </w:pPr>
            <w:r w:rsidRPr="00B9308E">
              <w:rPr>
                <w:i/>
                <w:iCs/>
              </w:rPr>
              <w:t>SD</w:t>
            </w:r>
          </w:p>
        </w:tc>
        <w:tc>
          <w:tcPr>
            <w:tcW w:w="756" w:type="dxa"/>
            <w:vMerge/>
            <w:tcBorders>
              <w:left w:val="nil"/>
              <w:bottom w:val="single" w:sz="4" w:space="0" w:color="auto"/>
              <w:right w:val="nil"/>
            </w:tcBorders>
          </w:tcPr>
          <w:p w14:paraId="4552CAC3" w14:textId="77777777" w:rsidR="00756508" w:rsidRPr="00B9308E" w:rsidRDefault="00756508" w:rsidP="0083019E">
            <w:pPr>
              <w:spacing w:line="480" w:lineRule="auto"/>
              <w:rPr>
                <w:i/>
                <w:iCs/>
              </w:rPr>
            </w:pPr>
          </w:p>
        </w:tc>
      </w:tr>
      <w:tr w:rsidR="00756508" w:rsidRPr="00B9308E" w14:paraId="2567772A" w14:textId="77777777" w:rsidTr="00070266">
        <w:trPr>
          <w:trHeight w:val="255"/>
        </w:trPr>
        <w:tc>
          <w:tcPr>
            <w:tcW w:w="1990" w:type="dxa"/>
            <w:tcBorders>
              <w:top w:val="nil"/>
              <w:left w:val="nil"/>
              <w:bottom w:val="nil"/>
              <w:right w:val="nil"/>
            </w:tcBorders>
            <w:shd w:val="clear" w:color="auto" w:fill="auto"/>
            <w:noWrap/>
            <w:vAlign w:val="bottom"/>
          </w:tcPr>
          <w:p w14:paraId="7C3DDD5F" w14:textId="77777777" w:rsidR="00756508" w:rsidRPr="00B9308E" w:rsidRDefault="00756508" w:rsidP="0083019E">
            <w:pPr>
              <w:spacing w:line="480" w:lineRule="auto"/>
            </w:pPr>
            <w:r w:rsidRPr="00B9308E">
              <w:t>Concern</w:t>
            </w:r>
          </w:p>
        </w:tc>
        <w:tc>
          <w:tcPr>
            <w:tcW w:w="276" w:type="dxa"/>
            <w:tcBorders>
              <w:top w:val="nil"/>
              <w:left w:val="nil"/>
              <w:bottom w:val="nil"/>
              <w:right w:val="nil"/>
            </w:tcBorders>
            <w:shd w:val="clear" w:color="auto" w:fill="auto"/>
            <w:noWrap/>
            <w:vAlign w:val="bottom"/>
          </w:tcPr>
          <w:p w14:paraId="6C626FC2" w14:textId="77777777" w:rsidR="00756508" w:rsidRPr="00B9308E" w:rsidRDefault="00756508" w:rsidP="0083019E">
            <w:pPr>
              <w:spacing w:line="480" w:lineRule="auto"/>
            </w:pPr>
          </w:p>
        </w:tc>
        <w:tc>
          <w:tcPr>
            <w:tcW w:w="636" w:type="dxa"/>
            <w:tcBorders>
              <w:top w:val="nil"/>
              <w:left w:val="nil"/>
              <w:bottom w:val="nil"/>
              <w:right w:val="nil"/>
            </w:tcBorders>
            <w:shd w:val="clear" w:color="auto" w:fill="auto"/>
            <w:noWrap/>
          </w:tcPr>
          <w:p w14:paraId="17665533" w14:textId="77777777" w:rsidR="00756508" w:rsidRPr="00B9308E" w:rsidRDefault="00756508" w:rsidP="0083019E">
            <w:pPr>
              <w:spacing w:line="480" w:lineRule="auto"/>
              <w:jc w:val="center"/>
            </w:pPr>
            <w:r w:rsidRPr="00B9308E">
              <w:t>3.17</w:t>
            </w:r>
          </w:p>
        </w:tc>
        <w:tc>
          <w:tcPr>
            <w:tcW w:w="1067" w:type="dxa"/>
            <w:tcBorders>
              <w:top w:val="nil"/>
              <w:left w:val="nil"/>
              <w:bottom w:val="nil"/>
              <w:right w:val="nil"/>
            </w:tcBorders>
            <w:shd w:val="clear" w:color="auto" w:fill="auto"/>
            <w:noWrap/>
          </w:tcPr>
          <w:p w14:paraId="4BDF3269" w14:textId="77777777" w:rsidR="00756508" w:rsidRPr="00B9308E" w:rsidRDefault="00756508" w:rsidP="0083019E">
            <w:pPr>
              <w:spacing w:line="480" w:lineRule="auto"/>
              <w:jc w:val="center"/>
            </w:pPr>
            <w:r w:rsidRPr="00B9308E">
              <w:t>0.51</w:t>
            </w:r>
          </w:p>
        </w:tc>
        <w:tc>
          <w:tcPr>
            <w:tcW w:w="276" w:type="dxa"/>
            <w:tcBorders>
              <w:top w:val="nil"/>
              <w:left w:val="nil"/>
              <w:bottom w:val="nil"/>
              <w:right w:val="nil"/>
            </w:tcBorders>
            <w:shd w:val="clear" w:color="auto" w:fill="auto"/>
            <w:noWrap/>
            <w:vAlign w:val="bottom"/>
          </w:tcPr>
          <w:p w14:paraId="4C9DB86A" w14:textId="77777777" w:rsidR="00756508" w:rsidRPr="00B9308E" w:rsidRDefault="00756508" w:rsidP="0083019E">
            <w:pPr>
              <w:spacing w:line="480" w:lineRule="auto"/>
            </w:pPr>
          </w:p>
        </w:tc>
        <w:tc>
          <w:tcPr>
            <w:tcW w:w="636" w:type="dxa"/>
            <w:tcBorders>
              <w:top w:val="nil"/>
              <w:left w:val="nil"/>
              <w:bottom w:val="nil"/>
              <w:right w:val="nil"/>
            </w:tcBorders>
            <w:shd w:val="clear" w:color="auto" w:fill="auto"/>
            <w:noWrap/>
          </w:tcPr>
          <w:p w14:paraId="59B8A548" w14:textId="77777777" w:rsidR="00756508" w:rsidRPr="00B9308E" w:rsidRDefault="00756508" w:rsidP="0083019E">
            <w:pPr>
              <w:spacing w:line="480" w:lineRule="auto"/>
              <w:jc w:val="center"/>
            </w:pPr>
            <w:r w:rsidRPr="00B9308E">
              <w:t>2.56</w:t>
            </w:r>
          </w:p>
        </w:tc>
        <w:tc>
          <w:tcPr>
            <w:tcW w:w="1067" w:type="dxa"/>
            <w:tcBorders>
              <w:top w:val="nil"/>
              <w:left w:val="nil"/>
              <w:bottom w:val="nil"/>
              <w:right w:val="nil"/>
            </w:tcBorders>
            <w:shd w:val="clear" w:color="auto" w:fill="auto"/>
            <w:noWrap/>
          </w:tcPr>
          <w:p w14:paraId="1BA98EC7" w14:textId="77777777" w:rsidR="00756508" w:rsidRPr="00B9308E" w:rsidRDefault="00756508" w:rsidP="0083019E">
            <w:pPr>
              <w:spacing w:line="480" w:lineRule="auto"/>
            </w:pPr>
            <w:r w:rsidRPr="00B9308E">
              <w:t>0.58</w:t>
            </w:r>
          </w:p>
        </w:tc>
        <w:tc>
          <w:tcPr>
            <w:tcW w:w="756" w:type="dxa"/>
            <w:tcBorders>
              <w:top w:val="nil"/>
              <w:left w:val="nil"/>
              <w:bottom w:val="nil"/>
              <w:right w:val="nil"/>
            </w:tcBorders>
          </w:tcPr>
          <w:p w14:paraId="52D7370B" w14:textId="77777777" w:rsidR="00756508" w:rsidRPr="00B9308E" w:rsidRDefault="00756508" w:rsidP="0083019E">
            <w:pPr>
              <w:spacing w:line="480" w:lineRule="auto"/>
              <w:jc w:val="center"/>
            </w:pPr>
            <w:r>
              <w:t>1.12</w:t>
            </w:r>
          </w:p>
        </w:tc>
      </w:tr>
      <w:tr w:rsidR="00756508" w:rsidRPr="00B9308E" w14:paraId="13343BE0" w14:textId="77777777" w:rsidTr="00070266">
        <w:trPr>
          <w:trHeight w:val="255"/>
        </w:trPr>
        <w:tc>
          <w:tcPr>
            <w:tcW w:w="1990" w:type="dxa"/>
            <w:tcBorders>
              <w:top w:val="nil"/>
              <w:left w:val="nil"/>
              <w:right w:val="nil"/>
            </w:tcBorders>
            <w:shd w:val="clear" w:color="auto" w:fill="auto"/>
            <w:noWrap/>
            <w:vAlign w:val="bottom"/>
          </w:tcPr>
          <w:p w14:paraId="0D535BC1" w14:textId="77777777" w:rsidR="00756508" w:rsidRPr="00B9308E" w:rsidRDefault="00756508" w:rsidP="0083019E">
            <w:pPr>
              <w:spacing w:line="480" w:lineRule="auto"/>
            </w:pPr>
            <w:r w:rsidRPr="00B9308E">
              <w:t>Difficulty</w:t>
            </w:r>
          </w:p>
        </w:tc>
        <w:tc>
          <w:tcPr>
            <w:tcW w:w="276" w:type="dxa"/>
            <w:tcBorders>
              <w:top w:val="nil"/>
              <w:left w:val="nil"/>
              <w:right w:val="nil"/>
            </w:tcBorders>
            <w:shd w:val="clear" w:color="auto" w:fill="auto"/>
            <w:noWrap/>
            <w:vAlign w:val="bottom"/>
          </w:tcPr>
          <w:p w14:paraId="51F3B841" w14:textId="77777777" w:rsidR="00756508" w:rsidRPr="00B9308E" w:rsidRDefault="00756508" w:rsidP="0083019E">
            <w:pPr>
              <w:spacing w:line="480" w:lineRule="auto"/>
            </w:pPr>
          </w:p>
        </w:tc>
        <w:tc>
          <w:tcPr>
            <w:tcW w:w="636" w:type="dxa"/>
            <w:tcBorders>
              <w:top w:val="nil"/>
              <w:left w:val="nil"/>
              <w:right w:val="nil"/>
            </w:tcBorders>
            <w:shd w:val="clear" w:color="auto" w:fill="auto"/>
            <w:noWrap/>
          </w:tcPr>
          <w:p w14:paraId="0DF077D9" w14:textId="77777777" w:rsidR="00756508" w:rsidRPr="00B9308E" w:rsidRDefault="00756508" w:rsidP="0083019E">
            <w:pPr>
              <w:spacing w:line="480" w:lineRule="auto"/>
              <w:jc w:val="center"/>
            </w:pPr>
            <w:r w:rsidRPr="00B9308E">
              <w:t>2.93</w:t>
            </w:r>
          </w:p>
        </w:tc>
        <w:tc>
          <w:tcPr>
            <w:tcW w:w="1067" w:type="dxa"/>
            <w:tcBorders>
              <w:top w:val="nil"/>
              <w:left w:val="nil"/>
              <w:right w:val="nil"/>
            </w:tcBorders>
            <w:shd w:val="clear" w:color="auto" w:fill="auto"/>
            <w:noWrap/>
          </w:tcPr>
          <w:p w14:paraId="5D327854" w14:textId="77777777" w:rsidR="00756508" w:rsidRPr="00B9308E" w:rsidRDefault="00756508" w:rsidP="0083019E">
            <w:pPr>
              <w:spacing w:line="480" w:lineRule="auto"/>
              <w:jc w:val="center"/>
            </w:pPr>
            <w:r w:rsidRPr="00B9308E">
              <w:t>0.69</w:t>
            </w:r>
          </w:p>
        </w:tc>
        <w:tc>
          <w:tcPr>
            <w:tcW w:w="276" w:type="dxa"/>
            <w:tcBorders>
              <w:top w:val="nil"/>
              <w:left w:val="nil"/>
              <w:right w:val="nil"/>
            </w:tcBorders>
            <w:shd w:val="clear" w:color="auto" w:fill="auto"/>
            <w:noWrap/>
            <w:vAlign w:val="bottom"/>
          </w:tcPr>
          <w:p w14:paraId="743F06B4" w14:textId="77777777" w:rsidR="00756508" w:rsidRPr="00B9308E" w:rsidRDefault="00756508" w:rsidP="0083019E">
            <w:pPr>
              <w:spacing w:line="480" w:lineRule="auto"/>
            </w:pPr>
          </w:p>
        </w:tc>
        <w:tc>
          <w:tcPr>
            <w:tcW w:w="636" w:type="dxa"/>
            <w:tcBorders>
              <w:top w:val="nil"/>
              <w:left w:val="nil"/>
              <w:right w:val="nil"/>
            </w:tcBorders>
            <w:shd w:val="clear" w:color="auto" w:fill="auto"/>
            <w:noWrap/>
          </w:tcPr>
          <w:p w14:paraId="30F11F94" w14:textId="77777777" w:rsidR="00756508" w:rsidRPr="00B9308E" w:rsidRDefault="00756508" w:rsidP="0083019E">
            <w:pPr>
              <w:spacing w:line="480" w:lineRule="auto"/>
              <w:jc w:val="center"/>
            </w:pPr>
            <w:r w:rsidRPr="00B9308E">
              <w:t>2.52</w:t>
            </w:r>
          </w:p>
        </w:tc>
        <w:tc>
          <w:tcPr>
            <w:tcW w:w="1067" w:type="dxa"/>
            <w:tcBorders>
              <w:top w:val="nil"/>
              <w:left w:val="nil"/>
              <w:right w:val="nil"/>
            </w:tcBorders>
            <w:shd w:val="clear" w:color="auto" w:fill="auto"/>
            <w:noWrap/>
          </w:tcPr>
          <w:p w14:paraId="2D5531BB" w14:textId="77777777" w:rsidR="00756508" w:rsidRPr="00B9308E" w:rsidRDefault="00756508" w:rsidP="0083019E">
            <w:pPr>
              <w:spacing w:line="480" w:lineRule="auto"/>
            </w:pPr>
            <w:r w:rsidRPr="00B9308E">
              <w:t>0.49</w:t>
            </w:r>
          </w:p>
        </w:tc>
        <w:tc>
          <w:tcPr>
            <w:tcW w:w="756" w:type="dxa"/>
            <w:tcBorders>
              <w:top w:val="nil"/>
              <w:left w:val="nil"/>
              <w:right w:val="nil"/>
            </w:tcBorders>
          </w:tcPr>
          <w:p w14:paraId="386198EB" w14:textId="77777777" w:rsidR="00756508" w:rsidRPr="00B9308E" w:rsidRDefault="00756508" w:rsidP="0083019E">
            <w:pPr>
              <w:spacing w:line="480" w:lineRule="auto"/>
              <w:jc w:val="center"/>
            </w:pPr>
            <w:r>
              <w:t>0.69</w:t>
            </w:r>
          </w:p>
        </w:tc>
      </w:tr>
      <w:tr w:rsidR="00756508" w:rsidRPr="00B9308E" w14:paraId="3F1BF76C" w14:textId="77777777" w:rsidTr="00070266">
        <w:trPr>
          <w:trHeight w:val="255"/>
        </w:trPr>
        <w:tc>
          <w:tcPr>
            <w:tcW w:w="1990" w:type="dxa"/>
            <w:tcBorders>
              <w:top w:val="nil"/>
              <w:left w:val="nil"/>
              <w:bottom w:val="single" w:sz="4" w:space="0" w:color="auto"/>
              <w:right w:val="nil"/>
            </w:tcBorders>
            <w:shd w:val="clear" w:color="auto" w:fill="auto"/>
            <w:noWrap/>
            <w:vAlign w:val="bottom"/>
          </w:tcPr>
          <w:p w14:paraId="55E9C54F" w14:textId="77777777" w:rsidR="00756508" w:rsidRPr="00B9308E" w:rsidRDefault="00756508" w:rsidP="0083019E">
            <w:pPr>
              <w:spacing w:line="480" w:lineRule="auto"/>
            </w:pPr>
            <w:r w:rsidRPr="00B9308E">
              <w:t>Unpleasant job</w:t>
            </w:r>
          </w:p>
        </w:tc>
        <w:tc>
          <w:tcPr>
            <w:tcW w:w="276" w:type="dxa"/>
            <w:tcBorders>
              <w:top w:val="nil"/>
              <w:left w:val="nil"/>
              <w:bottom w:val="single" w:sz="4" w:space="0" w:color="auto"/>
              <w:right w:val="nil"/>
            </w:tcBorders>
            <w:shd w:val="clear" w:color="auto" w:fill="auto"/>
            <w:noWrap/>
            <w:vAlign w:val="bottom"/>
          </w:tcPr>
          <w:p w14:paraId="044345BD" w14:textId="77777777" w:rsidR="00756508" w:rsidRPr="00B9308E" w:rsidRDefault="00756508" w:rsidP="0083019E">
            <w:pPr>
              <w:spacing w:line="480" w:lineRule="auto"/>
            </w:pPr>
          </w:p>
        </w:tc>
        <w:tc>
          <w:tcPr>
            <w:tcW w:w="636" w:type="dxa"/>
            <w:tcBorders>
              <w:top w:val="nil"/>
              <w:left w:val="nil"/>
              <w:bottom w:val="single" w:sz="4" w:space="0" w:color="auto"/>
              <w:right w:val="nil"/>
            </w:tcBorders>
            <w:shd w:val="clear" w:color="auto" w:fill="auto"/>
            <w:noWrap/>
          </w:tcPr>
          <w:p w14:paraId="23D71590" w14:textId="77777777" w:rsidR="00756508" w:rsidRPr="00B9308E" w:rsidRDefault="00756508" w:rsidP="0083019E">
            <w:pPr>
              <w:spacing w:line="480" w:lineRule="auto"/>
              <w:jc w:val="center"/>
            </w:pPr>
            <w:r w:rsidRPr="00B9308E">
              <w:t>2.60</w:t>
            </w:r>
          </w:p>
        </w:tc>
        <w:tc>
          <w:tcPr>
            <w:tcW w:w="1067" w:type="dxa"/>
            <w:tcBorders>
              <w:top w:val="nil"/>
              <w:left w:val="nil"/>
              <w:bottom w:val="single" w:sz="4" w:space="0" w:color="auto"/>
              <w:right w:val="nil"/>
            </w:tcBorders>
            <w:shd w:val="clear" w:color="auto" w:fill="auto"/>
            <w:noWrap/>
          </w:tcPr>
          <w:p w14:paraId="0D630E1B" w14:textId="77777777" w:rsidR="00756508" w:rsidRPr="00B9308E" w:rsidRDefault="00756508" w:rsidP="0083019E">
            <w:pPr>
              <w:spacing w:line="480" w:lineRule="auto"/>
              <w:jc w:val="center"/>
            </w:pPr>
            <w:r w:rsidRPr="00B9308E">
              <w:t>0.71</w:t>
            </w:r>
          </w:p>
        </w:tc>
        <w:tc>
          <w:tcPr>
            <w:tcW w:w="276" w:type="dxa"/>
            <w:tcBorders>
              <w:top w:val="nil"/>
              <w:left w:val="nil"/>
              <w:bottom w:val="single" w:sz="4" w:space="0" w:color="auto"/>
              <w:right w:val="nil"/>
            </w:tcBorders>
            <w:shd w:val="clear" w:color="auto" w:fill="auto"/>
            <w:noWrap/>
            <w:vAlign w:val="bottom"/>
          </w:tcPr>
          <w:p w14:paraId="2C20DEA7" w14:textId="77777777" w:rsidR="00756508" w:rsidRPr="00B9308E" w:rsidRDefault="00756508" w:rsidP="0083019E">
            <w:pPr>
              <w:spacing w:line="480" w:lineRule="auto"/>
            </w:pPr>
          </w:p>
        </w:tc>
        <w:tc>
          <w:tcPr>
            <w:tcW w:w="636" w:type="dxa"/>
            <w:tcBorders>
              <w:top w:val="nil"/>
              <w:left w:val="nil"/>
              <w:bottom w:val="single" w:sz="4" w:space="0" w:color="auto"/>
              <w:right w:val="nil"/>
            </w:tcBorders>
            <w:shd w:val="clear" w:color="auto" w:fill="auto"/>
            <w:noWrap/>
          </w:tcPr>
          <w:p w14:paraId="040A7308" w14:textId="77777777" w:rsidR="00756508" w:rsidRPr="00B9308E" w:rsidRDefault="00756508" w:rsidP="0083019E">
            <w:pPr>
              <w:spacing w:line="480" w:lineRule="auto"/>
              <w:jc w:val="center"/>
            </w:pPr>
            <w:r w:rsidRPr="00B9308E">
              <w:t>2.06</w:t>
            </w:r>
          </w:p>
        </w:tc>
        <w:tc>
          <w:tcPr>
            <w:tcW w:w="1067" w:type="dxa"/>
            <w:tcBorders>
              <w:top w:val="nil"/>
              <w:left w:val="nil"/>
              <w:bottom w:val="single" w:sz="4" w:space="0" w:color="auto"/>
              <w:right w:val="nil"/>
            </w:tcBorders>
            <w:shd w:val="clear" w:color="auto" w:fill="auto"/>
            <w:noWrap/>
          </w:tcPr>
          <w:p w14:paraId="1FEB9C87" w14:textId="77777777" w:rsidR="00756508" w:rsidRPr="00B9308E" w:rsidRDefault="00756508" w:rsidP="0083019E">
            <w:pPr>
              <w:spacing w:line="480" w:lineRule="auto"/>
            </w:pPr>
            <w:r w:rsidRPr="00B9308E">
              <w:t>0.56</w:t>
            </w:r>
          </w:p>
        </w:tc>
        <w:tc>
          <w:tcPr>
            <w:tcW w:w="756" w:type="dxa"/>
            <w:tcBorders>
              <w:top w:val="nil"/>
              <w:left w:val="nil"/>
              <w:bottom w:val="single" w:sz="4" w:space="0" w:color="auto"/>
              <w:right w:val="nil"/>
            </w:tcBorders>
          </w:tcPr>
          <w:p w14:paraId="2CE09760" w14:textId="77777777" w:rsidR="00756508" w:rsidRPr="00B9308E" w:rsidRDefault="00756508" w:rsidP="0083019E">
            <w:pPr>
              <w:spacing w:line="480" w:lineRule="auto"/>
              <w:jc w:val="center"/>
            </w:pPr>
            <w:r>
              <w:t>0.85</w:t>
            </w:r>
          </w:p>
        </w:tc>
      </w:tr>
    </w:tbl>
    <w:p w14:paraId="2EEFB0E5" w14:textId="77777777" w:rsidR="00756508" w:rsidRPr="00B9308E" w:rsidRDefault="00756508" w:rsidP="00756508">
      <w:pPr>
        <w:spacing w:line="480" w:lineRule="auto"/>
        <w:ind w:firstLine="709"/>
      </w:pPr>
    </w:p>
    <w:p w14:paraId="3C61FFAF" w14:textId="77777777" w:rsidR="00756508" w:rsidRDefault="00756508" w:rsidP="00756508">
      <w:pPr>
        <w:spacing w:line="480" w:lineRule="auto"/>
      </w:pPr>
    </w:p>
    <w:p w14:paraId="169AA2C9" w14:textId="77777777" w:rsidR="00756508" w:rsidRDefault="00756508" w:rsidP="00756508">
      <w:pPr>
        <w:spacing w:line="480" w:lineRule="auto"/>
      </w:pPr>
    </w:p>
    <w:p w14:paraId="4563B410" w14:textId="77777777" w:rsidR="00756508" w:rsidRDefault="00756508" w:rsidP="00756508">
      <w:pPr>
        <w:spacing w:line="480" w:lineRule="auto"/>
      </w:pPr>
    </w:p>
    <w:p w14:paraId="1CFFA8C0" w14:textId="77777777" w:rsidR="00756508" w:rsidRDefault="00756508" w:rsidP="00756508">
      <w:pPr>
        <w:spacing w:line="480" w:lineRule="auto"/>
      </w:pPr>
    </w:p>
    <w:p w14:paraId="16F9868C" w14:textId="77777777" w:rsidR="00756508" w:rsidRDefault="00756508" w:rsidP="00756508">
      <w:pPr>
        <w:spacing w:line="480" w:lineRule="auto"/>
      </w:pPr>
    </w:p>
    <w:p w14:paraId="7DAB768E" w14:textId="77777777" w:rsidR="00756508" w:rsidRDefault="00756508" w:rsidP="00756508">
      <w:pPr>
        <w:spacing w:line="480" w:lineRule="auto"/>
      </w:pPr>
    </w:p>
    <w:p w14:paraId="35F033A7" w14:textId="77777777" w:rsidR="00756508" w:rsidRDefault="00756508" w:rsidP="00756508">
      <w:pPr>
        <w:spacing w:line="480" w:lineRule="auto"/>
      </w:pPr>
    </w:p>
    <w:p w14:paraId="5AFA5021" w14:textId="77777777" w:rsidR="00756508" w:rsidRDefault="00756508" w:rsidP="00756508">
      <w:pPr>
        <w:spacing w:line="480" w:lineRule="auto"/>
      </w:pPr>
    </w:p>
    <w:p w14:paraId="4FE0E03F" w14:textId="77777777" w:rsidR="00756508" w:rsidRDefault="00756508" w:rsidP="00756508">
      <w:pPr>
        <w:spacing w:line="480" w:lineRule="auto"/>
      </w:pPr>
    </w:p>
    <w:p w14:paraId="0107BE10" w14:textId="77777777" w:rsidR="00756508" w:rsidRDefault="00756508" w:rsidP="00756508">
      <w:pPr>
        <w:spacing w:line="480" w:lineRule="auto"/>
      </w:pPr>
    </w:p>
    <w:p w14:paraId="211311E1" w14:textId="77777777" w:rsidR="00756508" w:rsidRDefault="00756508" w:rsidP="00756508">
      <w:pPr>
        <w:spacing w:line="480" w:lineRule="auto"/>
      </w:pPr>
    </w:p>
    <w:p w14:paraId="73A1A2B4" w14:textId="77777777" w:rsidR="00756508" w:rsidRDefault="00756508" w:rsidP="00756508">
      <w:pPr>
        <w:spacing w:line="480" w:lineRule="auto"/>
      </w:pPr>
    </w:p>
    <w:p w14:paraId="1AEBC10D" w14:textId="77777777" w:rsidR="00756508" w:rsidRDefault="00756508" w:rsidP="00756508">
      <w:pPr>
        <w:spacing w:line="480" w:lineRule="auto"/>
      </w:pPr>
    </w:p>
    <w:p w14:paraId="6159CFEF" w14:textId="77777777" w:rsidR="00756508" w:rsidRDefault="00756508" w:rsidP="00756508">
      <w:pPr>
        <w:spacing w:line="480" w:lineRule="auto"/>
      </w:pPr>
    </w:p>
    <w:p w14:paraId="4D8AF737" w14:textId="77777777" w:rsidR="00756508" w:rsidRDefault="00756508" w:rsidP="00756508">
      <w:pPr>
        <w:spacing w:line="480" w:lineRule="auto"/>
      </w:pPr>
    </w:p>
    <w:p w14:paraId="673AC854" w14:textId="77777777" w:rsidR="00756508" w:rsidRPr="009D64BE" w:rsidRDefault="00756508" w:rsidP="00756508">
      <w:pPr>
        <w:spacing w:line="480" w:lineRule="auto"/>
        <w:rPr>
          <w:b/>
          <w:color w:val="FF0000"/>
        </w:rPr>
      </w:pPr>
      <w:r w:rsidRPr="009D64BE">
        <w:rPr>
          <w:bCs/>
        </w:rPr>
        <w:lastRenderedPageBreak/>
        <w:t>Figure Captions</w:t>
      </w:r>
    </w:p>
    <w:p w14:paraId="55242611" w14:textId="77777777" w:rsidR="00504118" w:rsidRDefault="00504118" w:rsidP="00756508">
      <w:pPr>
        <w:spacing w:line="480" w:lineRule="auto"/>
        <w:rPr>
          <w:bCs/>
          <w:iCs/>
        </w:rPr>
      </w:pPr>
    </w:p>
    <w:p w14:paraId="66D53510" w14:textId="77777777" w:rsidR="00756508" w:rsidRPr="00B9308E" w:rsidRDefault="00756508" w:rsidP="00756508">
      <w:pPr>
        <w:spacing w:line="480" w:lineRule="auto"/>
      </w:pPr>
      <w:r w:rsidRPr="00016C15">
        <w:rPr>
          <w:bCs/>
          <w:iCs/>
        </w:rPr>
        <w:t>Figure 1</w:t>
      </w:r>
      <w:r w:rsidRPr="009D64BE">
        <w:rPr>
          <w:bCs/>
          <w:i/>
          <w:iCs/>
        </w:rPr>
        <w:t>.</w:t>
      </w:r>
      <w:r w:rsidRPr="009D64BE">
        <w:rPr>
          <w:i/>
          <w:iCs/>
        </w:rPr>
        <w:t xml:space="preserve"> </w:t>
      </w:r>
      <w:r w:rsidR="00504118" w:rsidRPr="00504118">
        <w:t xml:space="preserve">The cumulative distribution (filled circles) along with a best-fit cumulative density function (solid lines) elicited from participants </w:t>
      </w:r>
      <w:r w:rsidR="00504118">
        <w:t>19</w:t>
      </w:r>
      <w:r w:rsidR="00504118" w:rsidRPr="00504118">
        <w:t xml:space="preserve"> (top panel) and </w:t>
      </w:r>
      <w:r w:rsidR="00504118">
        <w:t>78</w:t>
      </w:r>
      <w:r w:rsidR="00504118" w:rsidRPr="00504118">
        <w:t xml:space="preserve"> (bottom panel). Vertical lines indicate own </w:t>
      </w:r>
      <w:r w:rsidR="00BC77BE">
        <w:t>debt</w:t>
      </w:r>
      <w:r w:rsidR="00504118" w:rsidRPr="00504118">
        <w:t>, while the horizontal line represents the inferred rank position</w:t>
      </w:r>
    </w:p>
    <w:p w14:paraId="1C618D51" w14:textId="77777777" w:rsidR="00756508" w:rsidRPr="009D64BE" w:rsidRDefault="00756508" w:rsidP="00756508">
      <w:pPr>
        <w:spacing w:line="480" w:lineRule="auto"/>
        <w:rPr>
          <w:bCs/>
        </w:rPr>
      </w:pPr>
    </w:p>
    <w:p w14:paraId="6577227B" w14:textId="77777777" w:rsidR="00504118" w:rsidRPr="00B9308E" w:rsidRDefault="00504118" w:rsidP="00504118">
      <w:pPr>
        <w:spacing w:line="480" w:lineRule="auto"/>
      </w:pPr>
      <w:r>
        <w:rPr>
          <w:bCs/>
          <w:iCs/>
        </w:rPr>
        <w:t>Figure 2</w:t>
      </w:r>
      <w:r w:rsidRPr="009D64BE">
        <w:rPr>
          <w:bCs/>
          <w:i/>
          <w:iCs/>
        </w:rPr>
        <w:t>.</w:t>
      </w:r>
      <w:r w:rsidRPr="009D64BE">
        <w:rPr>
          <w:i/>
          <w:iCs/>
        </w:rPr>
        <w:t xml:space="preserve"> </w:t>
      </w:r>
      <w:r w:rsidRPr="007355EA">
        <w:t xml:space="preserve">Interactions between distribution </w:t>
      </w:r>
      <w:r>
        <w:t xml:space="preserve">type </w:t>
      </w:r>
      <w:r w:rsidRPr="007355EA">
        <w:t>and common points</w:t>
      </w:r>
      <w:r>
        <w:t xml:space="preserve"> (P1 to P5) </w:t>
      </w:r>
      <w:r w:rsidRPr="007355EA">
        <w:t>for the three questions</w:t>
      </w:r>
      <w:r>
        <w:t xml:space="preserve"> (Study 2)</w:t>
      </w:r>
      <w:r w:rsidRPr="007355EA">
        <w:t>. To limit the individual differences in scale use, mean deviations on a participant-by-participant basis are plotted instead of actual ratings. Error bars represent 95% confidence intervals.</w:t>
      </w:r>
    </w:p>
    <w:p w14:paraId="2672C285" w14:textId="77777777" w:rsidR="00EC2612" w:rsidRPr="00806815" w:rsidRDefault="00EC2612" w:rsidP="00EC2612">
      <w:pPr>
        <w:spacing w:line="480" w:lineRule="auto"/>
        <w:rPr>
          <w:bCs/>
        </w:rPr>
      </w:pPr>
    </w:p>
    <w:p w14:paraId="1B9D2922" w14:textId="77777777" w:rsidR="00EC2612" w:rsidRPr="00806815" w:rsidRDefault="00EC2612" w:rsidP="00EC2612">
      <w:pPr>
        <w:spacing w:line="480" w:lineRule="auto"/>
      </w:pPr>
      <w:r w:rsidRPr="00806815">
        <w:rPr>
          <w:bCs/>
          <w:iCs/>
        </w:rPr>
        <w:t>Figure 3</w:t>
      </w:r>
      <w:r w:rsidRPr="00806815">
        <w:rPr>
          <w:bCs/>
          <w:i/>
          <w:iCs/>
        </w:rPr>
        <w:t>.</w:t>
      </w:r>
      <w:r w:rsidRPr="00806815">
        <w:rPr>
          <w:i/>
          <w:iCs/>
        </w:rPr>
        <w:t xml:space="preserve"> </w:t>
      </w:r>
      <w:r w:rsidRPr="00806815">
        <w:t xml:space="preserve">Interactions between distribution type and common points (P1 </w:t>
      </w:r>
      <w:r w:rsidR="005B2891">
        <w:t>to P5) for the three questions for ICL (top panels) and non-ICL debt</w:t>
      </w:r>
      <w:r w:rsidRPr="00806815">
        <w:t xml:space="preserve"> (</w:t>
      </w:r>
      <w:r w:rsidR="00FD1453">
        <w:t xml:space="preserve">bottom panels) in </w:t>
      </w:r>
      <w:r w:rsidRPr="00806815">
        <w:t>Stu</w:t>
      </w:r>
      <w:r w:rsidR="00FD1453">
        <w:t>dy 3</w:t>
      </w:r>
      <w:r w:rsidRPr="00806815">
        <w:t xml:space="preserve">. </w:t>
      </w:r>
      <w:r w:rsidR="00806815" w:rsidRPr="00806815">
        <w:t xml:space="preserve">Ratings indicate </w:t>
      </w:r>
      <w:r w:rsidRPr="00806815">
        <w:t>mean deviations on a partic</w:t>
      </w:r>
      <w:r w:rsidR="00806815" w:rsidRPr="00806815">
        <w:t>ipant-by-participant basis</w:t>
      </w:r>
      <w:r w:rsidRPr="00806815">
        <w:t>. Error bars represent 95% confidence intervals.</w:t>
      </w:r>
    </w:p>
    <w:p w14:paraId="773FB565" w14:textId="77777777" w:rsidR="00756508" w:rsidRPr="00806815" w:rsidRDefault="00756508" w:rsidP="006208AD">
      <w:pPr>
        <w:spacing w:line="480" w:lineRule="auto"/>
      </w:pPr>
    </w:p>
    <w:p w14:paraId="621EDECC" w14:textId="77777777" w:rsidR="001A5444" w:rsidRPr="00806815" w:rsidRDefault="001A5444" w:rsidP="001A5444">
      <w:pPr>
        <w:spacing w:line="480" w:lineRule="auto"/>
      </w:pPr>
      <w:r w:rsidRPr="00806815">
        <w:rPr>
          <w:bCs/>
          <w:iCs/>
        </w:rPr>
        <w:t>Figure 4</w:t>
      </w:r>
      <w:r w:rsidRPr="00806815">
        <w:rPr>
          <w:bCs/>
          <w:i/>
          <w:iCs/>
        </w:rPr>
        <w:t>.</w:t>
      </w:r>
      <w:r w:rsidRPr="00806815">
        <w:rPr>
          <w:i/>
          <w:iCs/>
        </w:rPr>
        <w:t xml:space="preserve"> </w:t>
      </w:r>
      <w:r w:rsidRPr="00806815">
        <w:t>Mean participants’ responses as a function of question type, depending on distribution skew and debt type (Study 3). Error bars represent 95% confidence intervals.</w:t>
      </w:r>
    </w:p>
    <w:p w14:paraId="555622BB" w14:textId="77777777" w:rsidR="00756508" w:rsidRDefault="00756508" w:rsidP="006208AD">
      <w:pPr>
        <w:spacing w:line="480" w:lineRule="auto"/>
      </w:pPr>
    </w:p>
    <w:p w14:paraId="647F4BFA" w14:textId="77777777" w:rsidR="00756508" w:rsidRDefault="00756508" w:rsidP="006208AD">
      <w:pPr>
        <w:spacing w:line="480" w:lineRule="auto"/>
      </w:pPr>
    </w:p>
    <w:p w14:paraId="0292B32E" w14:textId="77777777" w:rsidR="00756508" w:rsidRDefault="00756508" w:rsidP="006208AD">
      <w:pPr>
        <w:spacing w:line="480" w:lineRule="auto"/>
      </w:pPr>
    </w:p>
    <w:p w14:paraId="50F09AC4" w14:textId="77777777" w:rsidR="00756508" w:rsidRDefault="00756508" w:rsidP="006208AD">
      <w:pPr>
        <w:spacing w:line="480" w:lineRule="auto"/>
      </w:pPr>
    </w:p>
    <w:p w14:paraId="396E2DBE" w14:textId="77777777" w:rsidR="00756508" w:rsidRDefault="00756508" w:rsidP="006208AD">
      <w:pPr>
        <w:spacing w:line="480" w:lineRule="auto"/>
      </w:pPr>
    </w:p>
    <w:p w14:paraId="52DDA904" w14:textId="77777777" w:rsidR="00756508" w:rsidRDefault="00756508" w:rsidP="006208AD">
      <w:pPr>
        <w:spacing w:line="480" w:lineRule="auto"/>
      </w:pPr>
    </w:p>
    <w:p w14:paraId="1CA9D3E0" w14:textId="77777777" w:rsidR="00504118" w:rsidRDefault="00504118" w:rsidP="006208AD">
      <w:pPr>
        <w:spacing w:line="480" w:lineRule="auto"/>
      </w:pPr>
    </w:p>
    <w:p w14:paraId="3A31EE8D" w14:textId="77777777" w:rsidR="007D3495" w:rsidRDefault="007D3495" w:rsidP="006208AD">
      <w:pPr>
        <w:spacing w:line="480" w:lineRule="auto"/>
      </w:pPr>
      <w:r w:rsidRPr="007D3495">
        <w:rPr>
          <w:noProof/>
          <w:lang w:eastAsia="en-GB"/>
        </w:rPr>
        <w:lastRenderedPageBreak/>
        <w:drawing>
          <wp:inline distT="0" distB="0" distL="0" distR="0" wp14:anchorId="269CD456" wp14:editId="1E4043F8">
            <wp:extent cx="6033446" cy="41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33446" cy="4140000"/>
                    </a:xfrm>
                    <a:prstGeom prst="rect">
                      <a:avLst/>
                    </a:prstGeom>
                    <a:noFill/>
                    <a:ln>
                      <a:noFill/>
                    </a:ln>
                  </pic:spPr>
                </pic:pic>
              </a:graphicData>
            </a:graphic>
          </wp:inline>
        </w:drawing>
      </w:r>
    </w:p>
    <w:p w14:paraId="28995737" w14:textId="77777777" w:rsidR="00347F5B" w:rsidRDefault="00482FC0" w:rsidP="006208AD">
      <w:pPr>
        <w:spacing w:line="480" w:lineRule="auto"/>
        <w:rPr>
          <w:i/>
        </w:rPr>
      </w:pPr>
      <w:r>
        <w:rPr>
          <w:noProof/>
          <w:lang w:eastAsia="en-GB"/>
        </w:rPr>
        <w:drawing>
          <wp:inline distT="0" distB="0" distL="0" distR="0" wp14:anchorId="07D999F0" wp14:editId="7D4D2362">
            <wp:extent cx="6033449" cy="414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33449" cy="4140000"/>
                    </a:xfrm>
                    <a:prstGeom prst="rect">
                      <a:avLst/>
                    </a:prstGeom>
                    <a:noFill/>
                    <a:ln>
                      <a:noFill/>
                    </a:ln>
                  </pic:spPr>
                </pic:pic>
              </a:graphicData>
            </a:graphic>
          </wp:inline>
        </w:drawing>
      </w:r>
      <w:r w:rsidRPr="00482FC0">
        <w:rPr>
          <w:i/>
        </w:rPr>
        <w:t>(Figure 1)</w:t>
      </w:r>
    </w:p>
    <w:p w14:paraId="30B43A1F" w14:textId="210F69C0" w:rsidR="0083717E" w:rsidRPr="00347F5B" w:rsidRDefault="0083717E" w:rsidP="006208AD">
      <w:pPr>
        <w:spacing w:line="480" w:lineRule="auto"/>
      </w:pPr>
      <w:r>
        <w:rPr>
          <w:noProof/>
          <w:lang w:eastAsia="en-GB"/>
        </w:rPr>
        <w:lastRenderedPageBreak/>
        <w:drawing>
          <wp:inline distT="0" distB="0" distL="0" distR="0" wp14:anchorId="5A42C7D0" wp14:editId="2DAD46FF">
            <wp:extent cx="8484042" cy="3792324"/>
            <wp:effectExtent l="254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rot="16200000">
                      <a:off x="0" y="0"/>
                      <a:ext cx="8480467" cy="3790726"/>
                    </a:xfrm>
                    <a:prstGeom prst="rect">
                      <a:avLst/>
                    </a:prstGeom>
                    <a:noFill/>
                  </pic:spPr>
                </pic:pic>
              </a:graphicData>
            </a:graphic>
          </wp:inline>
        </w:drawing>
      </w:r>
    </w:p>
    <w:p w14:paraId="1DB3911B" w14:textId="7BB1BCC5" w:rsidR="005B2891" w:rsidRDefault="00504118" w:rsidP="006208AD">
      <w:pPr>
        <w:spacing w:line="480" w:lineRule="auto"/>
        <w:rPr>
          <w:i/>
        </w:rPr>
      </w:pPr>
      <w:r w:rsidRPr="00504118">
        <w:rPr>
          <w:i/>
        </w:rPr>
        <w:t>(Figure 2)</w:t>
      </w:r>
    </w:p>
    <w:p w14:paraId="0CD26E29" w14:textId="77777777" w:rsidR="007A2485" w:rsidRDefault="007A2485" w:rsidP="006208AD">
      <w:pPr>
        <w:spacing w:line="480" w:lineRule="auto"/>
        <w:rPr>
          <w:i/>
        </w:rPr>
        <w:sectPr w:rsidR="007A2485" w:rsidSect="00C977CB">
          <w:headerReference w:type="default" r:id="rId18"/>
          <w:type w:val="continuous"/>
          <w:pgSz w:w="11906" w:h="16838" w:code="9"/>
          <w:pgMar w:top="1440" w:right="1440" w:bottom="1440" w:left="1440" w:header="709" w:footer="709" w:gutter="0"/>
          <w:cols w:space="708"/>
          <w:titlePg/>
          <w:docGrid w:linePitch="360"/>
        </w:sectPr>
      </w:pPr>
    </w:p>
    <w:p w14:paraId="7FD8DAF4" w14:textId="758A9C67" w:rsidR="005B2891" w:rsidRDefault="0083717E" w:rsidP="006208AD">
      <w:pPr>
        <w:spacing w:line="480" w:lineRule="auto"/>
        <w:rPr>
          <w:i/>
          <w:noProof/>
          <w:lang w:eastAsia="en-GB"/>
        </w:rPr>
      </w:pPr>
      <w:r>
        <w:rPr>
          <w:i/>
          <w:noProof/>
          <w:lang w:eastAsia="en-GB"/>
        </w:rPr>
        <w:lastRenderedPageBreak/>
        <w:drawing>
          <wp:inline distT="0" distB="0" distL="0" distR="0" wp14:anchorId="6291CB6D" wp14:editId="1954415D">
            <wp:extent cx="7825644" cy="25920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825644" cy="2592000"/>
                    </a:xfrm>
                    <a:prstGeom prst="rect">
                      <a:avLst/>
                    </a:prstGeom>
                    <a:noFill/>
                  </pic:spPr>
                </pic:pic>
              </a:graphicData>
            </a:graphic>
          </wp:inline>
        </w:drawing>
      </w:r>
    </w:p>
    <w:p w14:paraId="2F05E590" w14:textId="6F097859" w:rsidR="0083717E" w:rsidRDefault="006C0AD4" w:rsidP="006208AD">
      <w:pPr>
        <w:spacing w:line="480" w:lineRule="auto"/>
        <w:rPr>
          <w:i/>
        </w:rPr>
      </w:pPr>
      <w:r>
        <w:rPr>
          <w:i/>
          <w:noProof/>
          <w:lang w:eastAsia="en-GB"/>
        </w:rPr>
        <w:drawing>
          <wp:inline distT="0" distB="0" distL="0" distR="0" wp14:anchorId="5001C073" wp14:editId="5AD224CE">
            <wp:extent cx="7907793" cy="2592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907793" cy="2592000"/>
                    </a:xfrm>
                    <a:prstGeom prst="rect">
                      <a:avLst/>
                    </a:prstGeom>
                    <a:noFill/>
                  </pic:spPr>
                </pic:pic>
              </a:graphicData>
            </a:graphic>
          </wp:inline>
        </w:drawing>
      </w:r>
    </w:p>
    <w:p w14:paraId="7981363E" w14:textId="104495B7" w:rsidR="00AB4916" w:rsidRDefault="00347F5B" w:rsidP="006208AD">
      <w:pPr>
        <w:spacing w:line="480" w:lineRule="auto"/>
        <w:rPr>
          <w:i/>
        </w:rPr>
      </w:pPr>
      <w:r>
        <w:rPr>
          <w:i/>
        </w:rPr>
        <w:t>(Figure 3)</w:t>
      </w:r>
    </w:p>
    <w:p w14:paraId="1B3504BF" w14:textId="77777777" w:rsidR="006C0AD4" w:rsidRDefault="006C0AD4" w:rsidP="006208AD">
      <w:pPr>
        <w:spacing w:line="480" w:lineRule="auto"/>
        <w:rPr>
          <w:i/>
        </w:rPr>
        <w:sectPr w:rsidR="006C0AD4" w:rsidSect="005B2891">
          <w:pgSz w:w="16838" w:h="11906" w:orient="landscape" w:code="9"/>
          <w:pgMar w:top="1440" w:right="1440" w:bottom="1440" w:left="1440" w:header="709" w:footer="709" w:gutter="0"/>
          <w:cols w:space="708"/>
          <w:titlePg/>
          <w:docGrid w:linePitch="360"/>
        </w:sectPr>
      </w:pPr>
    </w:p>
    <w:p w14:paraId="6D0ADD42" w14:textId="4B98A3D9" w:rsidR="00347F5B" w:rsidRDefault="006C0AD4" w:rsidP="006208AD">
      <w:pPr>
        <w:spacing w:line="480" w:lineRule="auto"/>
        <w:rPr>
          <w:i/>
        </w:rPr>
      </w:pPr>
      <w:r>
        <w:rPr>
          <w:i/>
          <w:noProof/>
          <w:lang w:eastAsia="en-GB"/>
        </w:rPr>
        <w:lastRenderedPageBreak/>
        <w:drawing>
          <wp:inline distT="0" distB="0" distL="0" distR="0" wp14:anchorId="3309452F" wp14:editId="47612E06">
            <wp:extent cx="8485200" cy="3790800"/>
            <wp:effectExtent l="4127"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16200000">
                      <a:off x="0" y="0"/>
                      <a:ext cx="8485200" cy="3790800"/>
                    </a:xfrm>
                    <a:prstGeom prst="rect">
                      <a:avLst/>
                    </a:prstGeom>
                    <a:noFill/>
                  </pic:spPr>
                </pic:pic>
              </a:graphicData>
            </a:graphic>
          </wp:inline>
        </w:drawing>
      </w:r>
    </w:p>
    <w:p w14:paraId="54D72D2E" w14:textId="19DBB80B" w:rsidR="005B2891" w:rsidRPr="003C2B86" w:rsidRDefault="004D77DC" w:rsidP="006208AD">
      <w:pPr>
        <w:spacing w:line="480" w:lineRule="auto"/>
        <w:rPr>
          <w:i/>
        </w:rPr>
      </w:pPr>
      <w:r>
        <w:rPr>
          <w:i/>
        </w:rPr>
        <w:t>(Figure 4)</w:t>
      </w:r>
    </w:p>
    <w:sectPr w:rsidR="005B2891" w:rsidRPr="003C2B86" w:rsidSect="005B2891">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38BA0" w14:textId="77777777" w:rsidR="002802A8" w:rsidRDefault="002802A8">
      <w:r>
        <w:separator/>
      </w:r>
    </w:p>
  </w:endnote>
  <w:endnote w:type="continuationSeparator" w:id="0">
    <w:p w14:paraId="60993BE9" w14:textId="77777777" w:rsidR="002802A8" w:rsidRDefault="00280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NewRoman">
    <w:altName w:val="Times New Roman"/>
    <w:panose1 w:val="00000000000000000000"/>
    <w:charset w:val="A1"/>
    <w:family w:val="auto"/>
    <w:notTrueType/>
    <w:pitch w:val="default"/>
    <w:sig w:usb0="00000081" w:usb1="00000000" w:usb2="00000000" w:usb3="00000000" w:csb0="00000008"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9F683" w14:textId="77777777" w:rsidR="002802A8" w:rsidRDefault="002802A8">
      <w:r>
        <w:separator/>
      </w:r>
    </w:p>
  </w:footnote>
  <w:footnote w:type="continuationSeparator" w:id="0">
    <w:p w14:paraId="722C09DF" w14:textId="77777777" w:rsidR="002802A8" w:rsidRDefault="002802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FDF2" w14:textId="77777777" w:rsidR="00714190" w:rsidRDefault="00714190">
    <w:pPr>
      <w:pStyle w:val="Header"/>
    </w:pPr>
    <w:r>
      <w:t xml:space="preserve">STUDENTS’ INDEBTEDNESS </w:t>
    </w:r>
    <w:r>
      <w:tab/>
    </w:r>
    <w:r>
      <w:tab/>
    </w:r>
    <w:r>
      <w:tab/>
    </w:r>
    <w:r>
      <w:rPr>
        <w:rStyle w:val="PageNumber"/>
      </w:rPr>
      <w:fldChar w:fldCharType="begin"/>
    </w:r>
    <w:r>
      <w:rPr>
        <w:rStyle w:val="PageNumber"/>
      </w:rPr>
      <w:instrText xml:space="preserve"> PAGE </w:instrText>
    </w:r>
    <w:r>
      <w:rPr>
        <w:rStyle w:val="PageNumber"/>
      </w:rPr>
      <w:fldChar w:fldCharType="separate"/>
    </w:r>
    <w:r w:rsidR="00946EC9">
      <w:rPr>
        <w:rStyle w:val="PageNumber"/>
        <w:noProof/>
      </w:rPr>
      <w:t>41</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9298E"/>
    <w:multiLevelType w:val="hybridMultilevel"/>
    <w:tmpl w:val="5978C686"/>
    <w:lvl w:ilvl="0" w:tplc="E04C6320">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 w15:restartNumberingAfterBreak="0">
    <w:nsid w:val="0F393916"/>
    <w:multiLevelType w:val="hybridMultilevel"/>
    <w:tmpl w:val="12B29EA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9DB16B5"/>
    <w:multiLevelType w:val="hybridMultilevel"/>
    <w:tmpl w:val="48E29C3C"/>
    <w:lvl w:ilvl="0" w:tplc="FA9CB438">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19EE6A9C"/>
    <w:multiLevelType w:val="hybridMultilevel"/>
    <w:tmpl w:val="4CB676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F8C4EDC"/>
    <w:multiLevelType w:val="hybridMultilevel"/>
    <w:tmpl w:val="C374C3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5A345FD"/>
    <w:multiLevelType w:val="hybridMultilevel"/>
    <w:tmpl w:val="7818B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F850A9"/>
    <w:multiLevelType w:val="hybridMultilevel"/>
    <w:tmpl w:val="44861B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73F6CE0"/>
    <w:multiLevelType w:val="hybridMultilevel"/>
    <w:tmpl w:val="354C20C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5C7C5391"/>
    <w:multiLevelType w:val="hybridMultilevel"/>
    <w:tmpl w:val="73562C1A"/>
    <w:lvl w:ilvl="0" w:tplc="BBC2A666">
      <w:start w:val="1"/>
      <w:numFmt w:val="bullet"/>
      <w:lvlText w:val=""/>
      <w:lvlJc w:val="left"/>
      <w:pPr>
        <w:tabs>
          <w:tab w:val="num" w:pos="340"/>
        </w:tabs>
        <w:ind w:left="340" w:hanging="34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F440439"/>
    <w:multiLevelType w:val="hybridMultilevel"/>
    <w:tmpl w:val="7BAAB0A0"/>
    <w:lvl w:ilvl="0" w:tplc="BBC2A666">
      <w:start w:val="1"/>
      <w:numFmt w:val="bullet"/>
      <w:lvlText w:val=""/>
      <w:lvlJc w:val="left"/>
      <w:pPr>
        <w:tabs>
          <w:tab w:val="num" w:pos="340"/>
        </w:tabs>
        <w:ind w:left="340" w:hanging="34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9582160"/>
    <w:multiLevelType w:val="multilevel"/>
    <w:tmpl w:val="1D78D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EDD6478"/>
    <w:multiLevelType w:val="hybridMultilevel"/>
    <w:tmpl w:val="5012447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6FE3373E"/>
    <w:multiLevelType w:val="hybridMultilevel"/>
    <w:tmpl w:val="2CB8DA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13546BA"/>
    <w:multiLevelType w:val="hybridMultilevel"/>
    <w:tmpl w:val="3C2CDA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7BC2787"/>
    <w:multiLevelType w:val="hybridMultilevel"/>
    <w:tmpl w:val="B4DAC81C"/>
    <w:lvl w:ilvl="0" w:tplc="E22A16A2">
      <w:numFmt w:val="bullet"/>
      <w:lvlText w:val="-"/>
      <w:lvlJc w:val="left"/>
      <w:pPr>
        <w:ind w:left="1778" w:hanging="360"/>
      </w:pPr>
      <w:rPr>
        <w:rFonts w:ascii="Times New Roman" w:eastAsia="Times New Roman" w:hAnsi="Times New Roman" w:cs="Times New Roman" w:hint="default"/>
      </w:rPr>
    </w:lvl>
    <w:lvl w:ilvl="1" w:tplc="08090003" w:tentative="1">
      <w:start w:val="1"/>
      <w:numFmt w:val="bullet"/>
      <w:lvlText w:val="o"/>
      <w:lvlJc w:val="left"/>
      <w:pPr>
        <w:ind w:left="2498" w:hanging="360"/>
      </w:pPr>
      <w:rPr>
        <w:rFonts w:ascii="Courier New" w:hAnsi="Courier New" w:cs="Courier New" w:hint="default"/>
      </w:rPr>
    </w:lvl>
    <w:lvl w:ilvl="2" w:tplc="08090005" w:tentative="1">
      <w:start w:val="1"/>
      <w:numFmt w:val="bullet"/>
      <w:lvlText w:val=""/>
      <w:lvlJc w:val="left"/>
      <w:pPr>
        <w:ind w:left="3218" w:hanging="360"/>
      </w:pPr>
      <w:rPr>
        <w:rFonts w:ascii="Wingdings" w:hAnsi="Wingdings" w:hint="default"/>
      </w:rPr>
    </w:lvl>
    <w:lvl w:ilvl="3" w:tplc="08090001" w:tentative="1">
      <w:start w:val="1"/>
      <w:numFmt w:val="bullet"/>
      <w:lvlText w:val=""/>
      <w:lvlJc w:val="left"/>
      <w:pPr>
        <w:ind w:left="3938" w:hanging="360"/>
      </w:pPr>
      <w:rPr>
        <w:rFonts w:ascii="Symbol" w:hAnsi="Symbol" w:hint="default"/>
      </w:rPr>
    </w:lvl>
    <w:lvl w:ilvl="4" w:tplc="08090003" w:tentative="1">
      <w:start w:val="1"/>
      <w:numFmt w:val="bullet"/>
      <w:lvlText w:val="o"/>
      <w:lvlJc w:val="left"/>
      <w:pPr>
        <w:ind w:left="4658" w:hanging="360"/>
      </w:pPr>
      <w:rPr>
        <w:rFonts w:ascii="Courier New" w:hAnsi="Courier New" w:cs="Courier New" w:hint="default"/>
      </w:rPr>
    </w:lvl>
    <w:lvl w:ilvl="5" w:tplc="08090005" w:tentative="1">
      <w:start w:val="1"/>
      <w:numFmt w:val="bullet"/>
      <w:lvlText w:val=""/>
      <w:lvlJc w:val="left"/>
      <w:pPr>
        <w:ind w:left="5378" w:hanging="360"/>
      </w:pPr>
      <w:rPr>
        <w:rFonts w:ascii="Wingdings" w:hAnsi="Wingdings" w:hint="default"/>
      </w:rPr>
    </w:lvl>
    <w:lvl w:ilvl="6" w:tplc="08090001" w:tentative="1">
      <w:start w:val="1"/>
      <w:numFmt w:val="bullet"/>
      <w:lvlText w:val=""/>
      <w:lvlJc w:val="left"/>
      <w:pPr>
        <w:ind w:left="6098" w:hanging="360"/>
      </w:pPr>
      <w:rPr>
        <w:rFonts w:ascii="Symbol" w:hAnsi="Symbol" w:hint="default"/>
      </w:rPr>
    </w:lvl>
    <w:lvl w:ilvl="7" w:tplc="08090003" w:tentative="1">
      <w:start w:val="1"/>
      <w:numFmt w:val="bullet"/>
      <w:lvlText w:val="o"/>
      <w:lvlJc w:val="left"/>
      <w:pPr>
        <w:ind w:left="6818" w:hanging="360"/>
      </w:pPr>
      <w:rPr>
        <w:rFonts w:ascii="Courier New" w:hAnsi="Courier New" w:cs="Courier New" w:hint="default"/>
      </w:rPr>
    </w:lvl>
    <w:lvl w:ilvl="8" w:tplc="08090005" w:tentative="1">
      <w:start w:val="1"/>
      <w:numFmt w:val="bullet"/>
      <w:lvlText w:val=""/>
      <w:lvlJc w:val="left"/>
      <w:pPr>
        <w:ind w:left="7538" w:hanging="360"/>
      </w:pPr>
      <w:rPr>
        <w:rFonts w:ascii="Wingdings" w:hAnsi="Wingdings" w:hint="default"/>
      </w:rPr>
    </w:lvl>
  </w:abstractNum>
  <w:abstractNum w:abstractNumId="15" w15:restartNumberingAfterBreak="0">
    <w:nsid w:val="7D2720F6"/>
    <w:multiLevelType w:val="hybridMultilevel"/>
    <w:tmpl w:val="72A0C5C4"/>
    <w:lvl w:ilvl="0" w:tplc="BBC2A666">
      <w:start w:val="1"/>
      <w:numFmt w:val="bullet"/>
      <w:lvlText w:val=""/>
      <w:lvlJc w:val="left"/>
      <w:pPr>
        <w:tabs>
          <w:tab w:val="num" w:pos="340"/>
        </w:tabs>
        <w:ind w:left="340" w:hanging="34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16cid:durableId="815295169">
    <w:abstractNumId w:val="15"/>
  </w:num>
  <w:num w:numId="2" w16cid:durableId="1575047066">
    <w:abstractNumId w:val="9"/>
  </w:num>
  <w:num w:numId="3" w16cid:durableId="2092390068">
    <w:abstractNumId w:val="6"/>
  </w:num>
  <w:num w:numId="4" w16cid:durableId="375282129">
    <w:abstractNumId w:val="1"/>
  </w:num>
  <w:num w:numId="5" w16cid:durableId="670303792">
    <w:abstractNumId w:val="4"/>
  </w:num>
  <w:num w:numId="6" w16cid:durableId="1108551009">
    <w:abstractNumId w:val="10"/>
  </w:num>
  <w:num w:numId="7" w16cid:durableId="1854760474">
    <w:abstractNumId w:val="8"/>
  </w:num>
  <w:num w:numId="8" w16cid:durableId="702708835">
    <w:abstractNumId w:val="11"/>
  </w:num>
  <w:num w:numId="9" w16cid:durableId="1168449632">
    <w:abstractNumId w:val="3"/>
  </w:num>
  <w:num w:numId="10" w16cid:durableId="1056275626">
    <w:abstractNumId w:val="5"/>
  </w:num>
  <w:num w:numId="11" w16cid:durableId="518202632">
    <w:abstractNumId w:val="13"/>
  </w:num>
  <w:num w:numId="12" w16cid:durableId="1569804723">
    <w:abstractNumId w:val="12"/>
  </w:num>
  <w:num w:numId="13" w16cid:durableId="1508791199">
    <w:abstractNumId w:val="7"/>
  </w:num>
  <w:num w:numId="14" w16cid:durableId="1979413847">
    <w:abstractNumId w:val="2"/>
  </w:num>
  <w:num w:numId="15" w16cid:durableId="1286960535">
    <w:abstractNumId w:val="0"/>
  </w:num>
  <w:num w:numId="16" w16cid:durableId="1581791263">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drawingGridHorizontalSpacing w:val="120"/>
  <w:drawingGridVerticalSpacing w:val="0"/>
  <w:displayHorizontalDrawingGridEvery w:val="0"/>
  <w:displayVerticalDrawingGridEvery w:val="0"/>
  <w:characterSpacingControl w:val="doNotCompress"/>
  <w:strictFirstAndLastChar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uthor-Dat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we9pe9wg29rarera5yvwdvj99zrrfvtzpz0&quot;&gt;My EndNote Library&lt;record-ids&gt;&lt;item&gt;239&lt;/item&gt;&lt;item&gt;240&lt;/item&gt;&lt;item&gt;241&lt;/item&gt;&lt;item&gt;347&lt;/item&gt;&lt;item&gt;363&lt;/item&gt;&lt;item&gt;364&lt;/item&gt;&lt;item&gt;373&lt;/item&gt;&lt;item&gt;381&lt;/item&gt;&lt;item&gt;389&lt;/item&gt;&lt;item&gt;396&lt;/item&gt;&lt;item&gt;421&lt;/item&gt;&lt;item&gt;427&lt;/item&gt;&lt;item&gt;428&lt;/item&gt;&lt;item&gt;431&lt;/item&gt;&lt;item&gt;434&lt;/item&gt;&lt;item&gt;472&lt;/item&gt;&lt;item&gt;488&lt;/item&gt;&lt;item&gt;511&lt;/item&gt;&lt;item&gt;539&lt;/item&gt;&lt;item&gt;543&lt;/item&gt;&lt;item&gt;546&lt;/item&gt;&lt;item&gt;547&lt;/item&gt;&lt;item&gt;553&lt;/item&gt;&lt;item&gt;559&lt;/item&gt;&lt;item&gt;560&lt;/item&gt;&lt;item&gt;562&lt;/item&gt;&lt;item&gt;565&lt;/item&gt;&lt;item&gt;722&lt;/item&gt;&lt;item&gt;726&lt;/item&gt;&lt;item&gt;727&lt;/item&gt;&lt;item&gt;729&lt;/item&gt;&lt;item&gt;730&lt;/item&gt;&lt;item&gt;736&lt;/item&gt;&lt;item&gt;737&lt;/item&gt;&lt;item&gt;796&lt;/item&gt;&lt;item&gt;797&lt;/item&gt;&lt;item&gt;805&lt;/item&gt;&lt;item&gt;825&lt;/item&gt;&lt;item&gt;849&lt;/item&gt;&lt;item&gt;851&lt;/item&gt;&lt;item&gt;852&lt;/item&gt;&lt;item&gt;865&lt;/item&gt;&lt;item&gt;867&lt;/item&gt;&lt;item&gt;869&lt;/item&gt;&lt;item&gt;870&lt;/item&gt;&lt;item&gt;871&lt;/item&gt;&lt;item&gt;872&lt;/item&gt;&lt;/record-ids&gt;&lt;/item&gt;&lt;/Libraries&gt;"/>
  </w:docVars>
  <w:rsids>
    <w:rsidRoot w:val="00C642B9"/>
    <w:rsid w:val="00000E76"/>
    <w:rsid w:val="000017B7"/>
    <w:rsid w:val="00002CC3"/>
    <w:rsid w:val="000036B1"/>
    <w:rsid w:val="00003807"/>
    <w:rsid w:val="00003FC2"/>
    <w:rsid w:val="0000508D"/>
    <w:rsid w:val="00005AD3"/>
    <w:rsid w:val="000070A1"/>
    <w:rsid w:val="0000788F"/>
    <w:rsid w:val="00007F4F"/>
    <w:rsid w:val="00010C87"/>
    <w:rsid w:val="00010FED"/>
    <w:rsid w:val="0001364F"/>
    <w:rsid w:val="00013CFE"/>
    <w:rsid w:val="00014A8A"/>
    <w:rsid w:val="000153B1"/>
    <w:rsid w:val="00015B32"/>
    <w:rsid w:val="00015F07"/>
    <w:rsid w:val="000162C4"/>
    <w:rsid w:val="00016C15"/>
    <w:rsid w:val="00016FFD"/>
    <w:rsid w:val="0001717B"/>
    <w:rsid w:val="0001742A"/>
    <w:rsid w:val="000179B3"/>
    <w:rsid w:val="00020485"/>
    <w:rsid w:val="00020B80"/>
    <w:rsid w:val="000215CD"/>
    <w:rsid w:val="00021C5F"/>
    <w:rsid w:val="00023269"/>
    <w:rsid w:val="000235ED"/>
    <w:rsid w:val="00023BDD"/>
    <w:rsid w:val="000246E8"/>
    <w:rsid w:val="000251AE"/>
    <w:rsid w:val="00026CEE"/>
    <w:rsid w:val="0002745D"/>
    <w:rsid w:val="000305F3"/>
    <w:rsid w:val="0003128B"/>
    <w:rsid w:val="00031BC2"/>
    <w:rsid w:val="00033447"/>
    <w:rsid w:val="00033FD9"/>
    <w:rsid w:val="000355F4"/>
    <w:rsid w:val="000359EA"/>
    <w:rsid w:val="00036028"/>
    <w:rsid w:val="000364F0"/>
    <w:rsid w:val="0003704D"/>
    <w:rsid w:val="00037171"/>
    <w:rsid w:val="0003726D"/>
    <w:rsid w:val="000403AA"/>
    <w:rsid w:val="00041E74"/>
    <w:rsid w:val="00042366"/>
    <w:rsid w:val="0004272C"/>
    <w:rsid w:val="00042765"/>
    <w:rsid w:val="00042C8A"/>
    <w:rsid w:val="00043210"/>
    <w:rsid w:val="00043A66"/>
    <w:rsid w:val="00043CCA"/>
    <w:rsid w:val="00046492"/>
    <w:rsid w:val="00047241"/>
    <w:rsid w:val="000472C0"/>
    <w:rsid w:val="00047AEE"/>
    <w:rsid w:val="00047D8C"/>
    <w:rsid w:val="000500E8"/>
    <w:rsid w:val="00050634"/>
    <w:rsid w:val="000513DE"/>
    <w:rsid w:val="00051D7C"/>
    <w:rsid w:val="0005200C"/>
    <w:rsid w:val="000527EB"/>
    <w:rsid w:val="00054CA8"/>
    <w:rsid w:val="00054CA9"/>
    <w:rsid w:val="000553F5"/>
    <w:rsid w:val="000557F5"/>
    <w:rsid w:val="00055EC9"/>
    <w:rsid w:val="00056C1D"/>
    <w:rsid w:val="00056C97"/>
    <w:rsid w:val="00057BC5"/>
    <w:rsid w:val="00060D03"/>
    <w:rsid w:val="00061721"/>
    <w:rsid w:val="00061A65"/>
    <w:rsid w:val="00061B30"/>
    <w:rsid w:val="00061B56"/>
    <w:rsid w:val="00062019"/>
    <w:rsid w:val="0006204A"/>
    <w:rsid w:val="000624A0"/>
    <w:rsid w:val="00063428"/>
    <w:rsid w:val="000639A7"/>
    <w:rsid w:val="000649A8"/>
    <w:rsid w:val="00065291"/>
    <w:rsid w:val="0006626B"/>
    <w:rsid w:val="0006628B"/>
    <w:rsid w:val="0006650D"/>
    <w:rsid w:val="00066729"/>
    <w:rsid w:val="00066FBD"/>
    <w:rsid w:val="00067EDD"/>
    <w:rsid w:val="00070266"/>
    <w:rsid w:val="00070BF4"/>
    <w:rsid w:val="00071034"/>
    <w:rsid w:val="00071092"/>
    <w:rsid w:val="00071843"/>
    <w:rsid w:val="000718EC"/>
    <w:rsid w:val="0007221E"/>
    <w:rsid w:val="000726EA"/>
    <w:rsid w:val="0007339D"/>
    <w:rsid w:val="0007486A"/>
    <w:rsid w:val="00075229"/>
    <w:rsid w:val="00075BC2"/>
    <w:rsid w:val="000761D7"/>
    <w:rsid w:val="00076D2B"/>
    <w:rsid w:val="00076DFB"/>
    <w:rsid w:val="00077973"/>
    <w:rsid w:val="000801D3"/>
    <w:rsid w:val="000804F5"/>
    <w:rsid w:val="00080BAA"/>
    <w:rsid w:val="0008265F"/>
    <w:rsid w:val="00082E38"/>
    <w:rsid w:val="00083719"/>
    <w:rsid w:val="000837B9"/>
    <w:rsid w:val="00085966"/>
    <w:rsid w:val="00085A04"/>
    <w:rsid w:val="00085A09"/>
    <w:rsid w:val="00085FC6"/>
    <w:rsid w:val="00086868"/>
    <w:rsid w:val="000878ED"/>
    <w:rsid w:val="00090BE1"/>
    <w:rsid w:val="0009115A"/>
    <w:rsid w:val="00091C34"/>
    <w:rsid w:val="00091C7A"/>
    <w:rsid w:val="00092047"/>
    <w:rsid w:val="00092614"/>
    <w:rsid w:val="000926A8"/>
    <w:rsid w:val="0009272E"/>
    <w:rsid w:val="000927B2"/>
    <w:rsid w:val="00093525"/>
    <w:rsid w:val="00094969"/>
    <w:rsid w:val="000955A1"/>
    <w:rsid w:val="00095745"/>
    <w:rsid w:val="00095F22"/>
    <w:rsid w:val="000960D3"/>
    <w:rsid w:val="00096DE4"/>
    <w:rsid w:val="000971B4"/>
    <w:rsid w:val="0009745E"/>
    <w:rsid w:val="00097824"/>
    <w:rsid w:val="000A001B"/>
    <w:rsid w:val="000A0A32"/>
    <w:rsid w:val="000A117C"/>
    <w:rsid w:val="000A177D"/>
    <w:rsid w:val="000A1C9C"/>
    <w:rsid w:val="000A1FD4"/>
    <w:rsid w:val="000A23AE"/>
    <w:rsid w:val="000A39A2"/>
    <w:rsid w:val="000A4295"/>
    <w:rsid w:val="000A4EEE"/>
    <w:rsid w:val="000A564E"/>
    <w:rsid w:val="000A61D0"/>
    <w:rsid w:val="000A6309"/>
    <w:rsid w:val="000A66EE"/>
    <w:rsid w:val="000A67EA"/>
    <w:rsid w:val="000A688D"/>
    <w:rsid w:val="000A6CFE"/>
    <w:rsid w:val="000A6DAE"/>
    <w:rsid w:val="000A7706"/>
    <w:rsid w:val="000B1F99"/>
    <w:rsid w:val="000B23EC"/>
    <w:rsid w:val="000B2DE5"/>
    <w:rsid w:val="000B3C1A"/>
    <w:rsid w:val="000B4102"/>
    <w:rsid w:val="000B48E3"/>
    <w:rsid w:val="000B4ED4"/>
    <w:rsid w:val="000B592D"/>
    <w:rsid w:val="000B679E"/>
    <w:rsid w:val="000B6CB0"/>
    <w:rsid w:val="000B71BE"/>
    <w:rsid w:val="000B73D5"/>
    <w:rsid w:val="000C052E"/>
    <w:rsid w:val="000C1007"/>
    <w:rsid w:val="000C102E"/>
    <w:rsid w:val="000C1A51"/>
    <w:rsid w:val="000C2115"/>
    <w:rsid w:val="000C247C"/>
    <w:rsid w:val="000C32CF"/>
    <w:rsid w:val="000C3BB8"/>
    <w:rsid w:val="000C4C62"/>
    <w:rsid w:val="000C4F2D"/>
    <w:rsid w:val="000C549D"/>
    <w:rsid w:val="000C5B7B"/>
    <w:rsid w:val="000C6C35"/>
    <w:rsid w:val="000D1130"/>
    <w:rsid w:val="000D1D0C"/>
    <w:rsid w:val="000D2348"/>
    <w:rsid w:val="000D4EA4"/>
    <w:rsid w:val="000D5388"/>
    <w:rsid w:val="000D6D7D"/>
    <w:rsid w:val="000E0067"/>
    <w:rsid w:val="000E0E01"/>
    <w:rsid w:val="000E229D"/>
    <w:rsid w:val="000E293E"/>
    <w:rsid w:val="000E2CC1"/>
    <w:rsid w:val="000E34CC"/>
    <w:rsid w:val="000E370D"/>
    <w:rsid w:val="000E392D"/>
    <w:rsid w:val="000E44E6"/>
    <w:rsid w:val="000E5273"/>
    <w:rsid w:val="000E603C"/>
    <w:rsid w:val="000E670D"/>
    <w:rsid w:val="000E7C46"/>
    <w:rsid w:val="000E7C53"/>
    <w:rsid w:val="000F03BC"/>
    <w:rsid w:val="000F09BE"/>
    <w:rsid w:val="000F1526"/>
    <w:rsid w:val="000F17F9"/>
    <w:rsid w:val="000F2005"/>
    <w:rsid w:val="000F3177"/>
    <w:rsid w:val="000F32F4"/>
    <w:rsid w:val="000F353C"/>
    <w:rsid w:val="000F3B57"/>
    <w:rsid w:val="000F51B5"/>
    <w:rsid w:val="000F5BD3"/>
    <w:rsid w:val="000F5C4A"/>
    <w:rsid w:val="000F6484"/>
    <w:rsid w:val="000F6CDD"/>
    <w:rsid w:val="000F7216"/>
    <w:rsid w:val="000F763E"/>
    <w:rsid w:val="00100643"/>
    <w:rsid w:val="00100A71"/>
    <w:rsid w:val="00101E11"/>
    <w:rsid w:val="00102869"/>
    <w:rsid w:val="001034D2"/>
    <w:rsid w:val="00103F46"/>
    <w:rsid w:val="0010446C"/>
    <w:rsid w:val="00104765"/>
    <w:rsid w:val="00104EB4"/>
    <w:rsid w:val="001053D0"/>
    <w:rsid w:val="00105F95"/>
    <w:rsid w:val="0010664C"/>
    <w:rsid w:val="00106873"/>
    <w:rsid w:val="00106DF7"/>
    <w:rsid w:val="001074C6"/>
    <w:rsid w:val="00107EA1"/>
    <w:rsid w:val="001102D4"/>
    <w:rsid w:val="00110F03"/>
    <w:rsid w:val="00110FAC"/>
    <w:rsid w:val="00111A5A"/>
    <w:rsid w:val="00111EB3"/>
    <w:rsid w:val="00113BC1"/>
    <w:rsid w:val="00113F25"/>
    <w:rsid w:val="001144A1"/>
    <w:rsid w:val="00114519"/>
    <w:rsid w:val="0011459B"/>
    <w:rsid w:val="00114877"/>
    <w:rsid w:val="001206A8"/>
    <w:rsid w:val="0012092C"/>
    <w:rsid w:val="00120CBF"/>
    <w:rsid w:val="0012110A"/>
    <w:rsid w:val="0012256E"/>
    <w:rsid w:val="00122A6A"/>
    <w:rsid w:val="00122D30"/>
    <w:rsid w:val="00123118"/>
    <w:rsid w:val="0012399F"/>
    <w:rsid w:val="00124918"/>
    <w:rsid w:val="00124C01"/>
    <w:rsid w:val="00125A6F"/>
    <w:rsid w:val="00125D4E"/>
    <w:rsid w:val="00125EB9"/>
    <w:rsid w:val="00127520"/>
    <w:rsid w:val="00130ED5"/>
    <w:rsid w:val="00130FA2"/>
    <w:rsid w:val="00131483"/>
    <w:rsid w:val="00131D4E"/>
    <w:rsid w:val="00132275"/>
    <w:rsid w:val="001324E6"/>
    <w:rsid w:val="00132F43"/>
    <w:rsid w:val="00133D65"/>
    <w:rsid w:val="001347E0"/>
    <w:rsid w:val="00134C06"/>
    <w:rsid w:val="00134FF6"/>
    <w:rsid w:val="00135A70"/>
    <w:rsid w:val="001372FF"/>
    <w:rsid w:val="001379AF"/>
    <w:rsid w:val="00137E74"/>
    <w:rsid w:val="001403AB"/>
    <w:rsid w:val="0014060A"/>
    <w:rsid w:val="001408E7"/>
    <w:rsid w:val="00140CC7"/>
    <w:rsid w:val="00141418"/>
    <w:rsid w:val="001419AC"/>
    <w:rsid w:val="00141BCB"/>
    <w:rsid w:val="00143103"/>
    <w:rsid w:val="001443EE"/>
    <w:rsid w:val="001459FC"/>
    <w:rsid w:val="00146474"/>
    <w:rsid w:val="001464AD"/>
    <w:rsid w:val="00146FFE"/>
    <w:rsid w:val="0014723F"/>
    <w:rsid w:val="00147DE7"/>
    <w:rsid w:val="00150103"/>
    <w:rsid w:val="0015012C"/>
    <w:rsid w:val="0015076F"/>
    <w:rsid w:val="00150891"/>
    <w:rsid w:val="001509EE"/>
    <w:rsid w:val="00151893"/>
    <w:rsid w:val="00151CA7"/>
    <w:rsid w:val="0015248C"/>
    <w:rsid w:val="00153066"/>
    <w:rsid w:val="00154112"/>
    <w:rsid w:val="00154558"/>
    <w:rsid w:val="0015537F"/>
    <w:rsid w:val="0015562F"/>
    <w:rsid w:val="00155B51"/>
    <w:rsid w:val="00156057"/>
    <w:rsid w:val="0015610E"/>
    <w:rsid w:val="001561C6"/>
    <w:rsid w:val="00156737"/>
    <w:rsid w:val="00156B0A"/>
    <w:rsid w:val="001573DF"/>
    <w:rsid w:val="00157C21"/>
    <w:rsid w:val="0016179E"/>
    <w:rsid w:val="00161F08"/>
    <w:rsid w:val="001625D4"/>
    <w:rsid w:val="00162F22"/>
    <w:rsid w:val="00163FE3"/>
    <w:rsid w:val="00165531"/>
    <w:rsid w:val="001656EF"/>
    <w:rsid w:val="00166083"/>
    <w:rsid w:val="00166B29"/>
    <w:rsid w:val="00166C43"/>
    <w:rsid w:val="00166C4A"/>
    <w:rsid w:val="00166FF3"/>
    <w:rsid w:val="0016707C"/>
    <w:rsid w:val="001676F9"/>
    <w:rsid w:val="00167C43"/>
    <w:rsid w:val="001710DF"/>
    <w:rsid w:val="001716C0"/>
    <w:rsid w:val="00171D36"/>
    <w:rsid w:val="00171EB8"/>
    <w:rsid w:val="00171F49"/>
    <w:rsid w:val="001735B4"/>
    <w:rsid w:val="0017406B"/>
    <w:rsid w:val="00174434"/>
    <w:rsid w:val="0017460E"/>
    <w:rsid w:val="00175B01"/>
    <w:rsid w:val="00176BE1"/>
    <w:rsid w:val="001775D3"/>
    <w:rsid w:val="00180DB6"/>
    <w:rsid w:val="001814AB"/>
    <w:rsid w:val="00181F9B"/>
    <w:rsid w:val="001840F3"/>
    <w:rsid w:val="0018431A"/>
    <w:rsid w:val="001843D0"/>
    <w:rsid w:val="0018448E"/>
    <w:rsid w:val="001846BF"/>
    <w:rsid w:val="00184B30"/>
    <w:rsid w:val="00184FE6"/>
    <w:rsid w:val="00185810"/>
    <w:rsid w:val="00185BFB"/>
    <w:rsid w:val="001862C1"/>
    <w:rsid w:val="001868E8"/>
    <w:rsid w:val="001876E2"/>
    <w:rsid w:val="00191246"/>
    <w:rsid w:val="0019229A"/>
    <w:rsid w:val="00192A51"/>
    <w:rsid w:val="00192C45"/>
    <w:rsid w:val="00193BC9"/>
    <w:rsid w:val="00195E5B"/>
    <w:rsid w:val="00195ED9"/>
    <w:rsid w:val="001A14B4"/>
    <w:rsid w:val="001A1A77"/>
    <w:rsid w:val="001A1CB7"/>
    <w:rsid w:val="001A2F7E"/>
    <w:rsid w:val="001A3BCC"/>
    <w:rsid w:val="001A3E22"/>
    <w:rsid w:val="001A3E3F"/>
    <w:rsid w:val="001A3F05"/>
    <w:rsid w:val="001A4992"/>
    <w:rsid w:val="001A4E1D"/>
    <w:rsid w:val="001A5235"/>
    <w:rsid w:val="001A5239"/>
    <w:rsid w:val="001A53A3"/>
    <w:rsid w:val="001A5444"/>
    <w:rsid w:val="001A5C28"/>
    <w:rsid w:val="001A6115"/>
    <w:rsid w:val="001A64B2"/>
    <w:rsid w:val="001B050F"/>
    <w:rsid w:val="001B36F3"/>
    <w:rsid w:val="001B45EB"/>
    <w:rsid w:val="001B46E8"/>
    <w:rsid w:val="001B4CED"/>
    <w:rsid w:val="001B5CD0"/>
    <w:rsid w:val="001C06D2"/>
    <w:rsid w:val="001C0703"/>
    <w:rsid w:val="001C1512"/>
    <w:rsid w:val="001C15F4"/>
    <w:rsid w:val="001C1E67"/>
    <w:rsid w:val="001C2567"/>
    <w:rsid w:val="001C324A"/>
    <w:rsid w:val="001C3767"/>
    <w:rsid w:val="001C3938"/>
    <w:rsid w:val="001C3DDA"/>
    <w:rsid w:val="001C4F95"/>
    <w:rsid w:val="001C5FD5"/>
    <w:rsid w:val="001C6DFE"/>
    <w:rsid w:val="001C7BF7"/>
    <w:rsid w:val="001D0987"/>
    <w:rsid w:val="001D159B"/>
    <w:rsid w:val="001D25A2"/>
    <w:rsid w:val="001D26FE"/>
    <w:rsid w:val="001D27E8"/>
    <w:rsid w:val="001D2DF0"/>
    <w:rsid w:val="001D374D"/>
    <w:rsid w:val="001D41A4"/>
    <w:rsid w:val="001D53E6"/>
    <w:rsid w:val="001D5E46"/>
    <w:rsid w:val="001D6BCE"/>
    <w:rsid w:val="001D74E4"/>
    <w:rsid w:val="001D78BC"/>
    <w:rsid w:val="001D7ABD"/>
    <w:rsid w:val="001E03C4"/>
    <w:rsid w:val="001E0713"/>
    <w:rsid w:val="001E0C65"/>
    <w:rsid w:val="001E2EF6"/>
    <w:rsid w:val="001E359E"/>
    <w:rsid w:val="001E49FA"/>
    <w:rsid w:val="001E535C"/>
    <w:rsid w:val="001E53BD"/>
    <w:rsid w:val="001E5A37"/>
    <w:rsid w:val="001E654F"/>
    <w:rsid w:val="001E6BD7"/>
    <w:rsid w:val="001E7602"/>
    <w:rsid w:val="001F04DB"/>
    <w:rsid w:val="001F0970"/>
    <w:rsid w:val="001F176D"/>
    <w:rsid w:val="001F17C8"/>
    <w:rsid w:val="001F18C2"/>
    <w:rsid w:val="001F321F"/>
    <w:rsid w:val="001F32DC"/>
    <w:rsid w:val="001F3E2A"/>
    <w:rsid w:val="001F4DD2"/>
    <w:rsid w:val="001F515D"/>
    <w:rsid w:val="001F5654"/>
    <w:rsid w:val="001F5C75"/>
    <w:rsid w:val="001F60D5"/>
    <w:rsid w:val="001F615D"/>
    <w:rsid w:val="001F6314"/>
    <w:rsid w:val="001F6F02"/>
    <w:rsid w:val="00200922"/>
    <w:rsid w:val="00201F35"/>
    <w:rsid w:val="00202335"/>
    <w:rsid w:val="00202536"/>
    <w:rsid w:val="002029A6"/>
    <w:rsid w:val="00203875"/>
    <w:rsid w:val="00203F28"/>
    <w:rsid w:val="00205319"/>
    <w:rsid w:val="00205B50"/>
    <w:rsid w:val="00205CD8"/>
    <w:rsid w:val="00205E8F"/>
    <w:rsid w:val="0020746D"/>
    <w:rsid w:val="002077A8"/>
    <w:rsid w:val="00211D4C"/>
    <w:rsid w:val="00211D5B"/>
    <w:rsid w:val="00212977"/>
    <w:rsid w:val="00212ECF"/>
    <w:rsid w:val="00213222"/>
    <w:rsid w:val="00213B0F"/>
    <w:rsid w:val="00213B54"/>
    <w:rsid w:val="0021406F"/>
    <w:rsid w:val="00214344"/>
    <w:rsid w:val="00214D6C"/>
    <w:rsid w:val="00215B56"/>
    <w:rsid w:val="00215D84"/>
    <w:rsid w:val="002161C3"/>
    <w:rsid w:val="002178AD"/>
    <w:rsid w:val="0021793A"/>
    <w:rsid w:val="002210CB"/>
    <w:rsid w:val="0022127C"/>
    <w:rsid w:val="00221CC1"/>
    <w:rsid w:val="00222853"/>
    <w:rsid w:val="00223F24"/>
    <w:rsid w:val="00224141"/>
    <w:rsid w:val="0022485F"/>
    <w:rsid w:val="002248EB"/>
    <w:rsid w:val="00224B11"/>
    <w:rsid w:val="00225783"/>
    <w:rsid w:val="00225C80"/>
    <w:rsid w:val="002260DB"/>
    <w:rsid w:val="002262E0"/>
    <w:rsid w:val="00226A69"/>
    <w:rsid w:val="00226F7B"/>
    <w:rsid w:val="002272EB"/>
    <w:rsid w:val="0022732A"/>
    <w:rsid w:val="002273D7"/>
    <w:rsid w:val="00227563"/>
    <w:rsid w:val="002276D7"/>
    <w:rsid w:val="002317D0"/>
    <w:rsid w:val="0023242A"/>
    <w:rsid w:val="002324EC"/>
    <w:rsid w:val="00233569"/>
    <w:rsid w:val="002339FF"/>
    <w:rsid w:val="002346FC"/>
    <w:rsid w:val="00234EBB"/>
    <w:rsid w:val="00235401"/>
    <w:rsid w:val="002356A6"/>
    <w:rsid w:val="00236814"/>
    <w:rsid w:val="00242014"/>
    <w:rsid w:val="00242ABC"/>
    <w:rsid w:val="002433A3"/>
    <w:rsid w:val="00244A64"/>
    <w:rsid w:val="00246BFE"/>
    <w:rsid w:val="002501DB"/>
    <w:rsid w:val="00250826"/>
    <w:rsid w:val="002511D9"/>
    <w:rsid w:val="002518D3"/>
    <w:rsid w:val="0025198F"/>
    <w:rsid w:val="00251F4D"/>
    <w:rsid w:val="002530D5"/>
    <w:rsid w:val="00253610"/>
    <w:rsid w:val="00253867"/>
    <w:rsid w:val="0025393D"/>
    <w:rsid w:val="00253F98"/>
    <w:rsid w:val="00254868"/>
    <w:rsid w:val="002548A8"/>
    <w:rsid w:val="0025494B"/>
    <w:rsid w:val="0025552D"/>
    <w:rsid w:val="00255674"/>
    <w:rsid w:val="00257049"/>
    <w:rsid w:val="0025787F"/>
    <w:rsid w:val="00257A0C"/>
    <w:rsid w:val="0026169F"/>
    <w:rsid w:val="0026196A"/>
    <w:rsid w:val="002621C1"/>
    <w:rsid w:val="00263369"/>
    <w:rsid w:val="002633DE"/>
    <w:rsid w:val="00264425"/>
    <w:rsid w:val="00264EA1"/>
    <w:rsid w:val="002657E5"/>
    <w:rsid w:val="00265B10"/>
    <w:rsid w:val="002700A2"/>
    <w:rsid w:val="00270BC8"/>
    <w:rsid w:val="002718BB"/>
    <w:rsid w:val="00271918"/>
    <w:rsid w:val="002719E5"/>
    <w:rsid w:val="00271A00"/>
    <w:rsid w:val="0027224B"/>
    <w:rsid w:val="00272900"/>
    <w:rsid w:val="00272A97"/>
    <w:rsid w:val="0027515C"/>
    <w:rsid w:val="0027536B"/>
    <w:rsid w:val="00275E4B"/>
    <w:rsid w:val="00276DBA"/>
    <w:rsid w:val="0027718B"/>
    <w:rsid w:val="00280190"/>
    <w:rsid w:val="002802A8"/>
    <w:rsid w:val="00280B93"/>
    <w:rsid w:val="00280C4C"/>
    <w:rsid w:val="00282468"/>
    <w:rsid w:val="00282650"/>
    <w:rsid w:val="00282DC7"/>
    <w:rsid w:val="00282E1E"/>
    <w:rsid w:val="00283D69"/>
    <w:rsid w:val="002842B9"/>
    <w:rsid w:val="002849E0"/>
    <w:rsid w:val="00285047"/>
    <w:rsid w:val="002852F6"/>
    <w:rsid w:val="00286F93"/>
    <w:rsid w:val="00287DC6"/>
    <w:rsid w:val="002904D4"/>
    <w:rsid w:val="00292B14"/>
    <w:rsid w:val="00292F91"/>
    <w:rsid w:val="00293564"/>
    <w:rsid w:val="0029503E"/>
    <w:rsid w:val="00295181"/>
    <w:rsid w:val="00295359"/>
    <w:rsid w:val="002958E2"/>
    <w:rsid w:val="00295FE3"/>
    <w:rsid w:val="00296A7E"/>
    <w:rsid w:val="00296F06"/>
    <w:rsid w:val="002976BB"/>
    <w:rsid w:val="002A1D13"/>
    <w:rsid w:val="002A238D"/>
    <w:rsid w:val="002A277A"/>
    <w:rsid w:val="002A3206"/>
    <w:rsid w:val="002A34EB"/>
    <w:rsid w:val="002A4CE6"/>
    <w:rsid w:val="002A63BB"/>
    <w:rsid w:val="002A6BCF"/>
    <w:rsid w:val="002A705A"/>
    <w:rsid w:val="002A7D22"/>
    <w:rsid w:val="002A7D74"/>
    <w:rsid w:val="002B2354"/>
    <w:rsid w:val="002B25B0"/>
    <w:rsid w:val="002B2D1E"/>
    <w:rsid w:val="002B3102"/>
    <w:rsid w:val="002B4275"/>
    <w:rsid w:val="002B42FB"/>
    <w:rsid w:val="002B498D"/>
    <w:rsid w:val="002B4FEF"/>
    <w:rsid w:val="002B6283"/>
    <w:rsid w:val="002B65BB"/>
    <w:rsid w:val="002B671F"/>
    <w:rsid w:val="002B7026"/>
    <w:rsid w:val="002B73D0"/>
    <w:rsid w:val="002B7564"/>
    <w:rsid w:val="002B7666"/>
    <w:rsid w:val="002C01E6"/>
    <w:rsid w:val="002C05D0"/>
    <w:rsid w:val="002C1765"/>
    <w:rsid w:val="002C1813"/>
    <w:rsid w:val="002C1DB5"/>
    <w:rsid w:val="002C2726"/>
    <w:rsid w:val="002C3284"/>
    <w:rsid w:val="002C3625"/>
    <w:rsid w:val="002C4829"/>
    <w:rsid w:val="002C4B9E"/>
    <w:rsid w:val="002C4E89"/>
    <w:rsid w:val="002C52E3"/>
    <w:rsid w:val="002C59A6"/>
    <w:rsid w:val="002C5B11"/>
    <w:rsid w:val="002C5B4B"/>
    <w:rsid w:val="002C6721"/>
    <w:rsid w:val="002D3586"/>
    <w:rsid w:val="002D3F3C"/>
    <w:rsid w:val="002D4717"/>
    <w:rsid w:val="002D5793"/>
    <w:rsid w:val="002D6A90"/>
    <w:rsid w:val="002D71B0"/>
    <w:rsid w:val="002D738C"/>
    <w:rsid w:val="002D7CE8"/>
    <w:rsid w:val="002D7E0E"/>
    <w:rsid w:val="002D7E3C"/>
    <w:rsid w:val="002E0A53"/>
    <w:rsid w:val="002E1235"/>
    <w:rsid w:val="002E156C"/>
    <w:rsid w:val="002E15E5"/>
    <w:rsid w:val="002E16DF"/>
    <w:rsid w:val="002E2AF0"/>
    <w:rsid w:val="002E2BCE"/>
    <w:rsid w:val="002E2D37"/>
    <w:rsid w:val="002E2DE8"/>
    <w:rsid w:val="002E3721"/>
    <w:rsid w:val="002E3FC2"/>
    <w:rsid w:val="002E4102"/>
    <w:rsid w:val="002E46DF"/>
    <w:rsid w:val="002E516E"/>
    <w:rsid w:val="002E54D0"/>
    <w:rsid w:val="002E596E"/>
    <w:rsid w:val="002E6425"/>
    <w:rsid w:val="002E66FF"/>
    <w:rsid w:val="002E69D0"/>
    <w:rsid w:val="002E6BE0"/>
    <w:rsid w:val="002E6E14"/>
    <w:rsid w:val="002E7147"/>
    <w:rsid w:val="002E7573"/>
    <w:rsid w:val="002F0113"/>
    <w:rsid w:val="002F08F6"/>
    <w:rsid w:val="002F10C9"/>
    <w:rsid w:val="002F1CF1"/>
    <w:rsid w:val="002F2067"/>
    <w:rsid w:val="002F2B87"/>
    <w:rsid w:val="002F2C4D"/>
    <w:rsid w:val="002F32E8"/>
    <w:rsid w:val="002F4F78"/>
    <w:rsid w:val="002F50C3"/>
    <w:rsid w:val="002F586C"/>
    <w:rsid w:val="002F5C8F"/>
    <w:rsid w:val="002F68F7"/>
    <w:rsid w:val="002F728C"/>
    <w:rsid w:val="00300176"/>
    <w:rsid w:val="0030142B"/>
    <w:rsid w:val="0030169A"/>
    <w:rsid w:val="0030263F"/>
    <w:rsid w:val="003030D1"/>
    <w:rsid w:val="00303C3E"/>
    <w:rsid w:val="00303CF1"/>
    <w:rsid w:val="0030405C"/>
    <w:rsid w:val="00304382"/>
    <w:rsid w:val="0030446D"/>
    <w:rsid w:val="0030474E"/>
    <w:rsid w:val="00304A1D"/>
    <w:rsid w:val="003055A0"/>
    <w:rsid w:val="00305603"/>
    <w:rsid w:val="003058D2"/>
    <w:rsid w:val="00305C6B"/>
    <w:rsid w:val="00306828"/>
    <w:rsid w:val="00307501"/>
    <w:rsid w:val="00307F14"/>
    <w:rsid w:val="00307FBD"/>
    <w:rsid w:val="0031038B"/>
    <w:rsid w:val="003103D2"/>
    <w:rsid w:val="0031086E"/>
    <w:rsid w:val="00312D5F"/>
    <w:rsid w:val="0031301F"/>
    <w:rsid w:val="00314785"/>
    <w:rsid w:val="00314AA7"/>
    <w:rsid w:val="00315AED"/>
    <w:rsid w:val="003160CB"/>
    <w:rsid w:val="003161B6"/>
    <w:rsid w:val="00316265"/>
    <w:rsid w:val="00317363"/>
    <w:rsid w:val="00317A38"/>
    <w:rsid w:val="00317F71"/>
    <w:rsid w:val="003204F4"/>
    <w:rsid w:val="0032128D"/>
    <w:rsid w:val="00321B64"/>
    <w:rsid w:val="00322335"/>
    <w:rsid w:val="003223D5"/>
    <w:rsid w:val="00322691"/>
    <w:rsid w:val="00323753"/>
    <w:rsid w:val="00323B7C"/>
    <w:rsid w:val="00323FFC"/>
    <w:rsid w:val="0032509C"/>
    <w:rsid w:val="00325785"/>
    <w:rsid w:val="00325787"/>
    <w:rsid w:val="00326CA6"/>
    <w:rsid w:val="00327319"/>
    <w:rsid w:val="00327513"/>
    <w:rsid w:val="00327832"/>
    <w:rsid w:val="00330278"/>
    <w:rsid w:val="00330323"/>
    <w:rsid w:val="003303F5"/>
    <w:rsid w:val="0033052F"/>
    <w:rsid w:val="00330ACB"/>
    <w:rsid w:val="00330BBF"/>
    <w:rsid w:val="00330F97"/>
    <w:rsid w:val="00330FE0"/>
    <w:rsid w:val="00332B01"/>
    <w:rsid w:val="003338CE"/>
    <w:rsid w:val="00333ECF"/>
    <w:rsid w:val="00333EE8"/>
    <w:rsid w:val="00333F50"/>
    <w:rsid w:val="003342DE"/>
    <w:rsid w:val="00335D9E"/>
    <w:rsid w:val="00336565"/>
    <w:rsid w:val="003367EB"/>
    <w:rsid w:val="00336B3A"/>
    <w:rsid w:val="00336C8D"/>
    <w:rsid w:val="00337702"/>
    <w:rsid w:val="00341009"/>
    <w:rsid w:val="003413B4"/>
    <w:rsid w:val="00341DCD"/>
    <w:rsid w:val="0034269C"/>
    <w:rsid w:val="00342BD2"/>
    <w:rsid w:val="00342C73"/>
    <w:rsid w:val="00342F74"/>
    <w:rsid w:val="0034339E"/>
    <w:rsid w:val="00343421"/>
    <w:rsid w:val="00343CB9"/>
    <w:rsid w:val="00346573"/>
    <w:rsid w:val="00346862"/>
    <w:rsid w:val="0034752F"/>
    <w:rsid w:val="0034767A"/>
    <w:rsid w:val="003476FD"/>
    <w:rsid w:val="00347C60"/>
    <w:rsid w:val="00347F5B"/>
    <w:rsid w:val="00347FA0"/>
    <w:rsid w:val="00350032"/>
    <w:rsid w:val="00350131"/>
    <w:rsid w:val="003503FB"/>
    <w:rsid w:val="00350B89"/>
    <w:rsid w:val="00350C29"/>
    <w:rsid w:val="00351C74"/>
    <w:rsid w:val="00351CBB"/>
    <w:rsid w:val="00352B0E"/>
    <w:rsid w:val="00352B1F"/>
    <w:rsid w:val="003546FA"/>
    <w:rsid w:val="00354DFD"/>
    <w:rsid w:val="003550EA"/>
    <w:rsid w:val="003555A0"/>
    <w:rsid w:val="00355749"/>
    <w:rsid w:val="00355867"/>
    <w:rsid w:val="00355F0F"/>
    <w:rsid w:val="00356E21"/>
    <w:rsid w:val="003573EE"/>
    <w:rsid w:val="00360A8C"/>
    <w:rsid w:val="003610CF"/>
    <w:rsid w:val="00361278"/>
    <w:rsid w:val="00361872"/>
    <w:rsid w:val="003626C5"/>
    <w:rsid w:val="003632D7"/>
    <w:rsid w:val="003634E0"/>
    <w:rsid w:val="00363520"/>
    <w:rsid w:val="0036411D"/>
    <w:rsid w:val="0036467D"/>
    <w:rsid w:val="00365272"/>
    <w:rsid w:val="00365669"/>
    <w:rsid w:val="0036664D"/>
    <w:rsid w:val="00366D77"/>
    <w:rsid w:val="00367857"/>
    <w:rsid w:val="003710BC"/>
    <w:rsid w:val="0037284E"/>
    <w:rsid w:val="0037303A"/>
    <w:rsid w:val="00373F4F"/>
    <w:rsid w:val="0037460D"/>
    <w:rsid w:val="0037483A"/>
    <w:rsid w:val="00374F8C"/>
    <w:rsid w:val="0037691C"/>
    <w:rsid w:val="003772F7"/>
    <w:rsid w:val="003774BE"/>
    <w:rsid w:val="003800C5"/>
    <w:rsid w:val="0038131F"/>
    <w:rsid w:val="00381599"/>
    <w:rsid w:val="00381E41"/>
    <w:rsid w:val="003826D0"/>
    <w:rsid w:val="0038299C"/>
    <w:rsid w:val="00382F77"/>
    <w:rsid w:val="0038366F"/>
    <w:rsid w:val="003837EB"/>
    <w:rsid w:val="003838AE"/>
    <w:rsid w:val="00384775"/>
    <w:rsid w:val="00384E9B"/>
    <w:rsid w:val="00386235"/>
    <w:rsid w:val="0038650C"/>
    <w:rsid w:val="00386DEA"/>
    <w:rsid w:val="00386EC8"/>
    <w:rsid w:val="00390846"/>
    <w:rsid w:val="00390964"/>
    <w:rsid w:val="00392673"/>
    <w:rsid w:val="00394124"/>
    <w:rsid w:val="00394B03"/>
    <w:rsid w:val="0039604E"/>
    <w:rsid w:val="00396278"/>
    <w:rsid w:val="00396C41"/>
    <w:rsid w:val="003978A9"/>
    <w:rsid w:val="003A07E7"/>
    <w:rsid w:val="003A0CBA"/>
    <w:rsid w:val="003A152E"/>
    <w:rsid w:val="003A19D2"/>
    <w:rsid w:val="003A1EC8"/>
    <w:rsid w:val="003A2977"/>
    <w:rsid w:val="003A2D5A"/>
    <w:rsid w:val="003A2F19"/>
    <w:rsid w:val="003A38C7"/>
    <w:rsid w:val="003A43E2"/>
    <w:rsid w:val="003A483B"/>
    <w:rsid w:val="003A6669"/>
    <w:rsid w:val="003A6BBE"/>
    <w:rsid w:val="003A6F94"/>
    <w:rsid w:val="003B0B3A"/>
    <w:rsid w:val="003B179D"/>
    <w:rsid w:val="003B223A"/>
    <w:rsid w:val="003B22B5"/>
    <w:rsid w:val="003B2347"/>
    <w:rsid w:val="003B2387"/>
    <w:rsid w:val="003B2970"/>
    <w:rsid w:val="003B3D22"/>
    <w:rsid w:val="003B41F0"/>
    <w:rsid w:val="003B4698"/>
    <w:rsid w:val="003B4840"/>
    <w:rsid w:val="003B545C"/>
    <w:rsid w:val="003B5D01"/>
    <w:rsid w:val="003B5FAB"/>
    <w:rsid w:val="003B63D2"/>
    <w:rsid w:val="003B72D8"/>
    <w:rsid w:val="003C17FC"/>
    <w:rsid w:val="003C1C1F"/>
    <w:rsid w:val="003C2B86"/>
    <w:rsid w:val="003C36A4"/>
    <w:rsid w:val="003C4C05"/>
    <w:rsid w:val="003C545F"/>
    <w:rsid w:val="003C56C2"/>
    <w:rsid w:val="003C6142"/>
    <w:rsid w:val="003C6FDA"/>
    <w:rsid w:val="003D21EF"/>
    <w:rsid w:val="003D2847"/>
    <w:rsid w:val="003D33B7"/>
    <w:rsid w:val="003D3ADF"/>
    <w:rsid w:val="003D3C7F"/>
    <w:rsid w:val="003D3DA8"/>
    <w:rsid w:val="003D4D42"/>
    <w:rsid w:val="003D525E"/>
    <w:rsid w:val="003D5978"/>
    <w:rsid w:val="003D6866"/>
    <w:rsid w:val="003E0142"/>
    <w:rsid w:val="003E0C52"/>
    <w:rsid w:val="003E0DD3"/>
    <w:rsid w:val="003E101E"/>
    <w:rsid w:val="003E3A99"/>
    <w:rsid w:val="003E48A1"/>
    <w:rsid w:val="003E518E"/>
    <w:rsid w:val="003E519F"/>
    <w:rsid w:val="003E5795"/>
    <w:rsid w:val="003E5AD3"/>
    <w:rsid w:val="003E6042"/>
    <w:rsid w:val="003E6299"/>
    <w:rsid w:val="003E645A"/>
    <w:rsid w:val="003E6939"/>
    <w:rsid w:val="003E7398"/>
    <w:rsid w:val="003F02FA"/>
    <w:rsid w:val="003F060B"/>
    <w:rsid w:val="003F2A28"/>
    <w:rsid w:val="003F2E6C"/>
    <w:rsid w:val="003F3016"/>
    <w:rsid w:val="003F32B6"/>
    <w:rsid w:val="003F368E"/>
    <w:rsid w:val="003F3DB1"/>
    <w:rsid w:val="003F5E64"/>
    <w:rsid w:val="003F6126"/>
    <w:rsid w:val="003F661D"/>
    <w:rsid w:val="003F67F4"/>
    <w:rsid w:val="003F6FEB"/>
    <w:rsid w:val="003F77B2"/>
    <w:rsid w:val="003F7999"/>
    <w:rsid w:val="003F7C7D"/>
    <w:rsid w:val="00401091"/>
    <w:rsid w:val="00401814"/>
    <w:rsid w:val="00401EB5"/>
    <w:rsid w:val="00402B37"/>
    <w:rsid w:val="004031B2"/>
    <w:rsid w:val="004035AE"/>
    <w:rsid w:val="00404603"/>
    <w:rsid w:val="00404839"/>
    <w:rsid w:val="00404F87"/>
    <w:rsid w:val="00405450"/>
    <w:rsid w:val="00405763"/>
    <w:rsid w:val="004061C1"/>
    <w:rsid w:val="00406B71"/>
    <w:rsid w:val="00407A23"/>
    <w:rsid w:val="004101B3"/>
    <w:rsid w:val="004115C5"/>
    <w:rsid w:val="004116C6"/>
    <w:rsid w:val="00411764"/>
    <w:rsid w:val="00411C1B"/>
    <w:rsid w:val="00411F96"/>
    <w:rsid w:val="00412582"/>
    <w:rsid w:val="00413471"/>
    <w:rsid w:val="00415168"/>
    <w:rsid w:val="004162DF"/>
    <w:rsid w:val="004163B0"/>
    <w:rsid w:val="00416523"/>
    <w:rsid w:val="00416967"/>
    <w:rsid w:val="004170EC"/>
    <w:rsid w:val="0041792B"/>
    <w:rsid w:val="00417BDC"/>
    <w:rsid w:val="00420C5D"/>
    <w:rsid w:val="0042121A"/>
    <w:rsid w:val="0042139B"/>
    <w:rsid w:val="004217F3"/>
    <w:rsid w:val="00421859"/>
    <w:rsid w:val="00421CF3"/>
    <w:rsid w:val="00421FE1"/>
    <w:rsid w:val="00422105"/>
    <w:rsid w:val="0042220B"/>
    <w:rsid w:val="0042321D"/>
    <w:rsid w:val="00423306"/>
    <w:rsid w:val="00423367"/>
    <w:rsid w:val="0042343D"/>
    <w:rsid w:val="00423B73"/>
    <w:rsid w:val="004240C0"/>
    <w:rsid w:val="00424568"/>
    <w:rsid w:val="00424A26"/>
    <w:rsid w:val="00424EAF"/>
    <w:rsid w:val="004252BB"/>
    <w:rsid w:val="004277E7"/>
    <w:rsid w:val="00427E45"/>
    <w:rsid w:val="00430700"/>
    <w:rsid w:val="00430B91"/>
    <w:rsid w:val="0043308C"/>
    <w:rsid w:val="00434BB0"/>
    <w:rsid w:val="00434D7E"/>
    <w:rsid w:val="004350B0"/>
    <w:rsid w:val="00437054"/>
    <w:rsid w:val="004377C9"/>
    <w:rsid w:val="00437C21"/>
    <w:rsid w:val="00440318"/>
    <w:rsid w:val="00440467"/>
    <w:rsid w:val="00440D3F"/>
    <w:rsid w:val="004416B1"/>
    <w:rsid w:val="00442979"/>
    <w:rsid w:val="00442EFD"/>
    <w:rsid w:val="0044336C"/>
    <w:rsid w:val="00443862"/>
    <w:rsid w:val="00443B7E"/>
    <w:rsid w:val="004451DE"/>
    <w:rsid w:val="00446246"/>
    <w:rsid w:val="0044637F"/>
    <w:rsid w:val="00446F76"/>
    <w:rsid w:val="00446FD5"/>
    <w:rsid w:val="0044722C"/>
    <w:rsid w:val="00447C78"/>
    <w:rsid w:val="0045096A"/>
    <w:rsid w:val="004509F7"/>
    <w:rsid w:val="00450FAC"/>
    <w:rsid w:val="00452207"/>
    <w:rsid w:val="00452396"/>
    <w:rsid w:val="004524B0"/>
    <w:rsid w:val="004528E6"/>
    <w:rsid w:val="004532D8"/>
    <w:rsid w:val="00453694"/>
    <w:rsid w:val="00453CCD"/>
    <w:rsid w:val="00454069"/>
    <w:rsid w:val="00456868"/>
    <w:rsid w:val="00456F33"/>
    <w:rsid w:val="004602DA"/>
    <w:rsid w:val="00460713"/>
    <w:rsid w:val="00460B6B"/>
    <w:rsid w:val="0046102C"/>
    <w:rsid w:val="00462234"/>
    <w:rsid w:val="00463806"/>
    <w:rsid w:val="00463B2D"/>
    <w:rsid w:val="004642EA"/>
    <w:rsid w:val="0046465F"/>
    <w:rsid w:val="0046476F"/>
    <w:rsid w:val="00464D8D"/>
    <w:rsid w:val="00465913"/>
    <w:rsid w:val="004660C7"/>
    <w:rsid w:val="0046613D"/>
    <w:rsid w:val="00466AF4"/>
    <w:rsid w:val="0046712E"/>
    <w:rsid w:val="004673D6"/>
    <w:rsid w:val="00467701"/>
    <w:rsid w:val="00467AA3"/>
    <w:rsid w:val="004702D4"/>
    <w:rsid w:val="00470347"/>
    <w:rsid w:val="00470434"/>
    <w:rsid w:val="004705C0"/>
    <w:rsid w:val="004718DF"/>
    <w:rsid w:val="00471ACE"/>
    <w:rsid w:val="00471E23"/>
    <w:rsid w:val="00471F91"/>
    <w:rsid w:val="00472A69"/>
    <w:rsid w:val="004731BD"/>
    <w:rsid w:val="004737FA"/>
    <w:rsid w:val="0047395D"/>
    <w:rsid w:val="0047396E"/>
    <w:rsid w:val="00473B60"/>
    <w:rsid w:val="00473E9D"/>
    <w:rsid w:val="00475607"/>
    <w:rsid w:val="0047693F"/>
    <w:rsid w:val="0047728D"/>
    <w:rsid w:val="004804B3"/>
    <w:rsid w:val="00480999"/>
    <w:rsid w:val="0048105E"/>
    <w:rsid w:val="004828B4"/>
    <w:rsid w:val="00482F6F"/>
    <w:rsid w:val="00482FC0"/>
    <w:rsid w:val="0048309B"/>
    <w:rsid w:val="0048337E"/>
    <w:rsid w:val="00484389"/>
    <w:rsid w:val="004849E5"/>
    <w:rsid w:val="004853F7"/>
    <w:rsid w:val="00485516"/>
    <w:rsid w:val="00487336"/>
    <w:rsid w:val="00487487"/>
    <w:rsid w:val="00487E06"/>
    <w:rsid w:val="00490ECF"/>
    <w:rsid w:val="0049161C"/>
    <w:rsid w:val="00492225"/>
    <w:rsid w:val="00492BB0"/>
    <w:rsid w:val="00492F3C"/>
    <w:rsid w:val="004933EF"/>
    <w:rsid w:val="00493BF9"/>
    <w:rsid w:val="00493FDB"/>
    <w:rsid w:val="00494787"/>
    <w:rsid w:val="004947D4"/>
    <w:rsid w:val="00494F70"/>
    <w:rsid w:val="0049591F"/>
    <w:rsid w:val="00495B20"/>
    <w:rsid w:val="0049637C"/>
    <w:rsid w:val="00496AB8"/>
    <w:rsid w:val="004A009F"/>
    <w:rsid w:val="004A0654"/>
    <w:rsid w:val="004A0FC2"/>
    <w:rsid w:val="004A130E"/>
    <w:rsid w:val="004A258B"/>
    <w:rsid w:val="004A4484"/>
    <w:rsid w:val="004A4CDE"/>
    <w:rsid w:val="004A538A"/>
    <w:rsid w:val="004A5C01"/>
    <w:rsid w:val="004A7292"/>
    <w:rsid w:val="004B0C8F"/>
    <w:rsid w:val="004B1904"/>
    <w:rsid w:val="004B1FBE"/>
    <w:rsid w:val="004B22F0"/>
    <w:rsid w:val="004B2655"/>
    <w:rsid w:val="004B32ED"/>
    <w:rsid w:val="004B344F"/>
    <w:rsid w:val="004B3861"/>
    <w:rsid w:val="004B4C3A"/>
    <w:rsid w:val="004B4EB9"/>
    <w:rsid w:val="004B58EB"/>
    <w:rsid w:val="004B5939"/>
    <w:rsid w:val="004B6DAA"/>
    <w:rsid w:val="004B6EA6"/>
    <w:rsid w:val="004B76E9"/>
    <w:rsid w:val="004B7B0C"/>
    <w:rsid w:val="004B7C87"/>
    <w:rsid w:val="004C06BA"/>
    <w:rsid w:val="004C1C16"/>
    <w:rsid w:val="004C29FF"/>
    <w:rsid w:val="004C3049"/>
    <w:rsid w:val="004C39E5"/>
    <w:rsid w:val="004C3DF4"/>
    <w:rsid w:val="004C4F15"/>
    <w:rsid w:val="004C5917"/>
    <w:rsid w:val="004C656D"/>
    <w:rsid w:val="004C6739"/>
    <w:rsid w:val="004C69FA"/>
    <w:rsid w:val="004C6E99"/>
    <w:rsid w:val="004C765B"/>
    <w:rsid w:val="004D14D7"/>
    <w:rsid w:val="004D179F"/>
    <w:rsid w:val="004D2A6F"/>
    <w:rsid w:val="004D54AB"/>
    <w:rsid w:val="004D6431"/>
    <w:rsid w:val="004D77DC"/>
    <w:rsid w:val="004E27E7"/>
    <w:rsid w:val="004E2CCB"/>
    <w:rsid w:val="004E2CE6"/>
    <w:rsid w:val="004E2EF5"/>
    <w:rsid w:val="004E3143"/>
    <w:rsid w:val="004E3A8E"/>
    <w:rsid w:val="004E4BEC"/>
    <w:rsid w:val="004E5C96"/>
    <w:rsid w:val="004E5E9A"/>
    <w:rsid w:val="004E6809"/>
    <w:rsid w:val="004E7588"/>
    <w:rsid w:val="004E75CD"/>
    <w:rsid w:val="004F1889"/>
    <w:rsid w:val="004F2F55"/>
    <w:rsid w:val="004F30E1"/>
    <w:rsid w:val="004F34FA"/>
    <w:rsid w:val="004F3DFF"/>
    <w:rsid w:val="004F49A0"/>
    <w:rsid w:val="004F500E"/>
    <w:rsid w:val="004F5713"/>
    <w:rsid w:val="004F5CAD"/>
    <w:rsid w:val="004F613A"/>
    <w:rsid w:val="004F63D2"/>
    <w:rsid w:val="004F68C1"/>
    <w:rsid w:val="004F69FE"/>
    <w:rsid w:val="004F6AE6"/>
    <w:rsid w:val="004F75CC"/>
    <w:rsid w:val="00502289"/>
    <w:rsid w:val="00502706"/>
    <w:rsid w:val="00502A97"/>
    <w:rsid w:val="00503307"/>
    <w:rsid w:val="00504118"/>
    <w:rsid w:val="0050442F"/>
    <w:rsid w:val="00505646"/>
    <w:rsid w:val="00505848"/>
    <w:rsid w:val="0050713C"/>
    <w:rsid w:val="00507CE4"/>
    <w:rsid w:val="00510D06"/>
    <w:rsid w:val="00511D5F"/>
    <w:rsid w:val="00513029"/>
    <w:rsid w:val="00513524"/>
    <w:rsid w:val="0051355E"/>
    <w:rsid w:val="0051361F"/>
    <w:rsid w:val="0051364F"/>
    <w:rsid w:val="0051409E"/>
    <w:rsid w:val="00514630"/>
    <w:rsid w:val="00514C78"/>
    <w:rsid w:val="00514CB0"/>
    <w:rsid w:val="00515BC1"/>
    <w:rsid w:val="0051698C"/>
    <w:rsid w:val="00516B8C"/>
    <w:rsid w:val="00516CDE"/>
    <w:rsid w:val="00516E37"/>
    <w:rsid w:val="00517BC5"/>
    <w:rsid w:val="00520468"/>
    <w:rsid w:val="0052046B"/>
    <w:rsid w:val="0052131F"/>
    <w:rsid w:val="0052202E"/>
    <w:rsid w:val="00522299"/>
    <w:rsid w:val="00523349"/>
    <w:rsid w:val="00525BA6"/>
    <w:rsid w:val="00527719"/>
    <w:rsid w:val="00527DD9"/>
    <w:rsid w:val="00531308"/>
    <w:rsid w:val="00531E9C"/>
    <w:rsid w:val="005329C8"/>
    <w:rsid w:val="00533E94"/>
    <w:rsid w:val="005343BA"/>
    <w:rsid w:val="00534ECA"/>
    <w:rsid w:val="00535599"/>
    <w:rsid w:val="0053673F"/>
    <w:rsid w:val="005375E8"/>
    <w:rsid w:val="00537A7D"/>
    <w:rsid w:val="005407D9"/>
    <w:rsid w:val="00540C72"/>
    <w:rsid w:val="00540F57"/>
    <w:rsid w:val="0054299F"/>
    <w:rsid w:val="005432FE"/>
    <w:rsid w:val="0054341F"/>
    <w:rsid w:val="00543EE0"/>
    <w:rsid w:val="005444DF"/>
    <w:rsid w:val="00544C27"/>
    <w:rsid w:val="005450E6"/>
    <w:rsid w:val="0054564F"/>
    <w:rsid w:val="005461B9"/>
    <w:rsid w:val="005464B9"/>
    <w:rsid w:val="00546CC6"/>
    <w:rsid w:val="00546E89"/>
    <w:rsid w:val="00547641"/>
    <w:rsid w:val="00547BFB"/>
    <w:rsid w:val="0055053B"/>
    <w:rsid w:val="00550664"/>
    <w:rsid w:val="00550AC8"/>
    <w:rsid w:val="00551778"/>
    <w:rsid w:val="0055190A"/>
    <w:rsid w:val="00551B04"/>
    <w:rsid w:val="00551D1C"/>
    <w:rsid w:val="0055354B"/>
    <w:rsid w:val="00553D01"/>
    <w:rsid w:val="00554804"/>
    <w:rsid w:val="0055535F"/>
    <w:rsid w:val="005567BB"/>
    <w:rsid w:val="00557A71"/>
    <w:rsid w:val="00560CE5"/>
    <w:rsid w:val="005625A8"/>
    <w:rsid w:val="00562823"/>
    <w:rsid w:val="00562BE0"/>
    <w:rsid w:val="00562DFC"/>
    <w:rsid w:val="00563051"/>
    <w:rsid w:val="00564884"/>
    <w:rsid w:val="0056728B"/>
    <w:rsid w:val="00570942"/>
    <w:rsid w:val="00570ED4"/>
    <w:rsid w:val="005716FF"/>
    <w:rsid w:val="00571D2A"/>
    <w:rsid w:val="00571E32"/>
    <w:rsid w:val="00571E8E"/>
    <w:rsid w:val="005722F7"/>
    <w:rsid w:val="005739D7"/>
    <w:rsid w:val="00574B90"/>
    <w:rsid w:val="00575A0B"/>
    <w:rsid w:val="00575E49"/>
    <w:rsid w:val="00576017"/>
    <w:rsid w:val="005763EF"/>
    <w:rsid w:val="00577211"/>
    <w:rsid w:val="00577D4C"/>
    <w:rsid w:val="00577EA0"/>
    <w:rsid w:val="0058072F"/>
    <w:rsid w:val="00581096"/>
    <w:rsid w:val="00581612"/>
    <w:rsid w:val="00581D47"/>
    <w:rsid w:val="005837C6"/>
    <w:rsid w:val="005847D1"/>
    <w:rsid w:val="00584EB6"/>
    <w:rsid w:val="00586BAC"/>
    <w:rsid w:val="00586F92"/>
    <w:rsid w:val="00587924"/>
    <w:rsid w:val="005904BD"/>
    <w:rsid w:val="005916FC"/>
    <w:rsid w:val="00591D28"/>
    <w:rsid w:val="005924C7"/>
    <w:rsid w:val="00592A5E"/>
    <w:rsid w:val="00592E32"/>
    <w:rsid w:val="00593179"/>
    <w:rsid w:val="0059399D"/>
    <w:rsid w:val="00593B9C"/>
    <w:rsid w:val="00593E98"/>
    <w:rsid w:val="00594E07"/>
    <w:rsid w:val="005958EA"/>
    <w:rsid w:val="005959D9"/>
    <w:rsid w:val="005962EA"/>
    <w:rsid w:val="0059677B"/>
    <w:rsid w:val="005969FA"/>
    <w:rsid w:val="00596F9F"/>
    <w:rsid w:val="0059755A"/>
    <w:rsid w:val="00597C56"/>
    <w:rsid w:val="005A0FCA"/>
    <w:rsid w:val="005A22E8"/>
    <w:rsid w:val="005A230C"/>
    <w:rsid w:val="005A2D2D"/>
    <w:rsid w:val="005A35A2"/>
    <w:rsid w:val="005A3B73"/>
    <w:rsid w:val="005A3DE8"/>
    <w:rsid w:val="005A4326"/>
    <w:rsid w:val="005A4D8C"/>
    <w:rsid w:val="005A5084"/>
    <w:rsid w:val="005A5223"/>
    <w:rsid w:val="005A54A4"/>
    <w:rsid w:val="005A673E"/>
    <w:rsid w:val="005A6B0B"/>
    <w:rsid w:val="005A722F"/>
    <w:rsid w:val="005A7927"/>
    <w:rsid w:val="005A7C34"/>
    <w:rsid w:val="005B165D"/>
    <w:rsid w:val="005B187C"/>
    <w:rsid w:val="005B18BD"/>
    <w:rsid w:val="005B2891"/>
    <w:rsid w:val="005B3076"/>
    <w:rsid w:val="005B3085"/>
    <w:rsid w:val="005B390C"/>
    <w:rsid w:val="005B3E15"/>
    <w:rsid w:val="005B408A"/>
    <w:rsid w:val="005B428C"/>
    <w:rsid w:val="005B43DA"/>
    <w:rsid w:val="005B44C3"/>
    <w:rsid w:val="005B4A44"/>
    <w:rsid w:val="005B5B81"/>
    <w:rsid w:val="005B67F1"/>
    <w:rsid w:val="005C1D80"/>
    <w:rsid w:val="005C2FB0"/>
    <w:rsid w:val="005C59D7"/>
    <w:rsid w:val="005C5CE7"/>
    <w:rsid w:val="005C6629"/>
    <w:rsid w:val="005C66AD"/>
    <w:rsid w:val="005C6801"/>
    <w:rsid w:val="005C6F88"/>
    <w:rsid w:val="005C7666"/>
    <w:rsid w:val="005C7D66"/>
    <w:rsid w:val="005D0A8F"/>
    <w:rsid w:val="005D1063"/>
    <w:rsid w:val="005D17C6"/>
    <w:rsid w:val="005D1BB5"/>
    <w:rsid w:val="005D1DF4"/>
    <w:rsid w:val="005D232A"/>
    <w:rsid w:val="005D385A"/>
    <w:rsid w:val="005D42D4"/>
    <w:rsid w:val="005D4C18"/>
    <w:rsid w:val="005D4DFD"/>
    <w:rsid w:val="005D52E5"/>
    <w:rsid w:val="005D617B"/>
    <w:rsid w:val="005D61F1"/>
    <w:rsid w:val="005D6448"/>
    <w:rsid w:val="005D6501"/>
    <w:rsid w:val="005D6C17"/>
    <w:rsid w:val="005D6D26"/>
    <w:rsid w:val="005D774F"/>
    <w:rsid w:val="005D79FD"/>
    <w:rsid w:val="005E0C53"/>
    <w:rsid w:val="005E130D"/>
    <w:rsid w:val="005E13E6"/>
    <w:rsid w:val="005E27FE"/>
    <w:rsid w:val="005E3259"/>
    <w:rsid w:val="005E3A96"/>
    <w:rsid w:val="005E4448"/>
    <w:rsid w:val="005E456A"/>
    <w:rsid w:val="005E4A0A"/>
    <w:rsid w:val="005E4B04"/>
    <w:rsid w:val="005E51B8"/>
    <w:rsid w:val="005E59EF"/>
    <w:rsid w:val="005E69AF"/>
    <w:rsid w:val="005F02C3"/>
    <w:rsid w:val="005F0E88"/>
    <w:rsid w:val="005F2302"/>
    <w:rsid w:val="005F2583"/>
    <w:rsid w:val="005F31C0"/>
    <w:rsid w:val="005F3544"/>
    <w:rsid w:val="005F41BD"/>
    <w:rsid w:val="005F427D"/>
    <w:rsid w:val="005F45AB"/>
    <w:rsid w:val="005F47A3"/>
    <w:rsid w:val="005F503C"/>
    <w:rsid w:val="005F5315"/>
    <w:rsid w:val="005F6D67"/>
    <w:rsid w:val="00600B34"/>
    <w:rsid w:val="00601315"/>
    <w:rsid w:val="00601DCD"/>
    <w:rsid w:val="006025DD"/>
    <w:rsid w:val="00602BFA"/>
    <w:rsid w:val="00602F39"/>
    <w:rsid w:val="00603C9C"/>
    <w:rsid w:val="0060414B"/>
    <w:rsid w:val="006049B2"/>
    <w:rsid w:val="0060570C"/>
    <w:rsid w:val="00606590"/>
    <w:rsid w:val="0060675C"/>
    <w:rsid w:val="00607671"/>
    <w:rsid w:val="006077C4"/>
    <w:rsid w:val="00610616"/>
    <w:rsid w:val="00611FA4"/>
    <w:rsid w:val="0061326C"/>
    <w:rsid w:val="006139ED"/>
    <w:rsid w:val="00613F52"/>
    <w:rsid w:val="006142A3"/>
    <w:rsid w:val="006144F7"/>
    <w:rsid w:val="00615089"/>
    <w:rsid w:val="00616C58"/>
    <w:rsid w:val="00616F57"/>
    <w:rsid w:val="006178C7"/>
    <w:rsid w:val="00617B0F"/>
    <w:rsid w:val="00617E16"/>
    <w:rsid w:val="00617E1C"/>
    <w:rsid w:val="00620891"/>
    <w:rsid w:val="006208AD"/>
    <w:rsid w:val="006219B5"/>
    <w:rsid w:val="0062475B"/>
    <w:rsid w:val="006248F6"/>
    <w:rsid w:val="00624BED"/>
    <w:rsid w:val="00624FC9"/>
    <w:rsid w:val="00625DC5"/>
    <w:rsid w:val="00626024"/>
    <w:rsid w:val="00626367"/>
    <w:rsid w:val="0062650F"/>
    <w:rsid w:val="00626D19"/>
    <w:rsid w:val="00627EF1"/>
    <w:rsid w:val="0063074D"/>
    <w:rsid w:val="00631C16"/>
    <w:rsid w:val="006324B2"/>
    <w:rsid w:val="006328EF"/>
    <w:rsid w:val="00632F6B"/>
    <w:rsid w:val="0063331A"/>
    <w:rsid w:val="00634EB1"/>
    <w:rsid w:val="00634F5D"/>
    <w:rsid w:val="00635EF1"/>
    <w:rsid w:val="00636C48"/>
    <w:rsid w:val="0063726B"/>
    <w:rsid w:val="006377E4"/>
    <w:rsid w:val="006403CF"/>
    <w:rsid w:val="00640E3D"/>
    <w:rsid w:val="006411D2"/>
    <w:rsid w:val="00641AEE"/>
    <w:rsid w:val="00641BD0"/>
    <w:rsid w:val="00642B4C"/>
    <w:rsid w:val="00642B93"/>
    <w:rsid w:val="00642DCB"/>
    <w:rsid w:val="00643624"/>
    <w:rsid w:val="006449C5"/>
    <w:rsid w:val="006451B9"/>
    <w:rsid w:val="00645D07"/>
    <w:rsid w:val="00646041"/>
    <w:rsid w:val="00646055"/>
    <w:rsid w:val="00646E36"/>
    <w:rsid w:val="00646FB6"/>
    <w:rsid w:val="006476D1"/>
    <w:rsid w:val="00650100"/>
    <w:rsid w:val="00650733"/>
    <w:rsid w:val="00650EC1"/>
    <w:rsid w:val="00651047"/>
    <w:rsid w:val="0065159E"/>
    <w:rsid w:val="00653852"/>
    <w:rsid w:val="006538CF"/>
    <w:rsid w:val="00653BB2"/>
    <w:rsid w:val="006545EB"/>
    <w:rsid w:val="00654606"/>
    <w:rsid w:val="00654663"/>
    <w:rsid w:val="00654B4E"/>
    <w:rsid w:val="00654E24"/>
    <w:rsid w:val="00654E82"/>
    <w:rsid w:val="0065508D"/>
    <w:rsid w:val="0065540E"/>
    <w:rsid w:val="00656BE0"/>
    <w:rsid w:val="00656C7E"/>
    <w:rsid w:val="00657638"/>
    <w:rsid w:val="00657D7A"/>
    <w:rsid w:val="00660043"/>
    <w:rsid w:val="006602D1"/>
    <w:rsid w:val="00662F5E"/>
    <w:rsid w:val="006634E8"/>
    <w:rsid w:val="00665239"/>
    <w:rsid w:val="00665BFB"/>
    <w:rsid w:val="006665FE"/>
    <w:rsid w:val="00667036"/>
    <w:rsid w:val="00667899"/>
    <w:rsid w:val="00667BEB"/>
    <w:rsid w:val="00667F28"/>
    <w:rsid w:val="006700B3"/>
    <w:rsid w:val="00670292"/>
    <w:rsid w:val="00671725"/>
    <w:rsid w:val="00672379"/>
    <w:rsid w:val="00672C48"/>
    <w:rsid w:val="00672F93"/>
    <w:rsid w:val="0067302B"/>
    <w:rsid w:val="00674B13"/>
    <w:rsid w:val="0067602B"/>
    <w:rsid w:val="006768FB"/>
    <w:rsid w:val="006778EF"/>
    <w:rsid w:val="0068052A"/>
    <w:rsid w:val="00680985"/>
    <w:rsid w:val="006816BA"/>
    <w:rsid w:val="00682879"/>
    <w:rsid w:val="0068318A"/>
    <w:rsid w:val="0068390C"/>
    <w:rsid w:val="006868C2"/>
    <w:rsid w:val="00686CCC"/>
    <w:rsid w:val="0069104F"/>
    <w:rsid w:val="00691F70"/>
    <w:rsid w:val="006920B2"/>
    <w:rsid w:val="0069386C"/>
    <w:rsid w:val="00693D41"/>
    <w:rsid w:val="006940ED"/>
    <w:rsid w:val="00694319"/>
    <w:rsid w:val="00694D3E"/>
    <w:rsid w:val="00695016"/>
    <w:rsid w:val="00696FD2"/>
    <w:rsid w:val="00697375"/>
    <w:rsid w:val="006A05D2"/>
    <w:rsid w:val="006A07CA"/>
    <w:rsid w:val="006A08F1"/>
    <w:rsid w:val="006A18E9"/>
    <w:rsid w:val="006A2B05"/>
    <w:rsid w:val="006A32A3"/>
    <w:rsid w:val="006A3BE4"/>
    <w:rsid w:val="006A3BFD"/>
    <w:rsid w:val="006A4BB6"/>
    <w:rsid w:val="006A4CAA"/>
    <w:rsid w:val="006A5CFE"/>
    <w:rsid w:val="006A5F34"/>
    <w:rsid w:val="006A793A"/>
    <w:rsid w:val="006A7D4A"/>
    <w:rsid w:val="006B030E"/>
    <w:rsid w:val="006B0974"/>
    <w:rsid w:val="006B1829"/>
    <w:rsid w:val="006B2104"/>
    <w:rsid w:val="006B268C"/>
    <w:rsid w:val="006B2726"/>
    <w:rsid w:val="006B2B53"/>
    <w:rsid w:val="006B2DA6"/>
    <w:rsid w:val="006B334A"/>
    <w:rsid w:val="006B3493"/>
    <w:rsid w:val="006B3B05"/>
    <w:rsid w:val="006B3C9E"/>
    <w:rsid w:val="006B6439"/>
    <w:rsid w:val="006B662C"/>
    <w:rsid w:val="006B6A6B"/>
    <w:rsid w:val="006B6F40"/>
    <w:rsid w:val="006B7230"/>
    <w:rsid w:val="006B757E"/>
    <w:rsid w:val="006C0AD4"/>
    <w:rsid w:val="006C101C"/>
    <w:rsid w:val="006C306B"/>
    <w:rsid w:val="006C306E"/>
    <w:rsid w:val="006C378B"/>
    <w:rsid w:val="006C3901"/>
    <w:rsid w:val="006C42E9"/>
    <w:rsid w:val="006C48CD"/>
    <w:rsid w:val="006C4C2D"/>
    <w:rsid w:val="006C4FDF"/>
    <w:rsid w:val="006C53AB"/>
    <w:rsid w:val="006C651C"/>
    <w:rsid w:val="006C6ED1"/>
    <w:rsid w:val="006C6EEF"/>
    <w:rsid w:val="006C7108"/>
    <w:rsid w:val="006C7CF8"/>
    <w:rsid w:val="006D08CB"/>
    <w:rsid w:val="006D0CAC"/>
    <w:rsid w:val="006D0CF7"/>
    <w:rsid w:val="006D23B2"/>
    <w:rsid w:val="006D2B35"/>
    <w:rsid w:val="006D2EA6"/>
    <w:rsid w:val="006D2EDB"/>
    <w:rsid w:val="006D2F82"/>
    <w:rsid w:val="006D32F0"/>
    <w:rsid w:val="006D3A9F"/>
    <w:rsid w:val="006D3B23"/>
    <w:rsid w:val="006D4240"/>
    <w:rsid w:val="006D4801"/>
    <w:rsid w:val="006D540D"/>
    <w:rsid w:val="006D62FF"/>
    <w:rsid w:val="006D63BF"/>
    <w:rsid w:val="006D66C7"/>
    <w:rsid w:val="006D682D"/>
    <w:rsid w:val="006D6931"/>
    <w:rsid w:val="006D7444"/>
    <w:rsid w:val="006D74F3"/>
    <w:rsid w:val="006D7CF6"/>
    <w:rsid w:val="006E03AD"/>
    <w:rsid w:val="006E0600"/>
    <w:rsid w:val="006E06A6"/>
    <w:rsid w:val="006E1518"/>
    <w:rsid w:val="006E241B"/>
    <w:rsid w:val="006E2683"/>
    <w:rsid w:val="006E2B6B"/>
    <w:rsid w:val="006E2BB4"/>
    <w:rsid w:val="006E2C3C"/>
    <w:rsid w:val="006E2ECF"/>
    <w:rsid w:val="006E3416"/>
    <w:rsid w:val="006E3B06"/>
    <w:rsid w:val="006E3BBF"/>
    <w:rsid w:val="006E4426"/>
    <w:rsid w:val="006E487B"/>
    <w:rsid w:val="006E5981"/>
    <w:rsid w:val="006E5E1A"/>
    <w:rsid w:val="006E604E"/>
    <w:rsid w:val="006E60AC"/>
    <w:rsid w:val="006F242E"/>
    <w:rsid w:val="006F286E"/>
    <w:rsid w:val="006F3533"/>
    <w:rsid w:val="006F35FA"/>
    <w:rsid w:val="006F3B64"/>
    <w:rsid w:val="006F49AB"/>
    <w:rsid w:val="006F4A09"/>
    <w:rsid w:val="006F5112"/>
    <w:rsid w:val="006F5AA8"/>
    <w:rsid w:val="006F61BC"/>
    <w:rsid w:val="006F6B4A"/>
    <w:rsid w:val="006F6B7F"/>
    <w:rsid w:val="00700264"/>
    <w:rsid w:val="007002A3"/>
    <w:rsid w:val="00700AF2"/>
    <w:rsid w:val="0070151B"/>
    <w:rsid w:val="007019DA"/>
    <w:rsid w:val="00701DCF"/>
    <w:rsid w:val="00702FC4"/>
    <w:rsid w:val="007050BA"/>
    <w:rsid w:val="007055BC"/>
    <w:rsid w:val="00707135"/>
    <w:rsid w:val="00707E9C"/>
    <w:rsid w:val="00710A46"/>
    <w:rsid w:val="00711D38"/>
    <w:rsid w:val="00711F7F"/>
    <w:rsid w:val="00712B2D"/>
    <w:rsid w:val="00713A95"/>
    <w:rsid w:val="00714190"/>
    <w:rsid w:val="00714E57"/>
    <w:rsid w:val="007164FA"/>
    <w:rsid w:val="00717007"/>
    <w:rsid w:val="00721375"/>
    <w:rsid w:val="007217C3"/>
    <w:rsid w:val="0072220D"/>
    <w:rsid w:val="00723B67"/>
    <w:rsid w:val="00724604"/>
    <w:rsid w:val="00726A52"/>
    <w:rsid w:val="00726C5C"/>
    <w:rsid w:val="00727DEC"/>
    <w:rsid w:val="00727E31"/>
    <w:rsid w:val="00730263"/>
    <w:rsid w:val="007304C8"/>
    <w:rsid w:val="00730CFF"/>
    <w:rsid w:val="00731A7E"/>
    <w:rsid w:val="0073253D"/>
    <w:rsid w:val="007326FB"/>
    <w:rsid w:val="00732AB4"/>
    <w:rsid w:val="00732DD9"/>
    <w:rsid w:val="00733337"/>
    <w:rsid w:val="007338CA"/>
    <w:rsid w:val="007338E2"/>
    <w:rsid w:val="0073460D"/>
    <w:rsid w:val="00734793"/>
    <w:rsid w:val="0073499E"/>
    <w:rsid w:val="0073553F"/>
    <w:rsid w:val="007355EA"/>
    <w:rsid w:val="00735B3B"/>
    <w:rsid w:val="0073663D"/>
    <w:rsid w:val="007371A4"/>
    <w:rsid w:val="00737761"/>
    <w:rsid w:val="00737999"/>
    <w:rsid w:val="00740290"/>
    <w:rsid w:val="0074063B"/>
    <w:rsid w:val="00740AA0"/>
    <w:rsid w:val="007415DD"/>
    <w:rsid w:val="007429B2"/>
    <w:rsid w:val="007429D9"/>
    <w:rsid w:val="00742D08"/>
    <w:rsid w:val="00743835"/>
    <w:rsid w:val="00743B04"/>
    <w:rsid w:val="00743B7E"/>
    <w:rsid w:val="007441DE"/>
    <w:rsid w:val="00744C0F"/>
    <w:rsid w:val="007450B6"/>
    <w:rsid w:val="00745F9F"/>
    <w:rsid w:val="00746801"/>
    <w:rsid w:val="00746945"/>
    <w:rsid w:val="00750592"/>
    <w:rsid w:val="007516B8"/>
    <w:rsid w:val="00751948"/>
    <w:rsid w:val="00752227"/>
    <w:rsid w:val="007524F0"/>
    <w:rsid w:val="00753594"/>
    <w:rsid w:val="00753C9C"/>
    <w:rsid w:val="007541DD"/>
    <w:rsid w:val="007545BC"/>
    <w:rsid w:val="007547D7"/>
    <w:rsid w:val="00755109"/>
    <w:rsid w:val="0075512B"/>
    <w:rsid w:val="00755777"/>
    <w:rsid w:val="00755878"/>
    <w:rsid w:val="00755A29"/>
    <w:rsid w:val="00756508"/>
    <w:rsid w:val="00760E34"/>
    <w:rsid w:val="007622DB"/>
    <w:rsid w:val="00763602"/>
    <w:rsid w:val="00763DE2"/>
    <w:rsid w:val="0076488C"/>
    <w:rsid w:val="00764C0D"/>
    <w:rsid w:val="00764C8D"/>
    <w:rsid w:val="00767616"/>
    <w:rsid w:val="00767675"/>
    <w:rsid w:val="00767B25"/>
    <w:rsid w:val="00767FDC"/>
    <w:rsid w:val="00770CF0"/>
    <w:rsid w:val="00770D18"/>
    <w:rsid w:val="00770D19"/>
    <w:rsid w:val="00771C1D"/>
    <w:rsid w:val="00771F40"/>
    <w:rsid w:val="007723A8"/>
    <w:rsid w:val="00772CA6"/>
    <w:rsid w:val="00773128"/>
    <w:rsid w:val="00773CB4"/>
    <w:rsid w:val="007748D8"/>
    <w:rsid w:val="00775AF7"/>
    <w:rsid w:val="00775BD1"/>
    <w:rsid w:val="00777179"/>
    <w:rsid w:val="0077788B"/>
    <w:rsid w:val="007807B5"/>
    <w:rsid w:val="00780B0A"/>
    <w:rsid w:val="00780DC1"/>
    <w:rsid w:val="007816FC"/>
    <w:rsid w:val="007818F1"/>
    <w:rsid w:val="00781E66"/>
    <w:rsid w:val="00781E6F"/>
    <w:rsid w:val="00781F4E"/>
    <w:rsid w:val="0078325D"/>
    <w:rsid w:val="007840E6"/>
    <w:rsid w:val="00784518"/>
    <w:rsid w:val="007861B6"/>
    <w:rsid w:val="0078643D"/>
    <w:rsid w:val="007867DB"/>
    <w:rsid w:val="007868E7"/>
    <w:rsid w:val="00786917"/>
    <w:rsid w:val="00786E59"/>
    <w:rsid w:val="007871B6"/>
    <w:rsid w:val="007873EE"/>
    <w:rsid w:val="00787CBC"/>
    <w:rsid w:val="0079199A"/>
    <w:rsid w:val="00791DEA"/>
    <w:rsid w:val="00791E32"/>
    <w:rsid w:val="00792354"/>
    <w:rsid w:val="007926C0"/>
    <w:rsid w:val="00792A91"/>
    <w:rsid w:val="00792C40"/>
    <w:rsid w:val="007946BB"/>
    <w:rsid w:val="00794900"/>
    <w:rsid w:val="00794B0A"/>
    <w:rsid w:val="007951EB"/>
    <w:rsid w:val="007953E0"/>
    <w:rsid w:val="00796CA6"/>
    <w:rsid w:val="00797F1D"/>
    <w:rsid w:val="007A0471"/>
    <w:rsid w:val="007A077B"/>
    <w:rsid w:val="007A0D59"/>
    <w:rsid w:val="007A0FAA"/>
    <w:rsid w:val="007A2412"/>
    <w:rsid w:val="007A2485"/>
    <w:rsid w:val="007A33C4"/>
    <w:rsid w:val="007A35CB"/>
    <w:rsid w:val="007A3616"/>
    <w:rsid w:val="007A48FD"/>
    <w:rsid w:val="007A4CA9"/>
    <w:rsid w:val="007A4D6C"/>
    <w:rsid w:val="007A4EB5"/>
    <w:rsid w:val="007A5574"/>
    <w:rsid w:val="007A56EB"/>
    <w:rsid w:val="007A58DD"/>
    <w:rsid w:val="007A5BEF"/>
    <w:rsid w:val="007A6076"/>
    <w:rsid w:val="007A6109"/>
    <w:rsid w:val="007A6671"/>
    <w:rsid w:val="007A68B2"/>
    <w:rsid w:val="007A6C77"/>
    <w:rsid w:val="007A79E0"/>
    <w:rsid w:val="007B041C"/>
    <w:rsid w:val="007B0457"/>
    <w:rsid w:val="007B0832"/>
    <w:rsid w:val="007B0E20"/>
    <w:rsid w:val="007B102A"/>
    <w:rsid w:val="007B208D"/>
    <w:rsid w:val="007B21B5"/>
    <w:rsid w:val="007B2632"/>
    <w:rsid w:val="007B3081"/>
    <w:rsid w:val="007B3FAB"/>
    <w:rsid w:val="007B4B8D"/>
    <w:rsid w:val="007B5AC1"/>
    <w:rsid w:val="007B62A6"/>
    <w:rsid w:val="007B635B"/>
    <w:rsid w:val="007B79D8"/>
    <w:rsid w:val="007B7F08"/>
    <w:rsid w:val="007B7F38"/>
    <w:rsid w:val="007C04CA"/>
    <w:rsid w:val="007C0B08"/>
    <w:rsid w:val="007C0F22"/>
    <w:rsid w:val="007C192A"/>
    <w:rsid w:val="007C234C"/>
    <w:rsid w:val="007C241D"/>
    <w:rsid w:val="007C2801"/>
    <w:rsid w:val="007C4704"/>
    <w:rsid w:val="007C498B"/>
    <w:rsid w:val="007C5DA8"/>
    <w:rsid w:val="007C6447"/>
    <w:rsid w:val="007C71CE"/>
    <w:rsid w:val="007C7D16"/>
    <w:rsid w:val="007D048E"/>
    <w:rsid w:val="007D074F"/>
    <w:rsid w:val="007D083D"/>
    <w:rsid w:val="007D0B0D"/>
    <w:rsid w:val="007D0B1C"/>
    <w:rsid w:val="007D1602"/>
    <w:rsid w:val="007D1A70"/>
    <w:rsid w:val="007D2431"/>
    <w:rsid w:val="007D2AC0"/>
    <w:rsid w:val="007D2E44"/>
    <w:rsid w:val="007D3495"/>
    <w:rsid w:val="007D3CC2"/>
    <w:rsid w:val="007D4579"/>
    <w:rsid w:val="007D461E"/>
    <w:rsid w:val="007D474A"/>
    <w:rsid w:val="007D4965"/>
    <w:rsid w:val="007D5694"/>
    <w:rsid w:val="007D5925"/>
    <w:rsid w:val="007D59D5"/>
    <w:rsid w:val="007D5BD1"/>
    <w:rsid w:val="007D5C51"/>
    <w:rsid w:val="007D7ACB"/>
    <w:rsid w:val="007D7C87"/>
    <w:rsid w:val="007E11E0"/>
    <w:rsid w:val="007E1541"/>
    <w:rsid w:val="007E3013"/>
    <w:rsid w:val="007E30F4"/>
    <w:rsid w:val="007E41F2"/>
    <w:rsid w:val="007E6719"/>
    <w:rsid w:val="007E6F84"/>
    <w:rsid w:val="007E6FDC"/>
    <w:rsid w:val="007E719A"/>
    <w:rsid w:val="007E754B"/>
    <w:rsid w:val="007F0794"/>
    <w:rsid w:val="007F0A3F"/>
    <w:rsid w:val="007F146F"/>
    <w:rsid w:val="007F14C9"/>
    <w:rsid w:val="007F1A4E"/>
    <w:rsid w:val="007F2827"/>
    <w:rsid w:val="007F3910"/>
    <w:rsid w:val="007F3A6D"/>
    <w:rsid w:val="007F4074"/>
    <w:rsid w:val="007F4086"/>
    <w:rsid w:val="007F4253"/>
    <w:rsid w:val="007F5B95"/>
    <w:rsid w:val="007F643E"/>
    <w:rsid w:val="007F7BCC"/>
    <w:rsid w:val="007F7DA1"/>
    <w:rsid w:val="007F7FB7"/>
    <w:rsid w:val="0080041A"/>
    <w:rsid w:val="00800697"/>
    <w:rsid w:val="00800EAF"/>
    <w:rsid w:val="008010CC"/>
    <w:rsid w:val="0080284F"/>
    <w:rsid w:val="0080359F"/>
    <w:rsid w:val="00804334"/>
    <w:rsid w:val="00804408"/>
    <w:rsid w:val="00804D71"/>
    <w:rsid w:val="00804F69"/>
    <w:rsid w:val="00806310"/>
    <w:rsid w:val="00806368"/>
    <w:rsid w:val="0080663D"/>
    <w:rsid w:val="00806815"/>
    <w:rsid w:val="00806B24"/>
    <w:rsid w:val="00806BF4"/>
    <w:rsid w:val="00807B01"/>
    <w:rsid w:val="00807DE2"/>
    <w:rsid w:val="00810D17"/>
    <w:rsid w:val="00810F9C"/>
    <w:rsid w:val="00811F72"/>
    <w:rsid w:val="0081287E"/>
    <w:rsid w:val="00812B39"/>
    <w:rsid w:val="00813B16"/>
    <w:rsid w:val="00813C9C"/>
    <w:rsid w:val="00813CD7"/>
    <w:rsid w:val="00813D4A"/>
    <w:rsid w:val="00814818"/>
    <w:rsid w:val="00814DF3"/>
    <w:rsid w:val="0081524E"/>
    <w:rsid w:val="00815AE9"/>
    <w:rsid w:val="008160E0"/>
    <w:rsid w:val="00816858"/>
    <w:rsid w:val="00817BFE"/>
    <w:rsid w:val="00820C57"/>
    <w:rsid w:val="00821E0A"/>
    <w:rsid w:val="008227DD"/>
    <w:rsid w:val="00823043"/>
    <w:rsid w:val="008230EB"/>
    <w:rsid w:val="008234B7"/>
    <w:rsid w:val="0082491F"/>
    <w:rsid w:val="00824D3C"/>
    <w:rsid w:val="00825366"/>
    <w:rsid w:val="0082559E"/>
    <w:rsid w:val="00825B75"/>
    <w:rsid w:val="00827DD9"/>
    <w:rsid w:val="0083019E"/>
    <w:rsid w:val="00831E86"/>
    <w:rsid w:val="00833236"/>
    <w:rsid w:val="00833CF3"/>
    <w:rsid w:val="00834791"/>
    <w:rsid w:val="00834E8F"/>
    <w:rsid w:val="008352BF"/>
    <w:rsid w:val="00835887"/>
    <w:rsid w:val="00836393"/>
    <w:rsid w:val="00836739"/>
    <w:rsid w:val="0083717E"/>
    <w:rsid w:val="00837195"/>
    <w:rsid w:val="00837BE2"/>
    <w:rsid w:val="0084087F"/>
    <w:rsid w:val="00840CB5"/>
    <w:rsid w:val="00841E7C"/>
    <w:rsid w:val="008427AE"/>
    <w:rsid w:val="008428BA"/>
    <w:rsid w:val="00843B66"/>
    <w:rsid w:val="00844390"/>
    <w:rsid w:val="00844B26"/>
    <w:rsid w:val="0084501B"/>
    <w:rsid w:val="008451C7"/>
    <w:rsid w:val="00845527"/>
    <w:rsid w:val="00846DF1"/>
    <w:rsid w:val="008470B1"/>
    <w:rsid w:val="00847604"/>
    <w:rsid w:val="008477ED"/>
    <w:rsid w:val="00847C5D"/>
    <w:rsid w:val="00850620"/>
    <w:rsid w:val="00851C79"/>
    <w:rsid w:val="008531D4"/>
    <w:rsid w:val="00854B2F"/>
    <w:rsid w:val="008555F0"/>
    <w:rsid w:val="00856176"/>
    <w:rsid w:val="00856C09"/>
    <w:rsid w:val="00857449"/>
    <w:rsid w:val="00857ADC"/>
    <w:rsid w:val="00857BC1"/>
    <w:rsid w:val="00857D6C"/>
    <w:rsid w:val="00860189"/>
    <w:rsid w:val="00860A80"/>
    <w:rsid w:val="00860BF4"/>
    <w:rsid w:val="00862E32"/>
    <w:rsid w:val="00863101"/>
    <w:rsid w:val="00863AAC"/>
    <w:rsid w:val="00864508"/>
    <w:rsid w:val="00864991"/>
    <w:rsid w:val="00864B33"/>
    <w:rsid w:val="00864ED9"/>
    <w:rsid w:val="00865430"/>
    <w:rsid w:val="00865F74"/>
    <w:rsid w:val="00866016"/>
    <w:rsid w:val="0086782E"/>
    <w:rsid w:val="008678A6"/>
    <w:rsid w:val="00867F72"/>
    <w:rsid w:val="00870342"/>
    <w:rsid w:val="00870F32"/>
    <w:rsid w:val="0087150C"/>
    <w:rsid w:val="00871BD4"/>
    <w:rsid w:val="00871CCF"/>
    <w:rsid w:val="0087224C"/>
    <w:rsid w:val="008726F3"/>
    <w:rsid w:val="00872B7B"/>
    <w:rsid w:val="00872F2E"/>
    <w:rsid w:val="008730E9"/>
    <w:rsid w:val="00874622"/>
    <w:rsid w:val="008754E2"/>
    <w:rsid w:val="00875509"/>
    <w:rsid w:val="00875DC6"/>
    <w:rsid w:val="00876E96"/>
    <w:rsid w:val="00877130"/>
    <w:rsid w:val="00877951"/>
    <w:rsid w:val="00877DB1"/>
    <w:rsid w:val="00877FB1"/>
    <w:rsid w:val="008802BF"/>
    <w:rsid w:val="00880482"/>
    <w:rsid w:val="0088084D"/>
    <w:rsid w:val="00881495"/>
    <w:rsid w:val="00882327"/>
    <w:rsid w:val="0088281F"/>
    <w:rsid w:val="00883ACA"/>
    <w:rsid w:val="00883F03"/>
    <w:rsid w:val="00884797"/>
    <w:rsid w:val="00884A08"/>
    <w:rsid w:val="00885930"/>
    <w:rsid w:val="00885AC6"/>
    <w:rsid w:val="00886891"/>
    <w:rsid w:val="0088693E"/>
    <w:rsid w:val="00890BD4"/>
    <w:rsid w:val="00890DCD"/>
    <w:rsid w:val="00890E55"/>
    <w:rsid w:val="00890FF2"/>
    <w:rsid w:val="00891613"/>
    <w:rsid w:val="00891A6D"/>
    <w:rsid w:val="0089205C"/>
    <w:rsid w:val="0089227A"/>
    <w:rsid w:val="00892411"/>
    <w:rsid w:val="00892CC6"/>
    <w:rsid w:val="008935B8"/>
    <w:rsid w:val="00893CFC"/>
    <w:rsid w:val="00893D48"/>
    <w:rsid w:val="008948BD"/>
    <w:rsid w:val="00894D05"/>
    <w:rsid w:val="00895194"/>
    <w:rsid w:val="00895C87"/>
    <w:rsid w:val="00895D1A"/>
    <w:rsid w:val="00896C69"/>
    <w:rsid w:val="00896FB2"/>
    <w:rsid w:val="00897033"/>
    <w:rsid w:val="008972A2"/>
    <w:rsid w:val="00897C45"/>
    <w:rsid w:val="008A002E"/>
    <w:rsid w:val="008A0F14"/>
    <w:rsid w:val="008A0F6D"/>
    <w:rsid w:val="008A17E4"/>
    <w:rsid w:val="008A27C8"/>
    <w:rsid w:val="008A29F1"/>
    <w:rsid w:val="008A2B1B"/>
    <w:rsid w:val="008A2C6D"/>
    <w:rsid w:val="008A30A7"/>
    <w:rsid w:val="008A333C"/>
    <w:rsid w:val="008A593B"/>
    <w:rsid w:val="008A68B4"/>
    <w:rsid w:val="008A69D6"/>
    <w:rsid w:val="008A6E1F"/>
    <w:rsid w:val="008A734F"/>
    <w:rsid w:val="008A7567"/>
    <w:rsid w:val="008A7B5E"/>
    <w:rsid w:val="008A7E87"/>
    <w:rsid w:val="008B02E1"/>
    <w:rsid w:val="008B19A1"/>
    <w:rsid w:val="008B19CF"/>
    <w:rsid w:val="008B1A55"/>
    <w:rsid w:val="008B206C"/>
    <w:rsid w:val="008B37A6"/>
    <w:rsid w:val="008B41E1"/>
    <w:rsid w:val="008B509C"/>
    <w:rsid w:val="008B51C4"/>
    <w:rsid w:val="008B5B18"/>
    <w:rsid w:val="008B62FC"/>
    <w:rsid w:val="008B6595"/>
    <w:rsid w:val="008B68FA"/>
    <w:rsid w:val="008B7A21"/>
    <w:rsid w:val="008C10AD"/>
    <w:rsid w:val="008C18EF"/>
    <w:rsid w:val="008C1E29"/>
    <w:rsid w:val="008C318B"/>
    <w:rsid w:val="008C3B38"/>
    <w:rsid w:val="008C5E4B"/>
    <w:rsid w:val="008C6FDA"/>
    <w:rsid w:val="008D05FC"/>
    <w:rsid w:val="008D0D3B"/>
    <w:rsid w:val="008D0EE9"/>
    <w:rsid w:val="008D0F5D"/>
    <w:rsid w:val="008D1ACE"/>
    <w:rsid w:val="008D1E82"/>
    <w:rsid w:val="008D26CF"/>
    <w:rsid w:val="008D478B"/>
    <w:rsid w:val="008D4885"/>
    <w:rsid w:val="008D5914"/>
    <w:rsid w:val="008D61BB"/>
    <w:rsid w:val="008D7616"/>
    <w:rsid w:val="008E0489"/>
    <w:rsid w:val="008E0C6D"/>
    <w:rsid w:val="008E1B05"/>
    <w:rsid w:val="008E1CAB"/>
    <w:rsid w:val="008E3509"/>
    <w:rsid w:val="008E350D"/>
    <w:rsid w:val="008E3577"/>
    <w:rsid w:val="008E365B"/>
    <w:rsid w:val="008E4CF2"/>
    <w:rsid w:val="008E54F9"/>
    <w:rsid w:val="008E56DB"/>
    <w:rsid w:val="008E6142"/>
    <w:rsid w:val="008E659C"/>
    <w:rsid w:val="008E67F4"/>
    <w:rsid w:val="008E6E2C"/>
    <w:rsid w:val="008E7A8B"/>
    <w:rsid w:val="008E7FCA"/>
    <w:rsid w:val="008F04ED"/>
    <w:rsid w:val="008F0D00"/>
    <w:rsid w:val="008F1295"/>
    <w:rsid w:val="008F1875"/>
    <w:rsid w:val="008F1EBA"/>
    <w:rsid w:val="008F2224"/>
    <w:rsid w:val="008F35C2"/>
    <w:rsid w:val="008F40E0"/>
    <w:rsid w:val="008F4222"/>
    <w:rsid w:val="008F439B"/>
    <w:rsid w:val="008F4670"/>
    <w:rsid w:val="008F4E0A"/>
    <w:rsid w:val="008F5157"/>
    <w:rsid w:val="008F649C"/>
    <w:rsid w:val="008F6520"/>
    <w:rsid w:val="008F6D31"/>
    <w:rsid w:val="008F781C"/>
    <w:rsid w:val="00900507"/>
    <w:rsid w:val="0090345A"/>
    <w:rsid w:val="00903595"/>
    <w:rsid w:val="00903F17"/>
    <w:rsid w:val="009044F9"/>
    <w:rsid w:val="00904A58"/>
    <w:rsid w:val="00905C0B"/>
    <w:rsid w:val="00905CF3"/>
    <w:rsid w:val="00906024"/>
    <w:rsid w:val="00906068"/>
    <w:rsid w:val="0090714C"/>
    <w:rsid w:val="00907886"/>
    <w:rsid w:val="00907A62"/>
    <w:rsid w:val="00907EB2"/>
    <w:rsid w:val="00910542"/>
    <w:rsid w:val="00911D57"/>
    <w:rsid w:val="00912363"/>
    <w:rsid w:val="00912EC2"/>
    <w:rsid w:val="009135F4"/>
    <w:rsid w:val="00913D62"/>
    <w:rsid w:val="009144B5"/>
    <w:rsid w:val="0091513B"/>
    <w:rsid w:val="009155E9"/>
    <w:rsid w:val="0091591A"/>
    <w:rsid w:val="00915EE9"/>
    <w:rsid w:val="00915EF8"/>
    <w:rsid w:val="0092052C"/>
    <w:rsid w:val="00920DBF"/>
    <w:rsid w:val="00920F3B"/>
    <w:rsid w:val="009214C6"/>
    <w:rsid w:val="009215DB"/>
    <w:rsid w:val="009218BD"/>
    <w:rsid w:val="00923142"/>
    <w:rsid w:val="00923307"/>
    <w:rsid w:val="009233E4"/>
    <w:rsid w:val="0092386D"/>
    <w:rsid w:val="009238FA"/>
    <w:rsid w:val="00924989"/>
    <w:rsid w:val="009249BB"/>
    <w:rsid w:val="00924A81"/>
    <w:rsid w:val="00924D42"/>
    <w:rsid w:val="009265D2"/>
    <w:rsid w:val="009266EF"/>
    <w:rsid w:val="009267D5"/>
    <w:rsid w:val="00927429"/>
    <w:rsid w:val="00927A53"/>
    <w:rsid w:val="009306E4"/>
    <w:rsid w:val="00930D76"/>
    <w:rsid w:val="00931989"/>
    <w:rsid w:val="00932755"/>
    <w:rsid w:val="0093397C"/>
    <w:rsid w:val="00933CE2"/>
    <w:rsid w:val="0093449E"/>
    <w:rsid w:val="0093468D"/>
    <w:rsid w:val="009349E1"/>
    <w:rsid w:val="00935A79"/>
    <w:rsid w:val="00936199"/>
    <w:rsid w:val="009362BF"/>
    <w:rsid w:val="0093660C"/>
    <w:rsid w:val="009368F6"/>
    <w:rsid w:val="009378CE"/>
    <w:rsid w:val="0094182D"/>
    <w:rsid w:val="00941DE2"/>
    <w:rsid w:val="00942265"/>
    <w:rsid w:val="009446E4"/>
    <w:rsid w:val="00944BC5"/>
    <w:rsid w:val="009452EE"/>
    <w:rsid w:val="0094549A"/>
    <w:rsid w:val="009468EA"/>
    <w:rsid w:val="00946EC9"/>
    <w:rsid w:val="00947226"/>
    <w:rsid w:val="00947370"/>
    <w:rsid w:val="0095172E"/>
    <w:rsid w:val="00951D76"/>
    <w:rsid w:val="00953133"/>
    <w:rsid w:val="00954D4E"/>
    <w:rsid w:val="00955F5E"/>
    <w:rsid w:val="009565B1"/>
    <w:rsid w:val="0095661E"/>
    <w:rsid w:val="00957545"/>
    <w:rsid w:val="00957E77"/>
    <w:rsid w:val="00960608"/>
    <w:rsid w:val="00960716"/>
    <w:rsid w:val="00962446"/>
    <w:rsid w:val="00962673"/>
    <w:rsid w:val="00962EE2"/>
    <w:rsid w:val="009633DE"/>
    <w:rsid w:val="00964687"/>
    <w:rsid w:val="0096493A"/>
    <w:rsid w:val="00964F30"/>
    <w:rsid w:val="00964F61"/>
    <w:rsid w:val="00964FFE"/>
    <w:rsid w:val="00965046"/>
    <w:rsid w:val="009652B6"/>
    <w:rsid w:val="00965E60"/>
    <w:rsid w:val="0096647D"/>
    <w:rsid w:val="00966B6A"/>
    <w:rsid w:val="00967AF3"/>
    <w:rsid w:val="00967C10"/>
    <w:rsid w:val="00970398"/>
    <w:rsid w:val="00970BCB"/>
    <w:rsid w:val="0097171F"/>
    <w:rsid w:val="00971DC0"/>
    <w:rsid w:val="00972A48"/>
    <w:rsid w:val="00973425"/>
    <w:rsid w:val="00973764"/>
    <w:rsid w:val="00973A9D"/>
    <w:rsid w:val="00974089"/>
    <w:rsid w:val="00974120"/>
    <w:rsid w:val="00974662"/>
    <w:rsid w:val="00974F39"/>
    <w:rsid w:val="0097517A"/>
    <w:rsid w:val="00975355"/>
    <w:rsid w:val="009756FA"/>
    <w:rsid w:val="00975B7E"/>
    <w:rsid w:val="0097621D"/>
    <w:rsid w:val="0097633F"/>
    <w:rsid w:val="009765C0"/>
    <w:rsid w:val="0097739F"/>
    <w:rsid w:val="00977A54"/>
    <w:rsid w:val="00981EF1"/>
    <w:rsid w:val="009824FB"/>
    <w:rsid w:val="0098255C"/>
    <w:rsid w:val="009825A4"/>
    <w:rsid w:val="0098277A"/>
    <w:rsid w:val="009858E5"/>
    <w:rsid w:val="00985FBB"/>
    <w:rsid w:val="00986908"/>
    <w:rsid w:val="00986C4F"/>
    <w:rsid w:val="00987520"/>
    <w:rsid w:val="00992F21"/>
    <w:rsid w:val="00993099"/>
    <w:rsid w:val="009933B3"/>
    <w:rsid w:val="00993A53"/>
    <w:rsid w:val="00993E01"/>
    <w:rsid w:val="00994A92"/>
    <w:rsid w:val="00995D2F"/>
    <w:rsid w:val="00995DD8"/>
    <w:rsid w:val="0099649D"/>
    <w:rsid w:val="00996537"/>
    <w:rsid w:val="00997878"/>
    <w:rsid w:val="009A1F89"/>
    <w:rsid w:val="009A23E3"/>
    <w:rsid w:val="009A2E44"/>
    <w:rsid w:val="009A3334"/>
    <w:rsid w:val="009A42A8"/>
    <w:rsid w:val="009A4DE3"/>
    <w:rsid w:val="009A5005"/>
    <w:rsid w:val="009A5E7E"/>
    <w:rsid w:val="009A67AB"/>
    <w:rsid w:val="009A6858"/>
    <w:rsid w:val="009A6EC7"/>
    <w:rsid w:val="009A73F0"/>
    <w:rsid w:val="009A752D"/>
    <w:rsid w:val="009B27A9"/>
    <w:rsid w:val="009B285A"/>
    <w:rsid w:val="009B29DC"/>
    <w:rsid w:val="009B2B64"/>
    <w:rsid w:val="009B47DD"/>
    <w:rsid w:val="009B53A1"/>
    <w:rsid w:val="009B54E9"/>
    <w:rsid w:val="009B5907"/>
    <w:rsid w:val="009B5ED5"/>
    <w:rsid w:val="009B5F4B"/>
    <w:rsid w:val="009B613E"/>
    <w:rsid w:val="009B681F"/>
    <w:rsid w:val="009B6DC2"/>
    <w:rsid w:val="009B6E18"/>
    <w:rsid w:val="009B6FA5"/>
    <w:rsid w:val="009C043E"/>
    <w:rsid w:val="009C089B"/>
    <w:rsid w:val="009C216F"/>
    <w:rsid w:val="009C2719"/>
    <w:rsid w:val="009C3B65"/>
    <w:rsid w:val="009C5161"/>
    <w:rsid w:val="009C6C1E"/>
    <w:rsid w:val="009C6E28"/>
    <w:rsid w:val="009C73AF"/>
    <w:rsid w:val="009D00B6"/>
    <w:rsid w:val="009D09CE"/>
    <w:rsid w:val="009D0ADA"/>
    <w:rsid w:val="009D1956"/>
    <w:rsid w:val="009D1DDC"/>
    <w:rsid w:val="009D250C"/>
    <w:rsid w:val="009D272C"/>
    <w:rsid w:val="009D30CF"/>
    <w:rsid w:val="009D314F"/>
    <w:rsid w:val="009D3839"/>
    <w:rsid w:val="009D46A9"/>
    <w:rsid w:val="009D4E1E"/>
    <w:rsid w:val="009D5062"/>
    <w:rsid w:val="009D5AEF"/>
    <w:rsid w:val="009D6414"/>
    <w:rsid w:val="009D6465"/>
    <w:rsid w:val="009D7769"/>
    <w:rsid w:val="009E0275"/>
    <w:rsid w:val="009E0885"/>
    <w:rsid w:val="009E09D7"/>
    <w:rsid w:val="009E0D41"/>
    <w:rsid w:val="009E17F4"/>
    <w:rsid w:val="009E187C"/>
    <w:rsid w:val="009E26BC"/>
    <w:rsid w:val="009E2FF9"/>
    <w:rsid w:val="009E3274"/>
    <w:rsid w:val="009E5D97"/>
    <w:rsid w:val="009E666E"/>
    <w:rsid w:val="009E667A"/>
    <w:rsid w:val="009E6C5A"/>
    <w:rsid w:val="009E72C1"/>
    <w:rsid w:val="009E72D7"/>
    <w:rsid w:val="009E777F"/>
    <w:rsid w:val="009F0824"/>
    <w:rsid w:val="009F0E63"/>
    <w:rsid w:val="009F1DB6"/>
    <w:rsid w:val="009F24E0"/>
    <w:rsid w:val="009F26C1"/>
    <w:rsid w:val="009F2AFD"/>
    <w:rsid w:val="009F3A04"/>
    <w:rsid w:val="009F3C9D"/>
    <w:rsid w:val="009F4CBE"/>
    <w:rsid w:val="009F4CD8"/>
    <w:rsid w:val="009F55DE"/>
    <w:rsid w:val="009F5A78"/>
    <w:rsid w:val="009F620D"/>
    <w:rsid w:val="009F635A"/>
    <w:rsid w:val="009F6BD0"/>
    <w:rsid w:val="009F6FEF"/>
    <w:rsid w:val="009F7581"/>
    <w:rsid w:val="00A0049A"/>
    <w:rsid w:val="00A0068A"/>
    <w:rsid w:val="00A00CC8"/>
    <w:rsid w:val="00A00F07"/>
    <w:rsid w:val="00A01C3A"/>
    <w:rsid w:val="00A01FEB"/>
    <w:rsid w:val="00A02C7B"/>
    <w:rsid w:val="00A030CD"/>
    <w:rsid w:val="00A033C3"/>
    <w:rsid w:val="00A03457"/>
    <w:rsid w:val="00A034B5"/>
    <w:rsid w:val="00A038E9"/>
    <w:rsid w:val="00A04AB0"/>
    <w:rsid w:val="00A053BB"/>
    <w:rsid w:val="00A05584"/>
    <w:rsid w:val="00A05DDD"/>
    <w:rsid w:val="00A0616B"/>
    <w:rsid w:val="00A0673B"/>
    <w:rsid w:val="00A10686"/>
    <w:rsid w:val="00A10A04"/>
    <w:rsid w:val="00A11D18"/>
    <w:rsid w:val="00A124A0"/>
    <w:rsid w:val="00A125FB"/>
    <w:rsid w:val="00A127D7"/>
    <w:rsid w:val="00A1346C"/>
    <w:rsid w:val="00A13699"/>
    <w:rsid w:val="00A152C3"/>
    <w:rsid w:val="00A15539"/>
    <w:rsid w:val="00A1599E"/>
    <w:rsid w:val="00A1657F"/>
    <w:rsid w:val="00A203E1"/>
    <w:rsid w:val="00A2191E"/>
    <w:rsid w:val="00A21C88"/>
    <w:rsid w:val="00A21FBE"/>
    <w:rsid w:val="00A226B1"/>
    <w:rsid w:val="00A22D51"/>
    <w:rsid w:val="00A232EC"/>
    <w:rsid w:val="00A23813"/>
    <w:rsid w:val="00A23F38"/>
    <w:rsid w:val="00A24351"/>
    <w:rsid w:val="00A244D3"/>
    <w:rsid w:val="00A256F2"/>
    <w:rsid w:val="00A263E1"/>
    <w:rsid w:val="00A26994"/>
    <w:rsid w:val="00A27396"/>
    <w:rsid w:val="00A2792F"/>
    <w:rsid w:val="00A27B9B"/>
    <w:rsid w:val="00A27F91"/>
    <w:rsid w:val="00A27FE0"/>
    <w:rsid w:val="00A305A3"/>
    <w:rsid w:val="00A3132D"/>
    <w:rsid w:val="00A317D3"/>
    <w:rsid w:val="00A324A0"/>
    <w:rsid w:val="00A32877"/>
    <w:rsid w:val="00A349F1"/>
    <w:rsid w:val="00A35280"/>
    <w:rsid w:val="00A35301"/>
    <w:rsid w:val="00A379FE"/>
    <w:rsid w:val="00A37CD7"/>
    <w:rsid w:val="00A407E6"/>
    <w:rsid w:val="00A409F1"/>
    <w:rsid w:val="00A42288"/>
    <w:rsid w:val="00A42F43"/>
    <w:rsid w:val="00A4362C"/>
    <w:rsid w:val="00A43715"/>
    <w:rsid w:val="00A44314"/>
    <w:rsid w:val="00A4471D"/>
    <w:rsid w:val="00A45071"/>
    <w:rsid w:val="00A4574C"/>
    <w:rsid w:val="00A4597F"/>
    <w:rsid w:val="00A46570"/>
    <w:rsid w:val="00A4659A"/>
    <w:rsid w:val="00A46AD2"/>
    <w:rsid w:val="00A47300"/>
    <w:rsid w:val="00A50445"/>
    <w:rsid w:val="00A513FD"/>
    <w:rsid w:val="00A5182B"/>
    <w:rsid w:val="00A527E0"/>
    <w:rsid w:val="00A52B32"/>
    <w:rsid w:val="00A52B68"/>
    <w:rsid w:val="00A54643"/>
    <w:rsid w:val="00A54780"/>
    <w:rsid w:val="00A54AEF"/>
    <w:rsid w:val="00A54FDD"/>
    <w:rsid w:val="00A56EA0"/>
    <w:rsid w:val="00A570DD"/>
    <w:rsid w:val="00A57A58"/>
    <w:rsid w:val="00A6000D"/>
    <w:rsid w:val="00A60022"/>
    <w:rsid w:val="00A6023A"/>
    <w:rsid w:val="00A60CDE"/>
    <w:rsid w:val="00A61D58"/>
    <w:rsid w:val="00A63023"/>
    <w:rsid w:val="00A63C5A"/>
    <w:rsid w:val="00A645CA"/>
    <w:rsid w:val="00A64C6E"/>
    <w:rsid w:val="00A64DB0"/>
    <w:rsid w:val="00A6564D"/>
    <w:rsid w:val="00A65687"/>
    <w:rsid w:val="00A656AA"/>
    <w:rsid w:val="00A65A15"/>
    <w:rsid w:val="00A67039"/>
    <w:rsid w:val="00A6721D"/>
    <w:rsid w:val="00A67395"/>
    <w:rsid w:val="00A679B3"/>
    <w:rsid w:val="00A70058"/>
    <w:rsid w:val="00A70E34"/>
    <w:rsid w:val="00A71211"/>
    <w:rsid w:val="00A71431"/>
    <w:rsid w:val="00A7145B"/>
    <w:rsid w:val="00A71A82"/>
    <w:rsid w:val="00A71C22"/>
    <w:rsid w:val="00A7227C"/>
    <w:rsid w:val="00A7282F"/>
    <w:rsid w:val="00A728B7"/>
    <w:rsid w:val="00A72D77"/>
    <w:rsid w:val="00A74AFC"/>
    <w:rsid w:val="00A76097"/>
    <w:rsid w:val="00A760B3"/>
    <w:rsid w:val="00A760EC"/>
    <w:rsid w:val="00A77EF7"/>
    <w:rsid w:val="00A80A70"/>
    <w:rsid w:val="00A81667"/>
    <w:rsid w:val="00A82088"/>
    <w:rsid w:val="00A84119"/>
    <w:rsid w:val="00A84557"/>
    <w:rsid w:val="00A85D6D"/>
    <w:rsid w:val="00A86186"/>
    <w:rsid w:val="00A86598"/>
    <w:rsid w:val="00A87539"/>
    <w:rsid w:val="00A878D9"/>
    <w:rsid w:val="00A87A12"/>
    <w:rsid w:val="00A9034B"/>
    <w:rsid w:val="00A90DB8"/>
    <w:rsid w:val="00A91829"/>
    <w:rsid w:val="00A93BE6"/>
    <w:rsid w:val="00A93CA5"/>
    <w:rsid w:val="00A93F2D"/>
    <w:rsid w:val="00A943FA"/>
    <w:rsid w:val="00A95119"/>
    <w:rsid w:val="00A95D1F"/>
    <w:rsid w:val="00A95DDD"/>
    <w:rsid w:val="00A96A81"/>
    <w:rsid w:val="00A97A9E"/>
    <w:rsid w:val="00A97F88"/>
    <w:rsid w:val="00AA17B5"/>
    <w:rsid w:val="00AA18F4"/>
    <w:rsid w:val="00AA1945"/>
    <w:rsid w:val="00AA1B4C"/>
    <w:rsid w:val="00AA2818"/>
    <w:rsid w:val="00AA53A4"/>
    <w:rsid w:val="00AA637B"/>
    <w:rsid w:val="00AA650D"/>
    <w:rsid w:val="00AA6A1D"/>
    <w:rsid w:val="00AA6C40"/>
    <w:rsid w:val="00AA6E97"/>
    <w:rsid w:val="00AA7FF5"/>
    <w:rsid w:val="00AB178E"/>
    <w:rsid w:val="00AB1C27"/>
    <w:rsid w:val="00AB26A5"/>
    <w:rsid w:val="00AB27D5"/>
    <w:rsid w:val="00AB2A32"/>
    <w:rsid w:val="00AB2EF6"/>
    <w:rsid w:val="00AB3FC3"/>
    <w:rsid w:val="00AB43A0"/>
    <w:rsid w:val="00AB4916"/>
    <w:rsid w:val="00AB5C42"/>
    <w:rsid w:val="00AB67B1"/>
    <w:rsid w:val="00AB7531"/>
    <w:rsid w:val="00AB7667"/>
    <w:rsid w:val="00AB7962"/>
    <w:rsid w:val="00AC0C0A"/>
    <w:rsid w:val="00AC110E"/>
    <w:rsid w:val="00AC15FC"/>
    <w:rsid w:val="00AC1CE9"/>
    <w:rsid w:val="00AC1EF6"/>
    <w:rsid w:val="00AC309E"/>
    <w:rsid w:val="00AC347A"/>
    <w:rsid w:val="00AC3F08"/>
    <w:rsid w:val="00AC3FD4"/>
    <w:rsid w:val="00AC5537"/>
    <w:rsid w:val="00AC5825"/>
    <w:rsid w:val="00AC5ED9"/>
    <w:rsid w:val="00AC65E0"/>
    <w:rsid w:val="00AC6F91"/>
    <w:rsid w:val="00AC790D"/>
    <w:rsid w:val="00AC7A40"/>
    <w:rsid w:val="00AD0341"/>
    <w:rsid w:val="00AD049E"/>
    <w:rsid w:val="00AD13AA"/>
    <w:rsid w:val="00AD13FE"/>
    <w:rsid w:val="00AD1A3A"/>
    <w:rsid w:val="00AD1C72"/>
    <w:rsid w:val="00AD2684"/>
    <w:rsid w:val="00AD2891"/>
    <w:rsid w:val="00AD289B"/>
    <w:rsid w:val="00AD2D44"/>
    <w:rsid w:val="00AD30E1"/>
    <w:rsid w:val="00AD3706"/>
    <w:rsid w:val="00AD39CB"/>
    <w:rsid w:val="00AD5357"/>
    <w:rsid w:val="00AD5B49"/>
    <w:rsid w:val="00AD6D83"/>
    <w:rsid w:val="00AD7178"/>
    <w:rsid w:val="00AD7980"/>
    <w:rsid w:val="00AE0910"/>
    <w:rsid w:val="00AE09BF"/>
    <w:rsid w:val="00AE1084"/>
    <w:rsid w:val="00AE17ED"/>
    <w:rsid w:val="00AE378D"/>
    <w:rsid w:val="00AE3DAB"/>
    <w:rsid w:val="00AE43ED"/>
    <w:rsid w:val="00AE4748"/>
    <w:rsid w:val="00AE4AEC"/>
    <w:rsid w:val="00AE54EA"/>
    <w:rsid w:val="00AE5BD7"/>
    <w:rsid w:val="00AE6783"/>
    <w:rsid w:val="00AE6B9A"/>
    <w:rsid w:val="00AE73D3"/>
    <w:rsid w:val="00AF016F"/>
    <w:rsid w:val="00AF16CF"/>
    <w:rsid w:val="00AF1B74"/>
    <w:rsid w:val="00AF2BE5"/>
    <w:rsid w:val="00AF312C"/>
    <w:rsid w:val="00AF33D2"/>
    <w:rsid w:val="00AF353B"/>
    <w:rsid w:val="00AF4297"/>
    <w:rsid w:val="00AF4537"/>
    <w:rsid w:val="00AF51A4"/>
    <w:rsid w:val="00AF6145"/>
    <w:rsid w:val="00AF62A9"/>
    <w:rsid w:val="00AF6401"/>
    <w:rsid w:val="00AF6D39"/>
    <w:rsid w:val="00AF6E80"/>
    <w:rsid w:val="00AF799A"/>
    <w:rsid w:val="00B001F6"/>
    <w:rsid w:val="00B004DC"/>
    <w:rsid w:val="00B013CE"/>
    <w:rsid w:val="00B036DD"/>
    <w:rsid w:val="00B03BEB"/>
    <w:rsid w:val="00B04337"/>
    <w:rsid w:val="00B048FD"/>
    <w:rsid w:val="00B04ECD"/>
    <w:rsid w:val="00B05BBE"/>
    <w:rsid w:val="00B0603E"/>
    <w:rsid w:val="00B06571"/>
    <w:rsid w:val="00B07853"/>
    <w:rsid w:val="00B07B31"/>
    <w:rsid w:val="00B07E2E"/>
    <w:rsid w:val="00B10279"/>
    <w:rsid w:val="00B10BCF"/>
    <w:rsid w:val="00B10D8F"/>
    <w:rsid w:val="00B1173C"/>
    <w:rsid w:val="00B12A3E"/>
    <w:rsid w:val="00B12B90"/>
    <w:rsid w:val="00B12FEC"/>
    <w:rsid w:val="00B13D80"/>
    <w:rsid w:val="00B140A0"/>
    <w:rsid w:val="00B147C4"/>
    <w:rsid w:val="00B16B2D"/>
    <w:rsid w:val="00B16FC7"/>
    <w:rsid w:val="00B204C7"/>
    <w:rsid w:val="00B21316"/>
    <w:rsid w:val="00B222A2"/>
    <w:rsid w:val="00B2234F"/>
    <w:rsid w:val="00B2263A"/>
    <w:rsid w:val="00B229D2"/>
    <w:rsid w:val="00B22E28"/>
    <w:rsid w:val="00B22FD1"/>
    <w:rsid w:val="00B235A7"/>
    <w:rsid w:val="00B2378F"/>
    <w:rsid w:val="00B23B1B"/>
    <w:rsid w:val="00B25955"/>
    <w:rsid w:val="00B26309"/>
    <w:rsid w:val="00B26643"/>
    <w:rsid w:val="00B271D3"/>
    <w:rsid w:val="00B2760C"/>
    <w:rsid w:val="00B30557"/>
    <w:rsid w:val="00B31081"/>
    <w:rsid w:val="00B3119A"/>
    <w:rsid w:val="00B311ED"/>
    <w:rsid w:val="00B316C1"/>
    <w:rsid w:val="00B32394"/>
    <w:rsid w:val="00B3300C"/>
    <w:rsid w:val="00B33D69"/>
    <w:rsid w:val="00B34449"/>
    <w:rsid w:val="00B3445B"/>
    <w:rsid w:val="00B35294"/>
    <w:rsid w:val="00B35DA2"/>
    <w:rsid w:val="00B3606A"/>
    <w:rsid w:val="00B36F98"/>
    <w:rsid w:val="00B3709D"/>
    <w:rsid w:val="00B40098"/>
    <w:rsid w:val="00B41C0A"/>
    <w:rsid w:val="00B42E64"/>
    <w:rsid w:val="00B4315B"/>
    <w:rsid w:val="00B44049"/>
    <w:rsid w:val="00B453D5"/>
    <w:rsid w:val="00B45BA4"/>
    <w:rsid w:val="00B467B0"/>
    <w:rsid w:val="00B478A7"/>
    <w:rsid w:val="00B47A4F"/>
    <w:rsid w:val="00B47B9C"/>
    <w:rsid w:val="00B47BAF"/>
    <w:rsid w:val="00B5104A"/>
    <w:rsid w:val="00B514CD"/>
    <w:rsid w:val="00B51506"/>
    <w:rsid w:val="00B5344F"/>
    <w:rsid w:val="00B54705"/>
    <w:rsid w:val="00B54AA5"/>
    <w:rsid w:val="00B54F3D"/>
    <w:rsid w:val="00B5640B"/>
    <w:rsid w:val="00B56F59"/>
    <w:rsid w:val="00B573AE"/>
    <w:rsid w:val="00B574FC"/>
    <w:rsid w:val="00B57FF4"/>
    <w:rsid w:val="00B6147B"/>
    <w:rsid w:val="00B614A3"/>
    <w:rsid w:val="00B62452"/>
    <w:rsid w:val="00B62D83"/>
    <w:rsid w:val="00B63F49"/>
    <w:rsid w:val="00B64462"/>
    <w:rsid w:val="00B64593"/>
    <w:rsid w:val="00B64733"/>
    <w:rsid w:val="00B6583D"/>
    <w:rsid w:val="00B66E30"/>
    <w:rsid w:val="00B67284"/>
    <w:rsid w:val="00B709F6"/>
    <w:rsid w:val="00B71988"/>
    <w:rsid w:val="00B7207A"/>
    <w:rsid w:val="00B721E1"/>
    <w:rsid w:val="00B725A4"/>
    <w:rsid w:val="00B733CD"/>
    <w:rsid w:val="00B73675"/>
    <w:rsid w:val="00B74544"/>
    <w:rsid w:val="00B767AB"/>
    <w:rsid w:val="00B76F3F"/>
    <w:rsid w:val="00B80DC9"/>
    <w:rsid w:val="00B82900"/>
    <w:rsid w:val="00B82A27"/>
    <w:rsid w:val="00B83ADA"/>
    <w:rsid w:val="00B83D89"/>
    <w:rsid w:val="00B83F10"/>
    <w:rsid w:val="00B83F45"/>
    <w:rsid w:val="00B848E8"/>
    <w:rsid w:val="00B84B37"/>
    <w:rsid w:val="00B84C0C"/>
    <w:rsid w:val="00B84E30"/>
    <w:rsid w:val="00B84F35"/>
    <w:rsid w:val="00B85637"/>
    <w:rsid w:val="00B858B6"/>
    <w:rsid w:val="00B85A53"/>
    <w:rsid w:val="00B85FA9"/>
    <w:rsid w:val="00B86702"/>
    <w:rsid w:val="00B8770B"/>
    <w:rsid w:val="00B90064"/>
    <w:rsid w:val="00B9054F"/>
    <w:rsid w:val="00B9077C"/>
    <w:rsid w:val="00B91F65"/>
    <w:rsid w:val="00B9216B"/>
    <w:rsid w:val="00B925A9"/>
    <w:rsid w:val="00B92ED0"/>
    <w:rsid w:val="00B9308E"/>
    <w:rsid w:val="00B930CE"/>
    <w:rsid w:val="00B93C76"/>
    <w:rsid w:val="00B945F1"/>
    <w:rsid w:val="00B94D11"/>
    <w:rsid w:val="00B94EB9"/>
    <w:rsid w:val="00B951DC"/>
    <w:rsid w:val="00B963A2"/>
    <w:rsid w:val="00B965FF"/>
    <w:rsid w:val="00B96DDE"/>
    <w:rsid w:val="00B97F9F"/>
    <w:rsid w:val="00BA078F"/>
    <w:rsid w:val="00BA0DBB"/>
    <w:rsid w:val="00BA0E1A"/>
    <w:rsid w:val="00BA200F"/>
    <w:rsid w:val="00BA2556"/>
    <w:rsid w:val="00BA28B7"/>
    <w:rsid w:val="00BA4061"/>
    <w:rsid w:val="00BA4FC3"/>
    <w:rsid w:val="00BA5270"/>
    <w:rsid w:val="00BA553E"/>
    <w:rsid w:val="00BA64EB"/>
    <w:rsid w:val="00BA6CA6"/>
    <w:rsid w:val="00BA704F"/>
    <w:rsid w:val="00BA70B2"/>
    <w:rsid w:val="00BA777B"/>
    <w:rsid w:val="00BA7A95"/>
    <w:rsid w:val="00BB1D8D"/>
    <w:rsid w:val="00BB2224"/>
    <w:rsid w:val="00BB2BBF"/>
    <w:rsid w:val="00BB30B2"/>
    <w:rsid w:val="00BB50A7"/>
    <w:rsid w:val="00BB5333"/>
    <w:rsid w:val="00BB5BB3"/>
    <w:rsid w:val="00BB5D24"/>
    <w:rsid w:val="00BB6283"/>
    <w:rsid w:val="00BB64EB"/>
    <w:rsid w:val="00BB700A"/>
    <w:rsid w:val="00BB7356"/>
    <w:rsid w:val="00BC05A7"/>
    <w:rsid w:val="00BC0E42"/>
    <w:rsid w:val="00BC128D"/>
    <w:rsid w:val="00BC14E0"/>
    <w:rsid w:val="00BC2220"/>
    <w:rsid w:val="00BC226F"/>
    <w:rsid w:val="00BC236B"/>
    <w:rsid w:val="00BC2C24"/>
    <w:rsid w:val="00BC2F9D"/>
    <w:rsid w:val="00BC31CC"/>
    <w:rsid w:val="00BC3986"/>
    <w:rsid w:val="00BC3DF7"/>
    <w:rsid w:val="00BC41ED"/>
    <w:rsid w:val="00BC45CB"/>
    <w:rsid w:val="00BC48A6"/>
    <w:rsid w:val="00BC4B0F"/>
    <w:rsid w:val="00BC5484"/>
    <w:rsid w:val="00BC6152"/>
    <w:rsid w:val="00BC62AF"/>
    <w:rsid w:val="00BC6752"/>
    <w:rsid w:val="00BC67CB"/>
    <w:rsid w:val="00BC740F"/>
    <w:rsid w:val="00BC77BE"/>
    <w:rsid w:val="00BD0103"/>
    <w:rsid w:val="00BD08D0"/>
    <w:rsid w:val="00BD15E2"/>
    <w:rsid w:val="00BD1677"/>
    <w:rsid w:val="00BD1687"/>
    <w:rsid w:val="00BD2D47"/>
    <w:rsid w:val="00BD4A4A"/>
    <w:rsid w:val="00BD53D7"/>
    <w:rsid w:val="00BD5547"/>
    <w:rsid w:val="00BD57B9"/>
    <w:rsid w:val="00BD5B1F"/>
    <w:rsid w:val="00BD742E"/>
    <w:rsid w:val="00BD782C"/>
    <w:rsid w:val="00BD7F1A"/>
    <w:rsid w:val="00BE023E"/>
    <w:rsid w:val="00BE04FF"/>
    <w:rsid w:val="00BE0A5A"/>
    <w:rsid w:val="00BE1110"/>
    <w:rsid w:val="00BE1C3A"/>
    <w:rsid w:val="00BE1EF3"/>
    <w:rsid w:val="00BE2354"/>
    <w:rsid w:val="00BE3AC1"/>
    <w:rsid w:val="00BE53DA"/>
    <w:rsid w:val="00BE6EC5"/>
    <w:rsid w:val="00BE7DD4"/>
    <w:rsid w:val="00BF0781"/>
    <w:rsid w:val="00BF0B25"/>
    <w:rsid w:val="00BF0F72"/>
    <w:rsid w:val="00BF1BF0"/>
    <w:rsid w:val="00BF2201"/>
    <w:rsid w:val="00BF3639"/>
    <w:rsid w:val="00BF3D37"/>
    <w:rsid w:val="00BF4CA9"/>
    <w:rsid w:val="00BF54F9"/>
    <w:rsid w:val="00BF5C5F"/>
    <w:rsid w:val="00BF5E55"/>
    <w:rsid w:val="00BF6391"/>
    <w:rsid w:val="00BF7F6F"/>
    <w:rsid w:val="00C000C8"/>
    <w:rsid w:val="00C00144"/>
    <w:rsid w:val="00C005F7"/>
    <w:rsid w:val="00C013AA"/>
    <w:rsid w:val="00C01BFD"/>
    <w:rsid w:val="00C02328"/>
    <w:rsid w:val="00C03200"/>
    <w:rsid w:val="00C0349C"/>
    <w:rsid w:val="00C0570C"/>
    <w:rsid w:val="00C058D5"/>
    <w:rsid w:val="00C05AB5"/>
    <w:rsid w:val="00C05F5B"/>
    <w:rsid w:val="00C06028"/>
    <w:rsid w:val="00C065D1"/>
    <w:rsid w:val="00C07B19"/>
    <w:rsid w:val="00C07D62"/>
    <w:rsid w:val="00C10010"/>
    <w:rsid w:val="00C107FC"/>
    <w:rsid w:val="00C108BD"/>
    <w:rsid w:val="00C10CDF"/>
    <w:rsid w:val="00C12E0A"/>
    <w:rsid w:val="00C135C5"/>
    <w:rsid w:val="00C138B4"/>
    <w:rsid w:val="00C142B9"/>
    <w:rsid w:val="00C15AD9"/>
    <w:rsid w:val="00C173AB"/>
    <w:rsid w:val="00C178F7"/>
    <w:rsid w:val="00C2064F"/>
    <w:rsid w:val="00C21F00"/>
    <w:rsid w:val="00C227BC"/>
    <w:rsid w:val="00C230D2"/>
    <w:rsid w:val="00C234D8"/>
    <w:rsid w:val="00C23944"/>
    <w:rsid w:val="00C23FC9"/>
    <w:rsid w:val="00C2405D"/>
    <w:rsid w:val="00C24B54"/>
    <w:rsid w:val="00C25F2B"/>
    <w:rsid w:val="00C26C62"/>
    <w:rsid w:val="00C3007D"/>
    <w:rsid w:val="00C3084A"/>
    <w:rsid w:val="00C30852"/>
    <w:rsid w:val="00C31764"/>
    <w:rsid w:val="00C32058"/>
    <w:rsid w:val="00C327E4"/>
    <w:rsid w:val="00C32861"/>
    <w:rsid w:val="00C33003"/>
    <w:rsid w:val="00C3380B"/>
    <w:rsid w:val="00C33CF2"/>
    <w:rsid w:val="00C344AC"/>
    <w:rsid w:val="00C3455F"/>
    <w:rsid w:val="00C348B5"/>
    <w:rsid w:val="00C36CD9"/>
    <w:rsid w:val="00C3710A"/>
    <w:rsid w:val="00C378EF"/>
    <w:rsid w:val="00C3797F"/>
    <w:rsid w:val="00C379F6"/>
    <w:rsid w:val="00C40940"/>
    <w:rsid w:val="00C414D3"/>
    <w:rsid w:val="00C41F0D"/>
    <w:rsid w:val="00C423D2"/>
    <w:rsid w:val="00C43190"/>
    <w:rsid w:val="00C4452D"/>
    <w:rsid w:val="00C45DEC"/>
    <w:rsid w:val="00C46755"/>
    <w:rsid w:val="00C46B49"/>
    <w:rsid w:val="00C46BB9"/>
    <w:rsid w:val="00C50156"/>
    <w:rsid w:val="00C50A65"/>
    <w:rsid w:val="00C511D3"/>
    <w:rsid w:val="00C51689"/>
    <w:rsid w:val="00C51E08"/>
    <w:rsid w:val="00C51E5B"/>
    <w:rsid w:val="00C52EFE"/>
    <w:rsid w:val="00C535C3"/>
    <w:rsid w:val="00C537C2"/>
    <w:rsid w:val="00C53C7E"/>
    <w:rsid w:val="00C54904"/>
    <w:rsid w:val="00C54A54"/>
    <w:rsid w:val="00C54F74"/>
    <w:rsid w:val="00C55D98"/>
    <w:rsid w:val="00C55DE2"/>
    <w:rsid w:val="00C56961"/>
    <w:rsid w:val="00C56A68"/>
    <w:rsid w:val="00C56ACA"/>
    <w:rsid w:val="00C571DA"/>
    <w:rsid w:val="00C57BA1"/>
    <w:rsid w:val="00C57FCE"/>
    <w:rsid w:val="00C57FD4"/>
    <w:rsid w:val="00C60251"/>
    <w:rsid w:val="00C60602"/>
    <w:rsid w:val="00C616E7"/>
    <w:rsid w:val="00C620A2"/>
    <w:rsid w:val="00C6230A"/>
    <w:rsid w:val="00C62C51"/>
    <w:rsid w:val="00C642B9"/>
    <w:rsid w:val="00C64895"/>
    <w:rsid w:val="00C648E0"/>
    <w:rsid w:val="00C64993"/>
    <w:rsid w:val="00C64DBB"/>
    <w:rsid w:val="00C64E2A"/>
    <w:rsid w:val="00C650F7"/>
    <w:rsid w:val="00C652E8"/>
    <w:rsid w:val="00C66690"/>
    <w:rsid w:val="00C671C1"/>
    <w:rsid w:val="00C67E12"/>
    <w:rsid w:val="00C70045"/>
    <w:rsid w:val="00C7024C"/>
    <w:rsid w:val="00C7063D"/>
    <w:rsid w:val="00C7069F"/>
    <w:rsid w:val="00C72F55"/>
    <w:rsid w:val="00C736C2"/>
    <w:rsid w:val="00C7447D"/>
    <w:rsid w:val="00C7586B"/>
    <w:rsid w:val="00C80887"/>
    <w:rsid w:val="00C8097B"/>
    <w:rsid w:val="00C81512"/>
    <w:rsid w:val="00C82A4E"/>
    <w:rsid w:val="00C82E3C"/>
    <w:rsid w:val="00C832A9"/>
    <w:rsid w:val="00C836F9"/>
    <w:rsid w:val="00C836FD"/>
    <w:rsid w:val="00C83754"/>
    <w:rsid w:val="00C83D66"/>
    <w:rsid w:val="00C83D8B"/>
    <w:rsid w:val="00C83FE3"/>
    <w:rsid w:val="00C84020"/>
    <w:rsid w:val="00C84810"/>
    <w:rsid w:val="00C868F1"/>
    <w:rsid w:val="00C869DF"/>
    <w:rsid w:val="00C879D3"/>
    <w:rsid w:val="00C87DBB"/>
    <w:rsid w:val="00C90A16"/>
    <w:rsid w:val="00C9135B"/>
    <w:rsid w:val="00C91BF1"/>
    <w:rsid w:val="00C91F39"/>
    <w:rsid w:val="00C92386"/>
    <w:rsid w:val="00C92539"/>
    <w:rsid w:val="00C92B87"/>
    <w:rsid w:val="00C92D28"/>
    <w:rsid w:val="00C9425D"/>
    <w:rsid w:val="00C942BE"/>
    <w:rsid w:val="00C94319"/>
    <w:rsid w:val="00C947CF"/>
    <w:rsid w:val="00C95566"/>
    <w:rsid w:val="00C977CB"/>
    <w:rsid w:val="00CA07CB"/>
    <w:rsid w:val="00CA0D11"/>
    <w:rsid w:val="00CA2834"/>
    <w:rsid w:val="00CA3AC0"/>
    <w:rsid w:val="00CA51AA"/>
    <w:rsid w:val="00CA531A"/>
    <w:rsid w:val="00CA5A52"/>
    <w:rsid w:val="00CA5AD8"/>
    <w:rsid w:val="00CA7081"/>
    <w:rsid w:val="00CB037B"/>
    <w:rsid w:val="00CB03D8"/>
    <w:rsid w:val="00CB0C3B"/>
    <w:rsid w:val="00CB1A81"/>
    <w:rsid w:val="00CB1C0E"/>
    <w:rsid w:val="00CB2424"/>
    <w:rsid w:val="00CB261D"/>
    <w:rsid w:val="00CB2992"/>
    <w:rsid w:val="00CB2AD9"/>
    <w:rsid w:val="00CB2B3C"/>
    <w:rsid w:val="00CB34CB"/>
    <w:rsid w:val="00CB3511"/>
    <w:rsid w:val="00CB3681"/>
    <w:rsid w:val="00CB41A3"/>
    <w:rsid w:val="00CB5267"/>
    <w:rsid w:val="00CB5295"/>
    <w:rsid w:val="00CB58EE"/>
    <w:rsid w:val="00CB5998"/>
    <w:rsid w:val="00CB5DAD"/>
    <w:rsid w:val="00CB5E46"/>
    <w:rsid w:val="00CB64AB"/>
    <w:rsid w:val="00CB65BA"/>
    <w:rsid w:val="00CC0E67"/>
    <w:rsid w:val="00CC19FF"/>
    <w:rsid w:val="00CC1E39"/>
    <w:rsid w:val="00CC20F7"/>
    <w:rsid w:val="00CC2749"/>
    <w:rsid w:val="00CC2ED2"/>
    <w:rsid w:val="00CC315E"/>
    <w:rsid w:val="00CC3FD2"/>
    <w:rsid w:val="00CC4E54"/>
    <w:rsid w:val="00CC5C05"/>
    <w:rsid w:val="00CC6CB1"/>
    <w:rsid w:val="00CC6D0D"/>
    <w:rsid w:val="00CC7434"/>
    <w:rsid w:val="00CC7EAF"/>
    <w:rsid w:val="00CD07A6"/>
    <w:rsid w:val="00CD08AC"/>
    <w:rsid w:val="00CD0AF1"/>
    <w:rsid w:val="00CD14A2"/>
    <w:rsid w:val="00CD1969"/>
    <w:rsid w:val="00CD2010"/>
    <w:rsid w:val="00CD3F91"/>
    <w:rsid w:val="00CD4021"/>
    <w:rsid w:val="00CD4347"/>
    <w:rsid w:val="00CD4676"/>
    <w:rsid w:val="00CD4A47"/>
    <w:rsid w:val="00CD53E2"/>
    <w:rsid w:val="00CD5405"/>
    <w:rsid w:val="00CD5651"/>
    <w:rsid w:val="00CD6554"/>
    <w:rsid w:val="00CD6A2D"/>
    <w:rsid w:val="00CD6BCC"/>
    <w:rsid w:val="00CD6D11"/>
    <w:rsid w:val="00CE1404"/>
    <w:rsid w:val="00CE1743"/>
    <w:rsid w:val="00CE1C7F"/>
    <w:rsid w:val="00CE1F53"/>
    <w:rsid w:val="00CE29EF"/>
    <w:rsid w:val="00CE2D42"/>
    <w:rsid w:val="00CE4A41"/>
    <w:rsid w:val="00CE5631"/>
    <w:rsid w:val="00CE60B1"/>
    <w:rsid w:val="00CE67DB"/>
    <w:rsid w:val="00CE69BB"/>
    <w:rsid w:val="00CE6E14"/>
    <w:rsid w:val="00CE6F0E"/>
    <w:rsid w:val="00CE7154"/>
    <w:rsid w:val="00CE7244"/>
    <w:rsid w:val="00CE754F"/>
    <w:rsid w:val="00CE7AD0"/>
    <w:rsid w:val="00CF02C7"/>
    <w:rsid w:val="00CF11DC"/>
    <w:rsid w:val="00CF1251"/>
    <w:rsid w:val="00CF217C"/>
    <w:rsid w:val="00CF28F2"/>
    <w:rsid w:val="00CF3576"/>
    <w:rsid w:val="00CF3AD1"/>
    <w:rsid w:val="00CF3AE7"/>
    <w:rsid w:val="00CF43F4"/>
    <w:rsid w:val="00CF4E97"/>
    <w:rsid w:val="00CF57C6"/>
    <w:rsid w:val="00CF7B58"/>
    <w:rsid w:val="00CF7BB0"/>
    <w:rsid w:val="00CF7C73"/>
    <w:rsid w:val="00D008FA"/>
    <w:rsid w:val="00D00B9A"/>
    <w:rsid w:val="00D00C5C"/>
    <w:rsid w:val="00D017FC"/>
    <w:rsid w:val="00D01A8A"/>
    <w:rsid w:val="00D03012"/>
    <w:rsid w:val="00D031EC"/>
    <w:rsid w:val="00D0382C"/>
    <w:rsid w:val="00D03854"/>
    <w:rsid w:val="00D03BA5"/>
    <w:rsid w:val="00D04855"/>
    <w:rsid w:val="00D04959"/>
    <w:rsid w:val="00D04E33"/>
    <w:rsid w:val="00D06E1A"/>
    <w:rsid w:val="00D0709C"/>
    <w:rsid w:val="00D0783A"/>
    <w:rsid w:val="00D07F21"/>
    <w:rsid w:val="00D101C4"/>
    <w:rsid w:val="00D1045C"/>
    <w:rsid w:val="00D10C1E"/>
    <w:rsid w:val="00D115D4"/>
    <w:rsid w:val="00D11795"/>
    <w:rsid w:val="00D130AF"/>
    <w:rsid w:val="00D1367C"/>
    <w:rsid w:val="00D1423D"/>
    <w:rsid w:val="00D15619"/>
    <w:rsid w:val="00D161C2"/>
    <w:rsid w:val="00D16201"/>
    <w:rsid w:val="00D169DF"/>
    <w:rsid w:val="00D174AF"/>
    <w:rsid w:val="00D20229"/>
    <w:rsid w:val="00D20361"/>
    <w:rsid w:val="00D20662"/>
    <w:rsid w:val="00D206B7"/>
    <w:rsid w:val="00D20CD6"/>
    <w:rsid w:val="00D20E39"/>
    <w:rsid w:val="00D20EA5"/>
    <w:rsid w:val="00D227E3"/>
    <w:rsid w:val="00D23096"/>
    <w:rsid w:val="00D239F7"/>
    <w:rsid w:val="00D23D29"/>
    <w:rsid w:val="00D23E10"/>
    <w:rsid w:val="00D24215"/>
    <w:rsid w:val="00D25BE2"/>
    <w:rsid w:val="00D26375"/>
    <w:rsid w:val="00D26A0B"/>
    <w:rsid w:val="00D26B87"/>
    <w:rsid w:val="00D2710A"/>
    <w:rsid w:val="00D27AB4"/>
    <w:rsid w:val="00D27C61"/>
    <w:rsid w:val="00D3040B"/>
    <w:rsid w:val="00D31038"/>
    <w:rsid w:val="00D317A0"/>
    <w:rsid w:val="00D31B95"/>
    <w:rsid w:val="00D32111"/>
    <w:rsid w:val="00D32F30"/>
    <w:rsid w:val="00D34621"/>
    <w:rsid w:val="00D36123"/>
    <w:rsid w:val="00D3641C"/>
    <w:rsid w:val="00D3646C"/>
    <w:rsid w:val="00D36B13"/>
    <w:rsid w:val="00D36B7F"/>
    <w:rsid w:val="00D37298"/>
    <w:rsid w:val="00D3750B"/>
    <w:rsid w:val="00D37551"/>
    <w:rsid w:val="00D37E12"/>
    <w:rsid w:val="00D400F3"/>
    <w:rsid w:val="00D401E4"/>
    <w:rsid w:val="00D402F9"/>
    <w:rsid w:val="00D403A9"/>
    <w:rsid w:val="00D40E18"/>
    <w:rsid w:val="00D41565"/>
    <w:rsid w:val="00D4219C"/>
    <w:rsid w:val="00D43201"/>
    <w:rsid w:val="00D4368B"/>
    <w:rsid w:val="00D43F37"/>
    <w:rsid w:val="00D442F3"/>
    <w:rsid w:val="00D4591A"/>
    <w:rsid w:val="00D46A84"/>
    <w:rsid w:val="00D46FBA"/>
    <w:rsid w:val="00D47718"/>
    <w:rsid w:val="00D518EE"/>
    <w:rsid w:val="00D52AB5"/>
    <w:rsid w:val="00D5438D"/>
    <w:rsid w:val="00D55F06"/>
    <w:rsid w:val="00D56241"/>
    <w:rsid w:val="00D57304"/>
    <w:rsid w:val="00D57336"/>
    <w:rsid w:val="00D57A5A"/>
    <w:rsid w:val="00D57C2A"/>
    <w:rsid w:val="00D57D6B"/>
    <w:rsid w:val="00D60035"/>
    <w:rsid w:val="00D60FC5"/>
    <w:rsid w:val="00D6157C"/>
    <w:rsid w:val="00D622BC"/>
    <w:rsid w:val="00D62807"/>
    <w:rsid w:val="00D62841"/>
    <w:rsid w:val="00D62B90"/>
    <w:rsid w:val="00D62EC7"/>
    <w:rsid w:val="00D636D0"/>
    <w:rsid w:val="00D63C50"/>
    <w:rsid w:val="00D6423C"/>
    <w:rsid w:val="00D64485"/>
    <w:rsid w:val="00D64ACB"/>
    <w:rsid w:val="00D64D4A"/>
    <w:rsid w:val="00D70581"/>
    <w:rsid w:val="00D70642"/>
    <w:rsid w:val="00D70DEC"/>
    <w:rsid w:val="00D71088"/>
    <w:rsid w:val="00D71A55"/>
    <w:rsid w:val="00D72074"/>
    <w:rsid w:val="00D7226E"/>
    <w:rsid w:val="00D741BF"/>
    <w:rsid w:val="00D746B3"/>
    <w:rsid w:val="00D7486C"/>
    <w:rsid w:val="00D74A7F"/>
    <w:rsid w:val="00D74B08"/>
    <w:rsid w:val="00D74CB6"/>
    <w:rsid w:val="00D75548"/>
    <w:rsid w:val="00D756FA"/>
    <w:rsid w:val="00D77F38"/>
    <w:rsid w:val="00D8023B"/>
    <w:rsid w:val="00D80435"/>
    <w:rsid w:val="00D80C55"/>
    <w:rsid w:val="00D8237C"/>
    <w:rsid w:val="00D8250A"/>
    <w:rsid w:val="00D827DA"/>
    <w:rsid w:val="00D82921"/>
    <w:rsid w:val="00D829CD"/>
    <w:rsid w:val="00D82BE9"/>
    <w:rsid w:val="00D8663E"/>
    <w:rsid w:val="00D87166"/>
    <w:rsid w:val="00D90982"/>
    <w:rsid w:val="00D90BB3"/>
    <w:rsid w:val="00D91669"/>
    <w:rsid w:val="00D91855"/>
    <w:rsid w:val="00D91D67"/>
    <w:rsid w:val="00D92EAB"/>
    <w:rsid w:val="00D93D8D"/>
    <w:rsid w:val="00D93F94"/>
    <w:rsid w:val="00D949C4"/>
    <w:rsid w:val="00D94AA8"/>
    <w:rsid w:val="00D954AE"/>
    <w:rsid w:val="00D95EE6"/>
    <w:rsid w:val="00D95EF8"/>
    <w:rsid w:val="00DA19DE"/>
    <w:rsid w:val="00DA200A"/>
    <w:rsid w:val="00DA2E5C"/>
    <w:rsid w:val="00DA2EBD"/>
    <w:rsid w:val="00DA4749"/>
    <w:rsid w:val="00DA5232"/>
    <w:rsid w:val="00DA5E1D"/>
    <w:rsid w:val="00DA6160"/>
    <w:rsid w:val="00DA6816"/>
    <w:rsid w:val="00DA71ED"/>
    <w:rsid w:val="00DB0213"/>
    <w:rsid w:val="00DB05D1"/>
    <w:rsid w:val="00DB1702"/>
    <w:rsid w:val="00DB17A0"/>
    <w:rsid w:val="00DB224B"/>
    <w:rsid w:val="00DB25DA"/>
    <w:rsid w:val="00DB3868"/>
    <w:rsid w:val="00DB3EDB"/>
    <w:rsid w:val="00DB441C"/>
    <w:rsid w:val="00DB45B4"/>
    <w:rsid w:val="00DB4951"/>
    <w:rsid w:val="00DB7432"/>
    <w:rsid w:val="00DB7732"/>
    <w:rsid w:val="00DB779B"/>
    <w:rsid w:val="00DB783D"/>
    <w:rsid w:val="00DC1D69"/>
    <w:rsid w:val="00DC2F73"/>
    <w:rsid w:val="00DC335B"/>
    <w:rsid w:val="00DC354E"/>
    <w:rsid w:val="00DC3A8F"/>
    <w:rsid w:val="00DC50BB"/>
    <w:rsid w:val="00DC542F"/>
    <w:rsid w:val="00DC5BAA"/>
    <w:rsid w:val="00DC5F93"/>
    <w:rsid w:val="00DC6132"/>
    <w:rsid w:val="00DC6451"/>
    <w:rsid w:val="00DC67FB"/>
    <w:rsid w:val="00DC6FAD"/>
    <w:rsid w:val="00DC70E2"/>
    <w:rsid w:val="00DD1092"/>
    <w:rsid w:val="00DD1505"/>
    <w:rsid w:val="00DD2074"/>
    <w:rsid w:val="00DD3808"/>
    <w:rsid w:val="00DD4898"/>
    <w:rsid w:val="00DD6137"/>
    <w:rsid w:val="00DD648D"/>
    <w:rsid w:val="00DD7455"/>
    <w:rsid w:val="00DD7471"/>
    <w:rsid w:val="00DE02BD"/>
    <w:rsid w:val="00DE0CCC"/>
    <w:rsid w:val="00DE148C"/>
    <w:rsid w:val="00DE1A7D"/>
    <w:rsid w:val="00DE2754"/>
    <w:rsid w:val="00DE290A"/>
    <w:rsid w:val="00DE3683"/>
    <w:rsid w:val="00DE3F14"/>
    <w:rsid w:val="00DE45E6"/>
    <w:rsid w:val="00DE4E28"/>
    <w:rsid w:val="00DE5C28"/>
    <w:rsid w:val="00DE620D"/>
    <w:rsid w:val="00DE6810"/>
    <w:rsid w:val="00DE6C1F"/>
    <w:rsid w:val="00DE75DC"/>
    <w:rsid w:val="00DE7C58"/>
    <w:rsid w:val="00DF0FF8"/>
    <w:rsid w:val="00DF11BF"/>
    <w:rsid w:val="00DF27D7"/>
    <w:rsid w:val="00DF2C11"/>
    <w:rsid w:val="00DF4737"/>
    <w:rsid w:val="00DF4ABB"/>
    <w:rsid w:val="00DF4BB7"/>
    <w:rsid w:val="00DF51C4"/>
    <w:rsid w:val="00DF6AEE"/>
    <w:rsid w:val="00DF6B31"/>
    <w:rsid w:val="00DF7874"/>
    <w:rsid w:val="00DF7F52"/>
    <w:rsid w:val="00DF7FE6"/>
    <w:rsid w:val="00E011CA"/>
    <w:rsid w:val="00E013FE"/>
    <w:rsid w:val="00E0172D"/>
    <w:rsid w:val="00E019EF"/>
    <w:rsid w:val="00E026DE"/>
    <w:rsid w:val="00E030B3"/>
    <w:rsid w:val="00E031E7"/>
    <w:rsid w:val="00E048B9"/>
    <w:rsid w:val="00E04E33"/>
    <w:rsid w:val="00E05661"/>
    <w:rsid w:val="00E06036"/>
    <w:rsid w:val="00E06DA1"/>
    <w:rsid w:val="00E07D04"/>
    <w:rsid w:val="00E07D98"/>
    <w:rsid w:val="00E121FF"/>
    <w:rsid w:val="00E12397"/>
    <w:rsid w:val="00E130AD"/>
    <w:rsid w:val="00E131EE"/>
    <w:rsid w:val="00E13D06"/>
    <w:rsid w:val="00E14283"/>
    <w:rsid w:val="00E1459E"/>
    <w:rsid w:val="00E146D9"/>
    <w:rsid w:val="00E149D3"/>
    <w:rsid w:val="00E14EA1"/>
    <w:rsid w:val="00E15A50"/>
    <w:rsid w:val="00E15A5C"/>
    <w:rsid w:val="00E16392"/>
    <w:rsid w:val="00E17E71"/>
    <w:rsid w:val="00E20221"/>
    <w:rsid w:val="00E210B3"/>
    <w:rsid w:val="00E2158B"/>
    <w:rsid w:val="00E21D7B"/>
    <w:rsid w:val="00E227CE"/>
    <w:rsid w:val="00E2310B"/>
    <w:rsid w:val="00E23326"/>
    <w:rsid w:val="00E23926"/>
    <w:rsid w:val="00E23EB7"/>
    <w:rsid w:val="00E26007"/>
    <w:rsid w:val="00E268EB"/>
    <w:rsid w:val="00E26DD0"/>
    <w:rsid w:val="00E26E60"/>
    <w:rsid w:val="00E278EF"/>
    <w:rsid w:val="00E27910"/>
    <w:rsid w:val="00E27D83"/>
    <w:rsid w:val="00E27E97"/>
    <w:rsid w:val="00E3094E"/>
    <w:rsid w:val="00E30E0D"/>
    <w:rsid w:val="00E326E8"/>
    <w:rsid w:val="00E32C73"/>
    <w:rsid w:val="00E337E4"/>
    <w:rsid w:val="00E3468B"/>
    <w:rsid w:val="00E3585F"/>
    <w:rsid w:val="00E35E6C"/>
    <w:rsid w:val="00E36B8E"/>
    <w:rsid w:val="00E36E76"/>
    <w:rsid w:val="00E40453"/>
    <w:rsid w:val="00E4163C"/>
    <w:rsid w:val="00E4183D"/>
    <w:rsid w:val="00E4257C"/>
    <w:rsid w:val="00E43054"/>
    <w:rsid w:val="00E4342E"/>
    <w:rsid w:val="00E438F1"/>
    <w:rsid w:val="00E43D4A"/>
    <w:rsid w:val="00E44581"/>
    <w:rsid w:val="00E45241"/>
    <w:rsid w:val="00E45CAB"/>
    <w:rsid w:val="00E463E2"/>
    <w:rsid w:val="00E46580"/>
    <w:rsid w:val="00E468AA"/>
    <w:rsid w:val="00E468B8"/>
    <w:rsid w:val="00E46B9B"/>
    <w:rsid w:val="00E47079"/>
    <w:rsid w:val="00E472A9"/>
    <w:rsid w:val="00E5004C"/>
    <w:rsid w:val="00E5015F"/>
    <w:rsid w:val="00E505B3"/>
    <w:rsid w:val="00E52426"/>
    <w:rsid w:val="00E53FE6"/>
    <w:rsid w:val="00E549B2"/>
    <w:rsid w:val="00E54C1F"/>
    <w:rsid w:val="00E54EBB"/>
    <w:rsid w:val="00E561F4"/>
    <w:rsid w:val="00E56C3C"/>
    <w:rsid w:val="00E57180"/>
    <w:rsid w:val="00E5776D"/>
    <w:rsid w:val="00E60908"/>
    <w:rsid w:val="00E60C56"/>
    <w:rsid w:val="00E60F6F"/>
    <w:rsid w:val="00E610AE"/>
    <w:rsid w:val="00E618C1"/>
    <w:rsid w:val="00E61B24"/>
    <w:rsid w:val="00E61C4E"/>
    <w:rsid w:val="00E6260A"/>
    <w:rsid w:val="00E629DA"/>
    <w:rsid w:val="00E63E7A"/>
    <w:rsid w:val="00E647DC"/>
    <w:rsid w:val="00E671CB"/>
    <w:rsid w:val="00E677CC"/>
    <w:rsid w:val="00E67837"/>
    <w:rsid w:val="00E678D6"/>
    <w:rsid w:val="00E7007A"/>
    <w:rsid w:val="00E701DF"/>
    <w:rsid w:val="00E70C70"/>
    <w:rsid w:val="00E71254"/>
    <w:rsid w:val="00E712CB"/>
    <w:rsid w:val="00E7221E"/>
    <w:rsid w:val="00E72D57"/>
    <w:rsid w:val="00E73BC6"/>
    <w:rsid w:val="00E74440"/>
    <w:rsid w:val="00E744E1"/>
    <w:rsid w:val="00E75399"/>
    <w:rsid w:val="00E7584E"/>
    <w:rsid w:val="00E76962"/>
    <w:rsid w:val="00E76BB2"/>
    <w:rsid w:val="00E77E61"/>
    <w:rsid w:val="00E8007D"/>
    <w:rsid w:val="00E802C9"/>
    <w:rsid w:val="00E82792"/>
    <w:rsid w:val="00E82F81"/>
    <w:rsid w:val="00E831ED"/>
    <w:rsid w:val="00E835D7"/>
    <w:rsid w:val="00E83917"/>
    <w:rsid w:val="00E83D43"/>
    <w:rsid w:val="00E85BF6"/>
    <w:rsid w:val="00E90568"/>
    <w:rsid w:val="00E90576"/>
    <w:rsid w:val="00E90863"/>
    <w:rsid w:val="00E90F31"/>
    <w:rsid w:val="00E91A18"/>
    <w:rsid w:val="00E9221A"/>
    <w:rsid w:val="00E9428A"/>
    <w:rsid w:val="00E94BBE"/>
    <w:rsid w:val="00E94D68"/>
    <w:rsid w:val="00E9506B"/>
    <w:rsid w:val="00E95EB2"/>
    <w:rsid w:val="00E9644F"/>
    <w:rsid w:val="00E96510"/>
    <w:rsid w:val="00E967D5"/>
    <w:rsid w:val="00E969D5"/>
    <w:rsid w:val="00E9741C"/>
    <w:rsid w:val="00E97A82"/>
    <w:rsid w:val="00E97AD5"/>
    <w:rsid w:val="00EA0B6D"/>
    <w:rsid w:val="00EA18B7"/>
    <w:rsid w:val="00EA25F8"/>
    <w:rsid w:val="00EA2D62"/>
    <w:rsid w:val="00EA3BCA"/>
    <w:rsid w:val="00EA3E3A"/>
    <w:rsid w:val="00EA4665"/>
    <w:rsid w:val="00EA5C80"/>
    <w:rsid w:val="00EA5D2A"/>
    <w:rsid w:val="00EA6A35"/>
    <w:rsid w:val="00EA6A40"/>
    <w:rsid w:val="00EB0878"/>
    <w:rsid w:val="00EB0D10"/>
    <w:rsid w:val="00EB173B"/>
    <w:rsid w:val="00EB17DC"/>
    <w:rsid w:val="00EB2971"/>
    <w:rsid w:val="00EB2AC1"/>
    <w:rsid w:val="00EB2ED5"/>
    <w:rsid w:val="00EB3359"/>
    <w:rsid w:val="00EB3FAF"/>
    <w:rsid w:val="00EB4DE3"/>
    <w:rsid w:val="00EB526A"/>
    <w:rsid w:val="00EB57EC"/>
    <w:rsid w:val="00EB5FD6"/>
    <w:rsid w:val="00EB61C0"/>
    <w:rsid w:val="00EB6298"/>
    <w:rsid w:val="00EB6C97"/>
    <w:rsid w:val="00EB6FFB"/>
    <w:rsid w:val="00EB7FBD"/>
    <w:rsid w:val="00EC0115"/>
    <w:rsid w:val="00EC01CA"/>
    <w:rsid w:val="00EC113D"/>
    <w:rsid w:val="00EC1172"/>
    <w:rsid w:val="00EC1598"/>
    <w:rsid w:val="00EC164F"/>
    <w:rsid w:val="00EC18B9"/>
    <w:rsid w:val="00EC1E44"/>
    <w:rsid w:val="00EC2612"/>
    <w:rsid w:val="00EC296A"/>
    <w:rsid w:val="00EC2D37"/>
    <w:rsid w:val="00EC34D2"/>
    <w:rsid w:val="00EC354D"/>
    <w:rsid w:val="00EC4243"/>
    <w:rsid w:val="00EC4BF7"/>
    <w:rsid w:val="00EC7FDB"/>
    <w:rsid w:val="00ED0718"/>
    <w:rsid w:val="00ED0B53"/>
    <w:rsid w:val="00ED36C1"/>
    <w:rsid w:val="00ED4290"/>
    <w:rsid w:val="00ED442A"/>
    <w:rsid w:val="00ED4B24"/>
    <w:rsid w:val="00ED5773"/>
    <w:rsid w:val="00ED68B3"/>
    <w:rsid w:val="00ED69D9"/>
    <w:rsid w:val="00ED74C3"/>
    <w:rsid w:val="00ED7D39"/>
    <w:rsid w:val="00EE141B"/>
    <w:rsid w:val="00EE262C"/>
    <w:rsid w:val="00EE277C"/>
    <w:rsid w:val="00EE2831"/>
    <w:rsid w:val="00EE284A"/>
    <w:rsid w:val="00EE358E"/>
    <w:rsid w:val="00EE386D"/>
    <w:rsid w:val="00EE3EC8"/>
    <w:rsid w:val="00EE421B"/>
    <w:rsid w:val="00EE4963"/>
    <w:rsid w:val="00EE5BFD"/>
    <w:rsid w:val="00EE69E8"/>
    <w:rsid w:val="00EE6FB6"/>
    <w:rsid w:val="00EE70A7"/>
    <w:rsid w:val="00EF1073"/>
    <w:rsid w:val="00EF2C03"/>
    <w:rsid w:val="00EF4224"/>
    <w:rsid w:val="00EF4515"/>
    <w:rsid w:val="00EF4C12"/>
    <w:rsid w:val="00EF59F7"/>
    <w:rsid w:val="00EF6049"/>
    <w:rsid w:val="00EF6136"/>
    <w:rsid w:val="00F000A5"/>
    <w:rsid w:val="00F0058E"/>
    <w:rsid w:val="00F00E84"/>
    <w:rsid w:val="00F02751"/>
    <w:rsid w:val="00F0421A"/>
    <w:rsid w:val="00F0511F"/>
    <w:rsid w:val="00F057FE"/>
    <w:rsid w:val="00F0738E"/>
    <w:rsid w:val="00F078EC"/>
    <w:rsid w:val="00F07AF7"/>
    <w:rsid w:val="00F10A54"/>
    <w:rsid w:val="00F11685"/>
    <w:rsid w:val="00F119A1"/>
    <w:rsid w:val="00F133C2"/>
    <w:rsid w:val="00F13811"/>
    <w:rsid w:val="00F13C38"/>
    <w:rsid w:val="00F13E6D"/>
    <w:rsid w:val="00F1507A"/>
    <w:rsid w:val="00F172C1"/>
    <w:rsid w:val="00F173A6"/>
    <w:rsid w:val="00F177C6"/>
    <w:rsid w:val="00F17A18"/>
    <w:rsid w:val="00F17A2D"/>
    <w:rsid w:val="00F2010D"/>
    <w:rsid w:val="00F209D1"/>
    <w:rsid w:val="00F20AB6"/>
    <w:rsid w:val="00F20D22"/>
    <w:rsid w:val="00F21FCE"/>
    <w:rsid w:val="00F22099"/>
    <w:rsid w:val="00F225EF"/>
    <w:rsid w:val="00F2330B"/>
    <w:rsid w:val="00F24265"/>
    <w:rsid w:val="00F24D98"/>
    <w:rsid w:val="00F24F06"/>
    <w:rsid w:val="00F25547"/>
    <w:rsid w:val="00F2592A"/>
    <w:rsid w:val="00F259FE"/>
    <w:rsid w:val="00F25E46"/>
    <w:rsid w:val="00F261F7"/>
    <w:rsid w:val="00F27D23"/>
    <w:rsid w:val="00F33B60"/>
    <w:rsid w:val="00F33D65"/>
    <w:rsid w:val="00F340AA"/>
    <w:rsid w:val="00F3446B"/>
    <w:rsid w:val="00F34C38"/>
    <w:rsid w:val="00F34C44"/>
    <w:rsid w:val="00F3541F"/>
    <w:rsid w:val="00F35FAD"/>
    <w:rsid w:val="00F36059"/>
    <w:rsid w:val="00F36ED1"/>
    <w:rsid w:val="00F37339"/>
    <w:rsid w:val="00F37396"/>
    <w:rsid w:val="00F4019E"/>
    <w:rsid w:val="00F417A6"/>
    <w:rsid w:val="00F419E3"/>
    <w:rsid w:val="00F420FA"/>
    <w:rsid w:val="00F42694"/>
    <w:rsid w:val="00F432BB"/>
    <w:rsid w:val="00F4380C"/>
    <w:rsid w:val="00F43ADD"/>
    <w:rsid w:val="00F44514"/>
    <w:rsid w:val="00F44F4B"/>
    <w:rsid w:val="00F45E5B"/>
    <w:rsid w:val="00F46244"/>
    <w:rsid w:val="00F471A3"/>
    <w:rsid w:val="00F505AF"/>
    <w:rsid w:val="00F50FD3"/>
    <w:rsid w:val="00F526AC"/>
    <w:rsid w:val="00F528B4"/>
    <w:rsid w:val="00F53311"/>
    <w:rsid w:val="00F53A03"/>
    <w:rsid w:val="00F53D5C"/>
    <w:rsid w:val="00F551F4"/>
    <w:rsid w:val="00F55DF0"/>
    <w:rsid w:val="00F56BDC"/>
    <w:rsid w:val="00F573AB"/>
    <w:rsid w:val="00F5765F"/>
    <w:rsid w:val="00F577B1"/>
    <w:rsid w:val="00F578EA"/>
    <w:rsid w:val="00F579C0"/>
    <w:rsid w:val="00F57D13"/>
    <w:rsid w:val="00F60F1F"/>
    <w:rsid w:val="00F6106C"/>
    <w:rsid w:val="00F621E4"/>
    <w:rsid w:val="00F626F2"/>
    <w:rsid w:val="00F63368"/>
    <w:rsid w:val="00F635DF"/>
    <w:rsid w:val="00F6407E"/>
    <w:rsid w:val="00F65444"/>
    <w:rsid w:val="00F66CC6"/>
    <w:rsid w:val="00F66E1D"/>
    <w:rsid w:val="00F675F8"/>
    <w:rsid w:val="00F7109C"/>
    <w:rsid w:val="00F7211D"/>
    <w:rsid w:val="00F7313F"/>
    <w:rsid w:val="00F733FA"/>
    <w:rsid w:val="00F73DA4"/>
    <w:rsid w:val="00F73FED"/>
    <w:rsid w:val="00F74431"/>
    <w:rsid w:val="00F74D6F"/>
    <w:rsid w:val="00F74EB7"/>
    <w:rsid w:val="00F760AF"/>
    <w:rsid w:val="00F76414"/>
    <w:rsid w:val="00F77291"/>
    <w:rsid w:val="00F80393"/>
    <w:rsid w:val="00F80660"/>
    <w:rsid w:val="00F816D2"/>
    <w:rsid w:val="00F81B81"/>
    <w:rsid w:val="00F81D27"/>
    <w:rsid w:val="00F824CF"/>
    <w:rsid w:val="00F827F6"/>
    <w:rsid w:val="00F82AC2"/>
    <w:rsid w:val="00F82ADB"/>
    <w:rsid w:val="00F82C65"/>
    <w:rsid w:val="00F82D24"/>
    <w:rsid w:val="00F83076"/>
    <w:rsid w:val="00F8460F"/>
    <w:rsid w:val="00F84CA4"/>
    <w:rsid w:val="00F86917"/>
    <w:rsid w:val="00F86BFE"/>
    <w:rsid w:val="00F87758"/>
    <w:rsid w:val="00F87A2D"/>
    <w:rsid w:val="00F87BF4"/>
    <w:rsid w:val="00F87D18"/>
    <w:rsid w:val="00F90630"/>
    <w:rsid w:val="00F90830"/>
    <w:rsid w:val="00F9160D"/>
    <w:rsid w:val="00F941A3"/>
    <w:rsid w:val="00F94712"/>
    <w:rsid w:val="00F94A9C"/>
    <w:rsid w:val="00F94EB6"/>
    <w:rsid w:val="00F95C88"/>
    <w:rsid w:val="00F95FB5"/>
    <w:rsid w:val="00F97D65"/>
    <w:rsid w:val="00FA02AB"/>
    <w:rsid w:val="00FA05D3"/>
    <w:rsid w:val="00FA07C4"/>
    <w:rsid w:val="00FA0DFE"/>
    <w:rsid w:val="00FA1386"/>
    <w:rsid w:val="00FA14D2"/>
    <w:rsid w:val="00FA2560"/>
    <w:rsid w:val="00FA2956"/>
    <w:rsid w:val="00FA4401"/>
    <w:rsid w:val="00FA4EB7"/>
    <w:rsid w:val="00FA4F0A"/>
    <w:rsid w:val="00FA5C57"/>
    <w:rsid w:val="00FA67AF"/>
    <w:rsid w:val="00FA760D"/>
    <w:rsid w:val="00FA7F35"/>
    <w:rsid w:val="00FB07EE"/>
    <w:rsid w:val="00FB12C9"/>
    <w:rsid w:val="00FB2B1F"/>
    <w:rsid w:val="00FB3088"/>
    <w:rsid w:val="00FB4893"/>
    <w:rsid w:val="00FB4956"/>
    <w:rsid w:val="00FB52ED"/>
    <w:rsid w:val="00FB5BD9"/>
    <w:rsid w:val="00FB5D11"/>
    <w:rsid w:val="00FB6090"/>
    <w:rsid w:val="00FB6B22"/>
    <w:rsid w:val="00FB74D5"/>
    <w:rsid w:val="00FB78F5"/>
    <w:rsid w:val="00FB7E1E"/>
    <w:rsid w:val="00FC0310"/>
    <w:rsid w:val="00FC19BB"/>
    <w:rsid w:val="00FC1EFF"/>
    <w:rsid w:val="00FC2937"/>
    <w:rsid w:val="00FC30B0"/>
    <w:rsid w:val="00FC3624"/>
    <w:rsid w:val="00FC3ECF"/>
    <w:rsid w:val="00FC4571"/>
    <w:rsid w:val="00FC4667"/>
    <w:rsid w:val="00FC557E"/>
    <w:rsid w:val="00FC5990"/>
    <w:rsid w:val="00FC64E6"/>
    <w:rsid w:val="00FC673D"/>
    <w:rsid w:val="00FC6D05"/>
    <w:rsid w:val="00FC78A9"/>
    <w:rsid w:val="00FC7E7F"/>
    <w:rsid w:val="00FD0D1D"/>
    <w:rsid w:val="00FD1453"/>
    <w:rsid w:val="00FD1D12"/>
    <w:rsid w:val="00FD1F5A"/>
    <w:rsid w:val="00FD2962"/>
    <w:rsid w:val="00FD33F7"/>
    <w:rsid w:val="00FD3963"/>
    <w:rsid w:val="00FD4BA4"/>
    <w:rsid w:val="00FD53CC"/>
    <w:rsid w:val="00FD5E51"/>
    <w:rsid w:val="00FD669E"/>
    <w:rsid w:val="00FD6BA5"/>
    <w:rsid w:val="00FD6CA9"/>
    <w:rsid w:val="00FD7514"/>
    <w:rsid w:val="00FD7C57"/>
    <w:rsid w:val="00FE0032"/>
    <w:rsid w:val="00FE0BDD"/>
    <w:rsid w:val="00FE1B89"/>
    <w:rsid w:val="00FE3170"/>
    <w:rsid w:val="00FE31B9"/>
    <w:rsid w:val="00FE3581"/>
    <w:rsid w:val="00FE3947"/>
    <w:rsid w:val="00FE3A73"/>
    <w:rsid w:val="00FE4547"/>
    <w:rsid w:val="00FE49FE"/>
    <w:rsid w:val="00FE5BC5"/>
    <w:rsid w:val="00FE5E58"/>
    <w:rsid w:val="00FE6AD7"/>
    <w:rsid w:val="00FE7AD0"/>
    <w:rsid w:val="00FF0D8E"/>
    <w:rsid w:val="00FF0E81"/>
    <w:rsid w:val="00FF1709"/>
    <w:rsid w:val="00FF1799"/>
    <w:rsid w:val="00FF2E3D"/>
    <w:rsid w:val="00FF3E93"/>
    <w:rsid w:val="00FF3F7B"/>
    <w:rsid w:val="00FF4AB9"/>
    <w:rsid w:val="00FF55CA"/>
    <w:rsid w:val="00FF56B9"/>
    <w:rsid w:val="00FF60D9"/>
    <w:rsid w:val="00FF6493"/>
    <w:rsid w:val="00FF6DBE"/>
    <w:rsid w:val="00FF6E98"/>
    <w:rsid w:val="00FF6FD8"/>
    <w:rsid w:val="00FF74B3"/>
    <w:rsid w:val="00FF7B52"/>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F76085"/>
  <w15:docId w15:val="{3D6A1DB0-5F4C-4F4D-A5FF-A162E2BCF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1A51"/>
    <w:pPr>
      <w:suppressAutoHyphens/>
    </w:pPr>
    <w:rPr>
      <w:kern w:val="1"/>
      <w:sz w:val="24"/>
      <w:szCs w:val="24"/>
      <w:lang w:eastAsia="ar-SA"/>
    </w:rPr>
  </w:style>
  <w:style w:type="paragraph" w:styleId="Heading1">
    <w:name w:val="heading 1"/>
    <w:basedOn w:val="Normal"/>
    <w:next w:val="Normal"/>
    <w:link w:val="Heading1Char"/>
    <w:uiPriority w:val="9"/>
    <w:qFormat/>
    <w:rsid w:val="00F824CF"/>
    <w:pPr>
      <w:keepNext/>
      <w:keepLines/>
      <w:suppressAutoHyphens w:val="0"/>
      <w:spacing w:before="480" w:line="276" w:lineRule="auto"/>
      <w:outlineLvl w:val="0"/>
    </w:pPr>
    <w:rPr>
      <w:rFonts w:asciiTheme="majorHAnsi" w:eastAsiaTheme="majorEastAsia" w:hAnsiTheme="majorHAnsi" w:cstheme="majorBidi"/>
      <w:b/>
      <w:bCs/>
      <w:color w:val="365F91" w:themeColor="accent1" w:themeShade="BF"/>
      <w:kern w:val="0"/>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geNumber1">
    <w:name w:val="Page Number1"/>
    <w:basedOn w:val="DefaultParagraphFont"/>
    <w:uiPriority w:val="99"/>
    <w:rsid w:val="000C1A51"/>
    <w:rPr>
      <w:rFonts w:cs="Times New Roman"/>
    </w:rPr>
  </w:style>
  <w:style w:type="character" w:customStyle="1" w:styleId="FootnoteReference1">
    <w:name w:val="Footnote Reference1"/>
    <w:basedOn w:val="DefaultParagraphFont"/>
    <w:uiPriority w:val="99"/>
    <w:rsid w:val="000C1A51"/>
    <w:rPr>
      <w:rFonts w:cs="Times New Roman"/>
      <w:vertAlign w:val="superscript"/>
    </w:rPr>
  </w:style>
  <w:style w:type="character" w:customStyle="1" w:styleId="EndnoteReference1">
    <w:name w:val="Endnote Reference1"/>
    <w:basedOn w:val="DefaultParagraphFont"/>
    <w:uiPriority w:val="99"/>
    <w:rsid w:val="000C1A51"/>
    <w:rPr>
      <w:rFonts w:cs="Times New Roman"/>
      <w:vertAlign w:val="superscript"/>
    </w:rPr>
  </w:style>
  <w:style w:type="character" w:customStyle="1" w:styleId="CommentReference1">
    <w:name w:val="Comment Reference1"/>
    <w:basedOn w:val="DefaultParagraphFont"/>
    <w:uiPriority w:val="99"/>
    <w:rsid w:val="000C1A51"/>
    <w:rPr>
      <w:rFonts w:cs="Times New Roman"/>
      <w:sz w:val="18"/>
    </w:rPr>
  </w:style>
  <w:style w:type="character" w:styleId="Hyperlink">
    <w:name w:val="Hyperlink"/>
    <w:basedOn w:val="DefaultParagraphFont"/>
    <w:uiPriority w:val="99"/>
    <w:rsid w:val="000C1A51"/>
    <w:rPr>
      <w:rFonts w:cs="Times New Roman"/>
      <w:color w:val="0000FF"/>
      <w:u w:val="single"/>
    </w:rPr>
  </w:style>
  <w:style w:type="character" w:customStyle="1" w:styleId="FootnoteCharacters">
    <w:name w:val="Footnote Characters"/>
    <w:uiPriority w:val="99"/>
    <w:rsid w:val="000C1A51"/>
  </w:style>
  <w:style w:type="character" w:styleId="FootnoteReference">
    <w:name w:val="footnote reference"/>
    <w:basedOn w:val="DefaultParagraphFont"/>
    <w:uiPriority w:val="99"/>
    <w:semiHidden/>
    <w:rsid w:val="000C1A51"/>
    <w:rPr>
      <w:rFonts w:cs="Times New Roman"/>
      <w:vertAlign w:val="superscript"/>
    </w:rPr>
  </w:style>
  <w:style w:type="character" w:styleId="EndnoteReference">
    <w:name w:val="endnote reference"/>
    <w:basedOn w:val="DefaultParagraphFont"/>
    <w:uiPriority w:val="99"/>
    <w:semiHidden/>
    <w:rsid w:val="000C1A51"/>
    <w:rPr>
      <w:rFonts w:cs="Times New Roman"/>
      <w:vertAlign w:val="superscript"/>
    </w:rPr>
  </w:style>
  <w:style w:type="character" w:customStyle="1" w:styleId="EndnoteCharacters">
    <w:name w:val="Endnote Characters"/>
    <w:uiPriority w:val="99"/>
    <w:rsid w:val="000C1A51"/>
  </w:style>
  <w:style w:type="paragraph" w:customStyle="1" w:styleId="Heading">
    <w:name w:val="Heading"/>
    <w:basedOn w:val="Normal"/>
    <w:next w:val="BodyText"/>
    <w:uiPriority w:val="99"/>
    <w:rsid w:val="000C1A51"/>
    <w:pPr>
      <w:keepNext/>
      <w:spacing w:before="240" w:after="120"/>
    </w:pPr>
    <w:rPr>
      <w:rFonts w:ascii="Arial" w:hAnsi="Arial" w:cs="Tahoma"/>
      <w:sz w:val="28"/>
      <w:szCs w:val="28"/>
    </w:rPr>
  </w:style>
  <w:style w:type="paragraph" w:styleId="BodyText">
    <w:name w:val="Body Text"/>
    <w:basedOn w:val="Normal"/>
    <w:link w:val="BodyTextChar"/>
    <w:uiPriority w:val="99"/>
    <w:rsid w:val="000C1A51"/>
    <w:pPr>
      <w:spacing w:after="120"/>
    </w:pPr>
  </w:style>
  <w:style w:type="character" w:customStyle="1" w:styleId="BodyTextChar">
    <w:name w:val="Body Text Char"/>
    <w:basedOn w:val="DefaultParagraphFont"/>
    <w:link w:val="BodyText"/>
    <w:uiPriority w:val="99"/>
    <w:semiHidden/>
    <w:rsid w:val="00FC7E7F"/>
    <w:rPr>
      <w:rFonts w:cs="Times New Roman"/>
      <w:kern w:val="1"/>
      <w:sz w:val="24"/>
      <w:szCs w:val="24"/>
      <w:lang w:eastAsia="ar-SA" w:bidi="ar-SA"/>
    </w:rPr>
  </w:style>
  <w:style w:type="paragraph" w:styleId="List">
    <w:name w:val="List"/>
    <w:basedOn w:val="BodyText"/>
    <w:uiPriority w:val="99"/>
    <w:rsid w:val="000C1A51"/>
    <w:rPr>
      <w:rFonts w:cs="Tahoma"/>
    </w:rPr>
  </w:style>
  <w:style w:type="paragraph" w:styleId="Caption">
    <w:name w:val="caption"/>
    <w:basedOn w:val="Normal"/>
    <w:qFormat/>
    <w:rsid w:val="000C1A51"/>
    <w:pPr>
      <w:suppressLineNumbers/>
      <w:spacing w:before="120" w:after="120"/>
    </w:pPr>
    <w:rPr>
      <w:rFonts w:cs="Tahoma"/>
      <w:i/>
      <w:iCs/>
    </w:rPr>
  </w:style>
  <w:style w:type="paragraph" w:customStyle="1" w:styleId="Index">
    <w:name w:val="Index"/>
    <w:basedOn w:val="Normal"/>
    <w:uiPriority w:val="99"/>
    <w:rsid w:val="000C1A51"/>
    <w:pPr>
      <w:suppressLineNumbers/>
    </w:pPr>
    <w:rPr>
      <w:rFonts w:cs="Tahoma"/>
    </w:rPr>
  </w:style>
  <w:style w:type="paragraph" w:styleId="Footer">
    <w:name w:val="footer"/>
    <w:basedOn w:val="Normal"/>
    <w:link w:val="FooterChar"/>
    <w:uiPriority w:val="99"/>
    <w:rsid w:val="000C1A51"/>
    <w:pPr>
      <w:suppressLineNumbers/>
      <w:tabs>
        <w:tab w:val="center" w:pos="4153"/>
        <w:tab w:val="right" w:pos="8306"/>
      </w:tabs>
    </w:pPr>
  </w:style>
  <w:style w:type="character" w:customStyle="1" w:styleId="FooterChar">
    <w:name w:val="Footer Char"/>
    <w:basedOn w:val="DefaultParagraphFont"/>
    <w:link w:val="Footer"/>
    <w:uiPriority w:val="99"/>
    <w:rsid w:val="00FC7E7F"/>
    <w:rPr>
      <w:rFonts w:cs="Times New Roman"/>
      <w:kern w:val="1"/>
      <w:sz w:val="24"/>
      <w:szCs w:val="24"/>
      <w:lang w:eastAsia="ar-SA" w:bidi="ar-SA"/>
    </w:rPr>
  </w:style>
  <w:style w:type="paragraph" w:styleId="Header">
    <w:name w:val="header"/>
    <w:basedOn w:val="Normal"/>
    <w:link w:val="HeaderChar"/>
    <w:uiPriority w:val="99"/>
    <w:rsid w:val="000C1A51"/>
    <w:pPr>
      <w:suppressLineNumbers/>
      <w:tabs>
        <w:tab w:val="center" w:pos="4153"/>
        <w:tab w:val="right" w:pos="8306"/>
      </w:tabs>
    </w:pPr>
  </w:style>
  <w:style w:type="character" w:customStyle="1" w:styleId="HeaderChar">
    <w:name w:val="Header Char"/>
    <w:basedOn w:val="DefaultParagraphFont"/>
    <w:link w:val="Header"/>
    <w:uiPriority w:val="99"/>
    <w:semiHidden/>
    <w:rsid w:val="00FC7E7F"/>
    <w:rPr>
      <w:rFonts w:cs="Times New Roman"/>
      <w:kern w:val="1"/>
      <w:sz w:val="24"/>
      <w:szCs w:val="24"/>
      <w:lang w:eastAsia="ar-SA" w:bidi="ar-SA"/>
    </w:rPr>
  </w:style>
  <w:style w:type="paragraph" w:customStyle="1" w:styleId="FootnoteText1">
    <w:name w:val="Footnote Text1"/>
    <w:basedOn w:val="Normal"/>
    <w:uiPriority w:val="99"/>
    <w:rsid w:val="000C1A51"/>
    <w:rPr>
      <w:sz w:val="20"/>
      <w:szCs w:val="20"/>
    </w:rPr>
  </w:style>
  <w:style w:type="paragraph" w:customStyle="1" w:styleId="EndnoteText1">
    <w:name w:val="Endnote Text1"/>
    <w:basedOn w:val="Normal"/>
    <w:uiPriority w:val="99"/>
    <w:rsid w:val="000C1A51"/>
    <w:rPr>
      <w:sz w:val="20"/>
      <w:szCs w:val="20"/>
    </w:rPr>
  </w:style>
  <w:style w:type="paragraph" w:styleId="BalloonText">
    <w:name w:val="Balloon Text"/>
    <w:basedOn w:val="Normal"/>
    <w:link w:val="BalloonTextChar"/>
    <w:uiPriority w:val="99"/>
    <w:semiHidden/>
    <w:rsid w:val="000C1A51"/>
    <w:rPr>
      <w:rFonts w:ascii="Tahoma" w:hAnsi="Tahoma" w:cs="Tahoma"/>
      <w:sz w:val="16"/>
      <w:szCs w:val="16"/>
    </w:rPr>
  </w:style>
  <w:style w:type="character" w:customStyle="1" w:styleId="BalloonTextChar">
    <w:name w:val="Balloon Text Char"/>
    <w:basedOn w:val="DefaultParagraphFont"/>
    <w:link w:val="BalloonText"/>
    <w:uiPriority w:val="99"/>
    <w:semiHidden/>
    <w:rsid w:val="00FC7E7F"/>
    <w:rPr>
      <w:rFonts w:cs="Times New Roman"/>
      <w:kern w:val="1"/>
      <w:sz w:val="2"/>
      <w:lang w:eastAsia="ar-SA" w:bidi="ar-SA"/>
    </w:rPr>
  </w:style>
  <w:style w:type="paragraph" w:customStyle="1" w:styleId="CommentText1">
    <w:name w:val="Comment Text1"/>
    <w:basedOn w:val="Normal"/>
    <w:uiPriority w:val="99"/>
    <w:rsid w:val="000C1A51"/>
  </w:style>
  <w:style w:type="paragraph" w:customStyle="1" w:styleId="CommentSubject1">
    <w:name w:val="Comment Subject1"/>
    <w:uiPriority w:val="99"/>
    <w:rsid w:val="000C1A51"/>
    <w:pPr>
      <w:widowControl w:val="0"/>
      <w:suppressAutoHyphens/>
    </w:pPr>
    <w:rPr>
      <w:kern w:val="1"/>
      <w:lang w:eastAsia="ar-SA"/>
    </w:rPr>
  </w:style>
  <w:style w:type="paragraph" w:styleId="FootnoteText">
    <w:name w:val="footnote text"/>
    <w:basedOn w:val="Normal"/>
    <w:link w:val="FootnoteTextChar"/>
    <w:uiPriority w:val="99"/>
    <w:semiHidden/>
    <w:rsid w:val="000C1A51"/>
    <w:pPr>
      <w:suppressLineNumbers/>
      <w:ind w:left="283" w:hanging="283"/>
    </w:pPr>
    <w:rPr>
      <w:sz w:val="20"/>
      <w:szCs w:val="20"/>
    </w:rPr>
  </w:style>
  <w:style w:type="character" w:customStyle="1" w:styleId="FootnoteTextChar">
    <w:name w:val="Footnote Text Char"/>
    <w:basedOn w:val="DefaultParagraphFont"/>
    <w:link w:val="FootnoteText"/>
    <w:uiPriority w:val="99"/>
    <w:semiHidden/>
    <w:rsid w:val="00FC7E7F"/>
    <w:rPr>
      <w:rFonts w:cs="Times New Roman"/>
      <w:kern w:val="1"/>
      <w:sz w:val="20"/>
      <w:szCs w:val="20"/>
      <w:lang w:eastAsia="ar-SA" w:bidi="ar-SA"/>
    </w:rPr>
  </w:style>
  <w:style w:type="table" w:styleId="TableGrid">
    <w:name w:val="Table Grid"/>
    <w:basedOn w:val="TableNormal"/>
    <w:uiPriority w:val="59"/>
    <w:rsid w:val="009B61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rsid w:val="009B613E"/>
    <w:rPr>
      <w:rFonts w:cs="Times New Roman"/>
    </w:rPr>
  </w:style>
  <w:style w:type="paragraph" w:styleId="CommentText">
    <w:name w:val="annotation text"/>
    <w:basedOn w:val="Normal"/>
    <w:link w:val="CommentTextChar"/>
    <w:uiPriority w:val="99"/>
    <w:semiHidden/>
    <w:rsid w:val="008F04ED"/>
    <w:pPr>
      <w:suppressAutoHyphens w:val="0"/>
    </w:pPr>
    <w:rPr>
      <w:kern w:val="0"/>
      <w:lang w:eastAsia="en-US"/>
    </w:rPr>
  </w:style>
  <w:style w:type="character" w:customStyle="1" w:styleId="CommentTextChar">
    <w:name w:val="Comment Text Char"/>
    <w:basedOn w:val="DefaultParagraphFont"/>
    <w:link w:val="CommentText"/>
    <w:uiPriority w:val="99"/>
    <w:semiHidden/>
    <w:rsid w:val="006D2F82"/>
    <w:rPr>
      <w:rFonts w:cs="Times New Roman"/>
      <w:kern w:val="1"/>
      <w:sz w:val="20"/>
      <w:szCs w:val="20"/>
      <w:lang w:eastAsia="ar-SA" w:bidi="ar-SA"/>
    </w:rPr>
  </w:style>
  <w:style w:type="paragraph" w:styleId="ListParagraph">
    <w:name w:val="List Paragraph"/>
    <w:basedOn w:val="Normal"/>
    <w:uiPriority w:val="34"/>
    <w:qFormat/>
    <w:rsid w:val="00C32861"/>
    <w:pPr>
      <w:suppressAutoHyphens w:val="0"/>
      <w:spacing w:after="200" w:line="276" w:lineRule="auto"/>
      <w:ind w:left="720"/>
      <w:contextualSpacing/>
    </w:pPr>
    <w:rPr>
      <w:rFonts w:ascii="Calibri" w:eastAsia="Calibri" w:hAnsi="Calibri"/>
      <w:kern w:val="0"/>
      <w:sz w:val="22"/>
      <w:szCs w:val="22"/>
      <w:lang w:eastAsia="en-US"/>
    </w:rPr>
  </w:style>
  <w:style w:type="paragraph" w:styleId="NormalWeb">
    <w:name w:val="Normal (Web)"/>
    <w:basedOn w:val="Normal"/>
    <w:uiPriority w:val="99"/>
    <w:unhideWhenUsed/>
    <w:rsid w:val="00814818"/>
    <w:pPr>
      <w:suppressAutoHyphens w:val="0"/>
      <w:spacing w:before="100" w:beforeAutospacing="1" w:after="100" w:afterAutospacing="1"/>
    </w:pPr>
    <w:rPr>
      <w:color w:val="000000"/>
      <w:kern w:val="0"/>
      <w:lang w:eastAsia="en-GB"/>
    </w:rPr>
  </w:style>
  <w:style w:type="character" w:customStyle="1" w:styleId="Heading1Char">
    <w:name w:val="Heading 1 Char"/>
    <w:basedOn w:val="DefaultParagraphFont"/>
    <w:link w:val="Heading1"/>
    <w:uiPriority w:val="9"/>
    <w:rsid w:val="00F824CF"/>
    <w:rPr>
      <w:rFonts w:asciiTheme="majorHAnsi" w:eastAsiaTheme="majorEastAsia" w:hAnsiTheme="majorHAnsi" w:cstheme="majorBidi"/>
      <w:b/>
      <w:bCs/>
      <w:color w:val="365F91" w:themeColor="accent1" w:themeShade="BF"/>
      <w:sz w:val="28"/>
      <w:szCs w:val="28"/>
      <w:lang w:eastAsia="en-US"/>
    </w:rPr>
  </w:style>
  <w:style w:type="character" w:customStyle="1" w:styleId="Date1">
    <w:name w:val="Date1"/>
    <w:basedOn w:val="DefaultParagraphFont"/>
    <w:rsid w:val="008A68B4"/>
  </w:style>
  <w:style w:type="character" w:customStyle="1" w:styleId="story-date">
    <w:name w:val="story-date"/>
    <w:basedOn w:val="DefaultParagraphFont"/>
    <w:rsid w:val="008A68B4"/>
  </w:style>
  <w:style w:type="character" w:customStyle="1" w:styleId="time-text">
    <w:name w:val="time-text"/>
    <w:basedOn w:val="DefaultParagraphFont"/>
    <w:rsid w:val="008A68B4"/>
  </w:style>
  <w:style w:type="character" w:customStyle="1" w:styleId="time">
    <w:name w:val="time"/>
    <w:basedOn w:val="DefaultParagraphFont"/>
    <w:rsid w:val="008A68B4"/>
  </w:style>
  <w:style w:type="character" w:styleId="SubtleEmphasis">
    <w:name w:val="Subtle Emphasis"/>
    <w:basedOn w:val="DefaultParagraphFont"/>
    <w:uiPriority w:val="19"/>
    <w:qFormat/>
    <w:rsid w:val="00FC1EFF"/>
    <w:rPr>
      <w:i/>
      <w:iCs/>
      <w:color w:val="808080" w:themeColor="text1" w:themeTint="7F"/>
    </w:rPr>
  </w:style>
  <w:style w:type="character" w:styleId="CommentReference">
    <w:name w:val="annotation reference"/>
    <w:basedOn w:val="DefaultParagraphFont"/>
    <w:uiPriority w:val="99"/>
    <w:semiHidden/>
    <w:unhideWhenUsed/>
    <w:rsid w:val="00ED0B53"/>
    <w:rPr>
      <w:sz w:val="16"/>
      <w:szCs w:val="16"/>
    </w:rPr>
  </w:style>
  <w:style w:type="paragraph" w:styleId="CommentSubject">
    <w:name w:val="annotation subject"/>
    <w:basedOn w:val="CommentText"/>
    <w:next w:val="CommentText"/>
    <w:link w:val="CommentSubjectChar"/>
    <w:uiPriority w:val="99"/>
    <w:semiHidden/>
    <w:unhideWhenUsed/>
    <w:rsid w:val="00ED0B53"/>
    <w:pPr>
      <w:suppressAutoHyphens/>
    </w:pPr>
    <w:rPr>
      <w:b/>
      <w:bCs/>
      <w:kern w:val="1"/>
      <w:sz w:val="20"/>
      <w:szCs w:val="20"/>
      <w:lang w:eastAsia="ar-SA"/>
    </w:rPr>
  </w:style>
  <w:style w:type="character" w:customStyle="1" w:styleId="CommentSubjectChar">
    <w:name w:val="Comment Subject Char"/>
    <w:basedOn w:val="CommentTextChar"/>
    <w:link w:val="CommentSubject"/>
    <w:uiPriority w:val="99"/>
    <w:semiHidden/>
    <w:rsid w:val="00ED0B53"/>
    <w:rPr>
      <w:rFonts w:cs="Times New Roman"/>
      <w:b/>
      <w:bCs/>
      <w:kern w:val="1"/>
      <w:sz w:val="20"/>
      <w:szCs w:val="20"/>
      <w:lang w:eastAsia="ar-SA" w:bidi="ar-SA"/>
    </w:rPr>
  </w:style>
  <w:style w:type="paragraph" w:styleId="Revision">
    <w:name w:val="Revision"/>
    <w:hidden/>
    <w:uiPriority w:val="99"/>
    <w:semiHidden/>
    <w:rsid w:val="0050713C"/>
    <w:rPr>
      <w:kern w:val="1"/>
      <w:sz w:val="24"/>
      <w:szCs w:val="24"/>
      <w:lang w:eastAsia="ar-SA"/>
    </w:rPr>
  </w:style>
  <w:style w:type="paragraph" w:styleId="NoSpacing">
    <w:name w:val="No Spacing"/>
    <w:uiPriority w:val="1"/>
    <w:qFormat/>
    <w:rsid w:val="00993E01"/>
    <w:rPr>
      <w:rFonts w:asciiTheme="minorHAnsi" w:eastAsiaTheme="minorHAnsi" w:hAnsiTheme="minorHAnsi" w:cstheme="minorBidi"/>
      <w:sz w:val="22"/>
      <w:szCs w:val="22"/>
      <w:lang w:eastAsia="en-US"/>
    </w:rPr>
  </w:style>
  <w:style w:type="character" w:customStyle="1" w:styleId="hithilite">
    <w:name w:val="hithilite"/>
    <w:basedOn w:val="DefaultParagraphFont"/>
    <w:rsid w:val="00DC5F93"/>
  </w:style>
  <w:style w:type="character" w:customStyle="1" w:styleId="frlabel">
    <w:name w:val="fr_label"/>
    <w:basedOn w:val="DefaultParagraphFont"/>
    <w:rsid w:val="00DC5F93"/>
  </w:style>
  <w:style w:type="character" w:styleId="PlaceholderText">
    <w:name w:val="Placeholder Text"/>
    <w:basedOn w:val="DefaultParagraphFont"/>
    <w:uiPriority w:val="99"/>
    <w:semiHidden/>
    <w:rsid w:val="0071419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043">
      <w:bodyDiv w:val="1"/>
      <w:marLeft w:val="0"/>
      <w:marRight w:val="0"/>
      <w:marTop w:val="0"/>
      <w:marBottom w:val="0"/>
      <w:divBdr>
        <w:top w:val="none" w:sz="0" w:space="0" w:color="auto"/>
        <w:left w:val="none" w:sz="0" w:space="0" w:color="auto"/>
        <w:bottom w:val="none" w:sz="0" w:space="0" w:color="auto"/>
        <w:right w:val="none" w:sz="0" w:space="0" w:color="auto"/>
      </w:divBdr>
    </w:div>
    <w:div w:id="131754025">
      <w:bodyDiv w:val="1"/>
      <w:marLeft w:val="0"/>
      <w:marRight w:val="0"/>
      <w:marTop w:val="0"/>
      <w:marBottom w:val="0"/>
      <w:divBdr>
        <w:top w:val="none" w:sz="0" w:space="0" w:color="auto"/>
        <w:left w:val="none" w:sz="0" w:space="0" w:color="auto"/>
        <w:bottom w:val="none" w:sz="0" w:space="0" w:color="auto"/>
        <w:right w:val="none" w:sz="0" w:space="0" w:color="auto"/>
      </w:divBdr>
      <w:divsChild>
        <w:div w:id="1927692252">
          <w:marLeft w:val="0"/>
          <w:marRight w:val="0"/>
          <w:marTop w:val="0"/>
          <w:marBottom w:val="0"/>
          <w:divBdr>
            <w:top w:val="none" w:sz="0" w:space="0" w:color="auto"/>
            <w:left w:val="none" w:sz="0" w:space="0" w:color="auto"/>
            <w:bottom w:val="none" w:sz="0" w:space="0" w:color="auto"/>
            <w:right w:val="none" w:sz="0" w:space="0" w:color="auto"/>
          </w:divBdr>
          <w:divsChild>
            <w:div w:id="1197810146">
              <w:marLeft w:val="0"/>
              <w:marRight w:val="0"/>
              <w:marTop w:val="0"/>
              <w:marBottom w:val="0"/>
              <w:divBdr>
                <w:top w:val="none" w:sz="0" w:space="0" w:color="auto"/>
                <w:left w:val="none" w:sz="0" w:space="0" w:color="auto"/>
                <w:bottom w:val="none" w:sz="0" w:space="0" w:color="auto"/>
                <w:right w:val="none" w:sz="0" w:space="0" w:color="auto"/>
              </w:divBdr>
              <w:divsChild>
                <w:div w:id="779645358">
                  <w:marLeft w:val="0"/>
                  <w:marRight w:val="0"/>
                  <w:marTop w:val="0"/>
                  <w:marBottom w:val="0"/>
                  <w:divBdr>
                    <w:top w:val="none" w:sz="0" w:space="0" w:color="auto"/>
                    <w:left w:val="none" w:sz="0" w:space="0" w:color="auto"/>
                    <w:bottom w:val="none" w:sz="0" w:space="0" w:color="auto"/>
                    <w:right w:val="none" w:sz="0" w:space="0" w:color="auto"/>
                  </w:divBdr>
                  <w:divsChild>
                    <w:div w:id="381368492">
                      <w:marLeft w:val="0"/>
                      <w:marRight w:val="0"/>
                      <w:marTop w:val="0"/>
                      <w:marBottom w:val="0"/>
                      <w:divBdr>
                        <w:top w:val="none" w:sz="0" w:space="0" w:color="auto"/>
                        <w:left w:val="none" w:sz="0" w:space="0" w:color="auto"/>
                        <w:bottom w:val="none" w:sz="0" w:space="0" w:color="auto"/>
                        <w:right w:val="none" w:sz="0" w:space="0" w:color="auto"/>
                      </w:divBdr>
                      <w:divsChild>
                        <w:div w:id="550272006">
                          <w:marLeft w:val="0"/>
                          <w:marRight w:val="0"/>
                          <w:marTop w:val="0"/>
                          <w:marBottom w:val="0"/>
                          <w:divBdr>
                            <w:top w:val="none" w:sz="0" w:space="0" w:color="auto"/>
                            <w:left w:val="none" w:sz="0" w:space="0" w:color="auto"/>
                            <w:bottom w:val="none" w:sz="0" w:space="0" w:color="auto"/>
                            <w:right w:val="none" w:sz="0" w:space="0" w:color="auto"/>
                          </w:divBdr>
                          <w:divsChild>
                            <w:div w:id="1529176315">
                              <w:marLeft w:val="0"/>
                              <w:marRight w:val="0"/>
                              <w:marTop w:val="0"/>
                              <w:marBottom w:val="0"/>
                              <w:divBdr>
                                <w:top w:val="none" w:sz="0" w:space="0" w:color="auto"/>
                                <w:left w:val="none" w:sz="0" w:space="0" w:color="auto"/>
                                <w:bottom w:val="none" w:sz="0" w:space="0" w:color="auto"/>
                                <w:right w:val="none" w:sz="0" w:space="0" w:color="auto"/>
                              </w:divBdr>
                              <w:divsChild>
                                <w:div w:id="1129974030">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462790">
      <w:bodyDiv w:val="1"/>
      <w:marLeft w:val="0"/>
      <w:marRight w:val="0"/>
      <w:marTop w:val="0"/>
      <w:marBottom w:val="0"/>
      <w:divBdr>
        <w:top w:val="none" w:sz="0" w:space="0" w:color="auto"/>
        <w:left w:val="none" w:sz="0" w:space="0" w:color="auto"/>
        <w:bottom w:val="none" w:sz="0" w:space="0" w:color="auto"/>
        <w:right w:val="none" w:sz="0" w:space="0" w:color="auto"/>
      </w:divBdr>
    </w:div>
    <w:div w:id="230312607">
      <w:bodyDiv w:val="1"/>
      <w:marLeft w:val="0"/>
      <w:marRight w:val="0"/>
      <w:marTop w:val="0"/>
      <w:marBottom w:val="0"/>
      <w:divBdr>
        <w:top w:val="none" w:sz="0" w:space="0" w:color="auto"/>
        <w:left w:val="none" w:sz="0" w:space="0" w:color="auto"/>
        <w:bottom w:val="none" w:sz="0" w:space="0" w:color="auto"/>
        <w:right w:val="none" w:sz="0" w:space="0" w:color="auto"/>
      </w:divBdr>
      <w:divsChild>
        <w:div w:id="1174875466">
          <w:marLeft w:val="0"/>
          <w:marRight w:val="0"/>
          <w:marTop w:val="0"/>
          <w:marBottom w:val="0"/>
          <w:divBdr>
            <w:top w:val="none" w:sz="0" w:space="0" w:color="auto"/>
            <w:left w:val="none" w:sz="0" w:space="0" w:color="auto"/>
            <w:bottom w:val="none" w:sz="0" w:space="0" w:color="auto"/>
            <w:right w:val="none" w:sz="0" w:space="0" w:color="auto"/>
          </w:divBdr>
          <w:divsChild>
            <w:div w:id="103118127">
              <w:marLeft w:val="0"/>
              <w:marRight w:val="0"/>
              <w:marTop w:val="0"/>
              <w:marBottom w:val="0"/>
              <w:divBdr>
                <w:top w:val="none" w:sz="0" w:space="0" w:color="auto"/>
                <w:left w:val="none" w:sz="0" w:space="0" w:color="auto"/>
                <w:bottom w:val="none" w:sz="0" w:space="0" w:color="auto"/>
                <w:right w:val="none" w:sz="0" w:space="0" w:color="auto"/>
              </w:divBdr>
              <w:divsChild>
                <w:div w:id="174117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457778">
      <w:bodyDiv w:val="1"/>
      <w:marLeft w:val="0"/>
      <w:marRight w:val="0"/>
      <w:marTop w:val="0"/>
      <w:marBottom w:val="0"/>
      <w:divBdr>
        <w:top w:val="none" w:sz="0" w:space="0" w:color="auto"/>
        <w:left w:val="none" w:sz="0" w:space="0" w:color="auto"/>
        <w:bottom w:val="none" w:sz="0" w:space="0" w:color="auto"/>
        <w:right w:val="none" w:sz="0" w:space="0" w:color="auto"/>
      </w:divBdr>
    </w:div>
    <w:div w:id="315113119">
      <w:bodyDiv w:val="1"/>
      <w:marLeft w:val="0"/>
      <w:marRight w:val="0"/>
      <w:marTop w:val="0"/>
      <w:marBottom w:val="0"/>
      <w:divBdr>
        <w:top w:val="none" w:sz="0" w:space="0" w:color="auto"/>
        <w:left w:val="none" w:sz="0" w:space="0" w:color="auto"/>
        <w:bottom w:val="none" w:sz="0" w:space="0" w:color="auto"/>
        <w:right w:val="none" w:sz="0" w:space="0" w:color="auto"/>
      </w:divBdr>
      <w:divsChild>
        <w:div w:id="1954441027">
          <w:marLeft w:val="0"/>
          <w:marRight w:val="0"/>
          <w:marTop w:val="150"/>
          <w:marBottom w:val="0"/>
          <w:divBdr>
            <w:top w:val="none" w:sz="0" w:space="0" w:color="auto"/>
            <w:left w:val="none" w:sz="0" w:space="0" w:color="auto"/>
            <w:bottom w:val="none" w:sz="0" w:space="0" w:color="auto"/>
            <w:right w:val="none" w:sz="0" w:space="0" w:color="auto"/>
          </w:divBdr>
          <w:divsChild>
            <w:div w:id="940526864">
              <w:marLeft w:val="0"/>
              <w:marRight w:val="0"/>
              <w:marTop w:val="210"/>
              <w:marBottom w:val="0"/>
              <w:divBdr>
                <w:top w:val="none" w:sz="0" w:space="0" w:color="auto"/>
                <w:left w:val="none" w:sz="0" w:space="0" w:color="auto"/>
                <w:bottom w:val="none" w:sz="0" w:space="0" w:color="auto"/>
                <w:right w:val="none" w:sz="0" w:space="0" w:color="auto"/>
              </w:divBdr>
              <w:divsChild>
                <w:div w:id="1440106159">
                  <w:marLeft w:val="0"/>
                  <w:marRight w:val="0"/>
                  <w:marTop w:val="0"/>
                  <w:marBottom w:val="0"/>
                  <w:divBdr>
                    <w:top w:val="none" w:sz="0" w:space="0" w:color="auto"/>
                    <w:left w:val="single" w:sz="6" w:space="12" w:color="999999"/>
                    <w:bottom w:val="none" w:sz="0" w:space="0" w:color="auto"/>
                    <w:right w:val="single" w:sz="6" w:space="12" w:color="999999"/>
                  </w:divBdr>
                  <w:divsChild>
                    <w:div w:id="1415317090">
                      <w:marLeft w:val="0"/>
                      <w:marRight w:val="0"/>
                      <w:marTop w:val="0"/>
                      <w:marBottom w:val="0"/>
                      <w:divBdr>
                        <w:top w:val="single" w:sz="6" w:space="1" w:color="999999"/>
                        <w:left w:val="single" w:sz="6" w:space="1" w:color="999999"/>
                        <w:bottom w:val="single" w:sz="6" w:space="1" w:color="999999"/>
                        <w:right w:val="single" w:sz="6" w:space="1" w:color="999999"/>
                      </w:divBdr>
                      <w:divsChild>
                        <w:div w:id="1842967235">
                          <w:marLeft w:val="0"/>
                          <w:marRight w:val="0"/>
                          <w:marTop w:val="0"/>
                          <w:marBottom w:val="0"/>
                          <w:divBdr>
                            <w:top w:val="none" w:sz="0" w:space="0" w:color="auto"/>
                            <w:left w:val="none" w:sz="0" w:space="0" w:color="auto"/>
                            <w:bottom w:val="none" w:sz="0" w:space="0" w:color="auto"/>
                            <w:right w:val="none" w:sz="0" w:space="0" w:color="auto"/>
                          </w:divBdr>
                          <w:divsChild>
                            <w:div w:id="126465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8745204">
      <w:bodyDiv w:val="1"/>
      <w:marLeft w:val="0"/>
      <w:marRight w:val="0"/>
      <w:marTop w:val="0"/>
      <w:marBottom w:val="0"/>
      <w:divBdr>
        <w:top w:val="none" w:sz="0" w:space="0" w:color="auto"/>
        <w:left w:val="none" w:sz="0" w:space="0" w:color="auto"/>
        <w:bottom w:val="none" w:sz="0" w:space="0" w:color="auto"/>
        <w:right w:val="none" w:sz="0" w:space="0" w:color="auto"/>
      </w:divBdr>
    </w:div>
    <w:div w:id="535965299">
      <w:bodyDiv w:val="1"/>
      <w:marLeft w:val="0"/>
      <w:marRight w:val="0"/>
      <w:marTop w:val="0"/>
      <w:marBottom w:val="0"/>
      <w:divBdr>
        <w:top w:val="none" w:sz="0" w:space="0" w:color="auto"/>
        <w:left w:val="none" w:sz="0" w:space="0" w:color="auto"/>
        <w:bottom w:val="none" w:sz="0" w:space="0" w:color="auto"/>
        <w:right w:val="none" w:sz="0" w:space="0" w:color="auto"/>
      </w:divBdr>
      <w:divsChild>
        <w:div w:id="906066480">
          <w:marLeft w:val="0"/>
          <w:marRight w:val="0"/>
          <w:marTop w:val="0"/>
          <w:marBottom w:val="0"/>
          <w:divBdr>
            <w:top w:val="none" w:sz="0" w:space="0" w:color="auto"/>
            <w:left w:val="none" w:sz="0" w:space="0" w:color="auto"/>
            <w:bottom w:val="none" w:sz="0" w:space="0" w:color="auto"/>
            <w:right w:val="none" w:sz="0" w:space="0" w:color="auto"/>
          </w:divBdr>
          <w:divsChild>
            <w:div w:id="603348826">
              <w:marLeft w:val="0"/>
              <w:marRight w:val="0"/>
              <w:marTop w:val="0"/>
              <w:marBottom w:val="0"/>
              <w:divBdr>
                <w:top w:val="none" w:sz="0" w:space="0" w:color="auto"/>
                <w:left w:val="none" w:sz="0" w:space="0" w:color="auto"/>
                <w:bottom w:val="none" w:sz="0" w:space="0" w:color="auto"/>
                <w:right w:val="none" w:sz="0" w:space="0" w:color="auto"/>
              </w:divBdr>
              <w:divsChild>
                <w:div w:id="937758445">
                  <w:marLeft w:val="0"/>
                  <w:marRight w:val="0"/>
                  <w:marTop w:val="0"/>
                  <w:marBottom w:val="0"/>
                  <w:divBdr>
                    <w:top w:val="none" w:sz="0" w:space="0" w:color="auto"/>
                    <w:left w:val="none" w:sz="0" w:space="0" w:color="auto"/>
                    <w:bottom w:val="none" w:sz="0" w:space="0" w:color="auto"/>
                    <w:right w:val="none" w:sz="0" w:space="0" w:color="auto"/>
                  </w:divBdr>
                  <w:divsChild>
                    <w:div w:id="1084259858">
                      <w:marLeft w:val="-15"/>
                      <w:marRight w:val="0"/>
                      <w:marTop w:val="0"/>
                      <w:marBottom w:val="0"/>
                      <w:divBdr>
                        <w:top w:val="none" w:sz="0" w:space="0" w:color="auto"/>
                        <w:left w:val="none" w:sz="0" w:space="0" w:color="auto"/>
                        <w:bottom w:val="none" w:sz="0" w:space="0" w:color="auto"/>
                        <w:right w:val="none" w:sz="0" w:space="0" w:color="auto"/>
                      </w:divBdr>
                      <w:divsChild>
                        <w:div w:id="1594783237">
                          <w:marLeft w:val="0"/>
                          <w:marRight w:val="0"/>
                          <w:marTop w:val="0"/>
                          <w:marBottom w:val="0"/>
                          <w:divBdr>
                            <w:top w:val="none" w:sz="0" w:space="0" w:color="auto"/>
                            <w:left w:val="none" w:sz="0" w:space="0" w:color="auto"/>
                            <w:bottom w:val="none" w:sz="0" w:space="0" w:color="auto"/>
                            <w:right w:val="none" w:sz="0" w:space="0" w:color="auto"/>
                          </w:divBdr>
                          <w:divsChild>
                            <w:div w:id="362633388">
                              <w:marLeft w:val="0"/>
                              <w:marRight w:val="-15"/>
                              <w:marTop w:val="0"/>
                              <w:marBottom w:val="0"/>
                              <w:divBdr>
                                <w:top w:val="none" w:sz="0" w:space="0" w:color="auto"/>
                                <w:left w:val="none" w:sz="0" w:space="0" w:color="auto"/>
                                <w:bottom w:val="none" w:sz="0" w:space="0" w:color="auto"/>
                                <w:right w:val="none" w:sz="0" w:space="0" w:color="auto"/>
                              </w:divBdr>
                              <w:divsChild>
                                <w:div w:id="435296588">
                                  <w:marLeft w:val="0"/>
                                  <w:marRight w:val="0"/>
                                  <w:marTop w:val="0"/>
                                  <w:marBottom w:val="0"/>
                                  <w:divBdr>
                                    <w:top w:val="none" w:sz="0" w:space="0" w:color="auto"/>
                                    <w:left w:val="none" w:sz="0" w:space="0" w:color="auto"/>
                                    <w:bottom w:val="none" w:sz="0" w:space="0" w:color="auto"/>
                                    <w:right w:val="none" w:sz="0" w:space="0" w:color="auto"/>
                                  </w:divBdr>
                                  <w:divsChild>
                                    <w:div w:id="861284335">
                                      <w:marLeft w:val="0"/>
                                      <w:marRight w:val="0"/>
                                      <w:marTop w:val="0"/>
                                      <w:marBottom w:val="0"/>
                                      <w:divBdr>
                                        <w:top w:val="none" w:sz="0" w:space="0" w:color="auto"/>
                                        <w:left w:val="none" w:sz="0" w:space="0" w:color="auto"/>
                                        <w:bottom w:val="none" w:sz="0" w:space="0" w:color="auto"/>
                                        <w:right w:val="none" w:sz="0" w:space="0" w:color="auto"/>
                                      </w:divBdr>
                                      <w:divsChild>
                                        <w:div w:id="13763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4072800">
      <w:bodyDiv w:val="1"/>
      <w:marLeft w:val="0"/>
      <w:marRight w:val="0"/>
      <w:marTop w:val="0"/>
      <w:marBottom w:val="0"/>
      <w:divBdr>
        <w:top w:val="none" w:sz="0" w:space="0" w:color="auto"/>
        <w:left w:val="none" w:sz="0" w:space="0" w:color="auto"/>
        <w:bottom w:val="none" w:sz="0" w:space="0" w:color="auto"/>
        <w:right w:val="none" w:sz="0" w:space="0" w:color="auto"/>
      </w:divBdr>
      <w:divsChild>
        <w:div w:id="997459476">
          <w:marLeft w:val="0"/>
          <w:marRight w:val="0"/>
          <w:marTop w:val="0"/>
          <w:marBottom w:val="0"/>
          <w:divBdr>
            <w:top w:val="none" w:sz="0" w:space="0" w:color="auto"/>
            <w:left w:val="none" w:sz="0" w:space="0" w:color="auto"/>
            <w:bottom w:val="none" w:sz="0" w:space="0" w:color="auto"/>
            <w:right w:val="none" w:sz="0" w:space="0" w:color="auto"/>
          </w:divBdr>
          <w:divsChild>
            <w:div w:id="1897738668">
              <w:marLeft w:val="0"/>
              <w:marRight w:val="0"/>
              <w:marTop w:val="0"/>
              <w:marBottom w:val="0"/>
              <w:divBdr>
                <w:top w:val="none" w:sz="0" w:space="0" w:color="auto"/>
                <w:left w:val="none" w:sz="0" w:space="0" w:color="auto"/>
                <w:bottom w:val="none" w:sz="0" w:space="0" w:color="auto"/>
                <w:right w:val="none" w:sz="0" w:space="0" w:color="auto"/>
              </w:divBdr>
              <w:divsChild>
                <w:div w:id="1184396866">
                  <w:marLeft w:val="0"/>
                  <w:marRight w:val="0"/>
                  <w:marTop w:val="0"/>
                  <w:marBottom w:val="0"/>
                  <w:divBdr>
                    <w:top w:val="none" w:sz="0" w:space="0" w:color="auto"/>
                    <w:left w:val="none" w:sz="0" w:space="0" w:color="auto"/>
                    <w:bottom w:val="none" w:sz="0" w:space="0" w:color="auto"/>
                    <w:right w:val="none" w:sz="0" w:space="0" w:color="auto"/>
                  </w:divBdr>
                  <w:divsChild>
                    <w:div w:id="27223919">
                      <w:marLeft w:val="0"/>
                      <w:marRight w:val="0"/>
                      <w:marTop w:val="0"/>
                      <w:marBottom w:val="0"/>
                      <w:divBdr>
                        <w:top w:val="none" w:sz="0" w:space="0" w:color="auto"/>
                        <w:left w:val="none" w:sz="0" w:space="0" w:color="auto"/>
                        <w:bottom w:val="none" w:sz="0" w:space="0" w:color="auto"/>
                        <w:right w:val="none" w:sz="0" w:space="0" w:color="auto"/>
                      </w:divBdr>
                      <w:divsChild>
                        <w:div w:id="1213732128">
                          <w:marLeft w:val="0"/>
                          <w:marRight w:val="0"/>
                          <w:marTop w:val="0"/>
                          <w:marBottom w:val="0"/>
                          <w:divBdr>
                            <w:top w:val="none" w:sz="0" w:space="0" w:color="auto"/>
                            <w:left w:val="none" w:sz="0" w:space="0" w:color="auto"/>
                            <w:bottom w:val="none" w:sz="0" w:space="0" w:color="auto"/>
                            <w:right w:val="none" w:sz="0" w:space="0" w:color="auto"/>
                          </w:divBdr>
                          <w:divsChild>
                            <w:div w:id="129220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8507939">
      <w:bodyDiv w:val="1"/>
      <w:marLeft w:val="0"/>
      <w:marRight w:val="0"/>
      <w:marTop w:val="0"/>
      <w:marBottom w:val="0"/>
      <w:divBdr>
        <w:top w:val="none" w:sz="0" w:space="0" w:color="auto"/>
        <w:left w:val="none" w:sz="0" w:space="0" w:color="auto"/>
        <w:bottom w:val="none" w:sz="0" w:space="0" w:color="auto"/>
        <w:right w:val="none" w:sz="0" w:space="0" w:color="auto"/>
      </w:divBdr>
      <w:divsChild>
        <w:div w:id="98834775">
          <w:marLeft w:val="0"/>
          <w:marRight w:val="0"/>
          <w:marTop w:val="0"/>
          <w:marBottom w:val="0"/>
          <w:divBdr>
            <w:top w:val="none" w:sz="0" w:space="0" w:color="auto"/>
            <w:left w:val="none" w:sz="0" w:space="0" w:color="auto"/>
            <w:bottom w:val="none" w:sz="0" w:space="0" w:color="auto"/>
            <w:right w:val="none" w:sz="0" w:space="0" w:color="auto"/>
          </w:divBdr>
          <w:divsChild>
            <w:div w:id="363137812">
              <w:marLeft w:val="0"/>
              <w:marRight w:val="0"/>
              <w:marTop w:val="0"/>
              <w:marBottom w:val="0"/>
              <w:divBdr>
                <w:top w:val="none" w:sz="0" w:space="0" w:color="auto"/>
                <w:left w:val="none" w:sz="0" w:space="0" w:color="auto"/>
                <w:bottom w:val="none" w:sz="0" w:space="0" w:color="auto"/>
                <w:right w:val="none" w:sz="0" w:space="0" w:color="auto"/>
              </w:divBdr>
              <w:divsChild>
                <w:div w:id="1138912211">
                  <w:marLeft w:val="0"/>
                  <w:marRight w:val="0"/>
                  <w:marTop w:val="0"/>
                  <w:marBottom w:val="0"/>
                  <w:divBdr>
                    <w:top w:val="none" w:sz="0" w:space="0" w:color="auto"/>
                    <w:left w:val="none" w:sz="0" w:space="0" w:color="auto"/>
                    <w:bottom w:val="none" w:sz="0" w:space="0" w:color="auto"/>
                    <w:right w:val="none" w:sz="0" w:space="0" w:color="auto"/>
                  </w:divBdr>
                  <w:divsChild>
                    <w:div w:id="1566408261">
                      <w:marLeft w:val="0"/>
                      <w:marRight w:val="0"/>
                      <w:marTop w:val="0"/>
                      <w:marBottom w:val="0"/>
                      <w:divBdr>
                        <w:top w:val="none" w:sz="0" w:space="0" w:color="auto"/>
                        <w:left w:val="none" w:sz="0" w:space="0" w:color="auto"/>
                        <w:bottom w:val="none" w:sz="0" w:space="0" w:color="auto"/>
                        <w:right w:val="none" w:sz="0" w:space="0" w:color="auto"/>
                      </w:divBdr>
                      <w:divsChild>
                        <w:div w:id="1999647670">
                          <w:marLeft w:val="0"/>
                          <w:marRight w:val="0"/>
                          <w:marTop w:val="0"/>
                          <w:marBottom w:val="0"/>
                          <w:divBdr>
                            <w:top w:val="none" w:sz="0" w:space="0" w:color="auto"/>
                            <w:left w:val="none" w:sz="0" w:space="0" w:color="auto"/>
                            <w:bottom w:val="none" w:sz="0" w:space="0" w:color="auto"/>
                            <w:right w:val="none" w:sz="0" w:space="0" w:color="auto"/>
                          </w:divBdr>
                          <w:divsChild>
                            <w:div w:id="566841623">
                              <w:marLeft w:val="0"/>
                              <w:marRight w:val="0"/>
                              <w:marTop w:val="0"/>
                              <w:marBottom w:val="0"/>
                              <w:divBdr>
                                <w:top w:val="none" w:sz="0" w:space="0" w:color="auto"/>
                                <w:left w:val="none" w:sz="0" w:space="0" w:color="auto"/>
                                <w:bottom w:val="none" w:sz="0" w:space="0" w:color="auto"/>
                                <w:right w:val="none" w:sz="0" w:space="0" w:color="auto"/>
                              </w:divBdr>
                              <w:divsChild>
                                <w:div w:id="142353852">
                                  <w:marLeft w:val="0"/>
                                  <w:marRight w:val="0"/>
                                  <w:marTop w:val="0"/>
                                  <w:marBottom w:val="0"/>
                                  <w:divBdr>
                                    <w:top w:val="none" w:sz="0" w:space="0" w:color="auto"/>
                                    <w:left w:val="none" w:sz="0" w:space="0" w:color="auto"/>
                                    <w:bottom w:val="none" w:sz="0" w:space="0" w:color="auto"/>
                                    <w:right w:val="none" w:sz="0" w:space="0" w:color="auto"/>
                                  </w:divBdr>
                                  <w:divsChild>
                                    <w:div w:id="285048387">
                                      <w:marLeft w:val="0"/>
                                      <w:marRight w:val="0"/>
                                      <w:marTop w:val="0"/>
                                      <w:marBottom w:val="0"/>
                                      <w:divBdr>
                                        <w:top w:val="none" w:sz="0" w:space="0" w:color="auto"/>
                                        <w:left w:val="none" w:sz="0" w:space="0" w:color="auto"/>
                                        <w:bottom w:val="none" w:sz="0" w:space="0" w:color="auto"/>
                                        <w:right w:val="none" w:sz="0" w:space="0" w:color="auto"/>
                                      </w:divBdr>
                                      <w:divsChild>
                                        <w:div w:id="1731032489">
                                          <w:marLeft w:val="0"/>
                                          <w:marRight w:val="0"/>
                                          <w:marTop w:val="0"/>
                                          <w:marBottom w:val="0"/>
                                          <w:divBdr>
                                            <w:top w:val="none" w:sz="0" w:space="0" w:color="auto"/>
                                            <w:left w:val="none" w:sz="0" w:space="0" w:color="auto"/>
                                            <w:bottom w:val="none" w:sz="0" w:space="0" w:color="auto"/>
                                            <w:right w:val="none" w:sz="0" w:space="0" w:color="auto"/>
                                          </w:divBdr>
                                          <w:divsChild>
                                            <w:div w:id="1048528592">
                                              <w:marLeft w:val="0"/>
                                              <w:marRight w:val="0"/>
                                              <w:marTop w:val="0"/>
                                              <w:marBottom w:val="0"/>
                                              <w:divBdr>
                                                <w:top w:val="none" w:sz="0" w:space="0" w:color="auto"/>
                                                <w:left w:val="none" w:sz="0" w:space="0" w:color="auto"/>
                                                <w:bottom w:val="none" w:sz="0" w:space="0" w:color="auto"/>
                                                <w:right w:val="none" w:sz="0" w:space="0" w:color="auto"/>
                                              </w:divBdr>
                                            </w:div>
                                            <w:div w:id="113463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66523407">
      <w:bodyDiv w:val="1"/>
      <w:marLeft w:val="0"/>
      <w:marRight w:val="0"/>
      <w:marTop w:val="0"/>
      <w:marBottom w:val="0"/>
      <w:divBdr>
        <w:top w:val="none" w:sz="0" w:space="0" w:color="auto"/>
        <w:left w:val="none" w:sz="0" w:space="0" w:color="auto"/>
        <w:bottom w:val="none" w:sz="0" w:space="0" w:color="auto"/>
        <w:right w:val="none" w:sz="0" w:space="0" w:color="auto"/>
      </w:divBdr>
      <w:divsChild>
        <w:div w:id="766392423">
          <w:marLeft w:val="0"/>
          <w:marRight w:val="0"/>
          <w:marTop w:val="0"/>
          <w:marBottom w:val="0"/>
          <w:divBdr>
            <w:top w:val="none" w:sz="0" w:space="0" w:color="auto"/>
            <w:left w:val="none" w:sz="0" w:space="0" w:color="auto"/>
            <w:bottom w:val="none" w:sz="0" w:space="0" w:color="auto"/>
            <w:right w:val="none" w:sz="0" w:space="0" w:color="auto"/>
          </w:divBdr>
          <w:divsChild>
            <w:div w:id="1149832921">
              <w:marLeft w:val="0"/>
              <w:marRight w:val="0"/>
              <w:marTop w:val="0"/>
              <w:marBottom w:val="0"/>
              <w:divBdr>
                <w:top w:val="none" w:sz="0" w:space="0" w:color="auto"/>
                <w:left w:val="none" w:sz="0" w:space="0" w:color="auto"/>
                <w:bottom w:val="none" w:sz="0" w:space="0" w:color="auto"/>
                <w:right w:val="none" w:sz="0" w:space="0" w:color="auto"/>
              </w:divBdr>
              <w:divsChild>
                <w:div w:id="265693782">
                  <w:marLeft w:val="0"/>
                  <w:marRight w:val="0"/>
                  <w:marTop w:val="0"/>
                  <w:marBottom w:val="0"/>
                  <w:divBdr>
                    <w:top w:val="none" w:sz="0" w:space="0" w:color="auto"/>
                    <w:left w:val="none" w:sz="0" w:space="0" w:color="auto"/>
                    <w:bottom w:val="none" w:sz="0" w:space="0" w:color="auto"/>
                    <w:right w:val="none" w:sz="0" w:space="0" w:color="auto"/>
                  </w:divBdr>
                  <w:divsChild>
                    <w:div w:id="440104051">
                      <w:marLeft w:val="0"/>
                      <w:marRight w:val="0"/>
                      <w:marTop w:val="0"/>
                      <w:marBottom w:val="0"/>
                      <w:divBdr>
                        <w:top w:val="none" w:sz="0" w:space="0" w:color="auto"/>
                        <w:left w:val="none" w:sz="0" w:space="0" w:color="auto"/>
                        <w:bottom w:val="none" w:sz="0" w:space="0" w:color="auto"/>
                        <w:right w:val="none" w:sz="0" w:space="0" w:color="auto"/>
                      </w:divBdr>
                      <w:divsChild>
                        <w:div w:id="710956135">
                          <w:marLeft w:val="0"/>
                          <w:marRight w:val="0"/>
                          <w:marTop w:val="0"/>
                          <w:marBottom w:val="0"/>
                          <w:divBdr>
                            <w:top w:val="none" w:sz="0" w:space="0" w:color="auto"/>
                            <w:left w:val="none" w:sz="0" w:space="0" w:color="auto"/>
                            <w:bottom w:val="none" w:sz="0" w:space="0" w:color="auto"/>
                            <w:right w:val="none" w:sz="0" w:space="0" w:color="auto"/>
                          </w:divBdr>
                          <w:divsChild>
                            <w:div w:id="31419300">
                              <w:marLeft w:val="0"/>
                              <w:marRight w:val="0"/>
                              <w:marTop w:val="0"/>
                              <w:marBottom w:val="0"/>
                              <w:divBdr>
                                <w:top w:val="none" w:sz="0" w:space="0" w:color="auto"/>
                                <w:left w:val="none" w:sz="0" w:space="0" w:color="auto"/>
                                <w:bottom w:val="none" w:sz="0" w:space="0" w:color="auto"/>
                                <w:right w:val="none" w:sz="0" w:space="0" w:color="auto"/>
                              </w:divBdr>
                              <w:divsChild>
                                <w:div w:id="200556295">
                                  <w:marLeft w:val="0"/>
                                  <w:marRight w:val="0"/>
                                  <w:marTop w:val="0"/>
                                  <w:marBottom w:val="0"/>
                                  <w:divBdr>
                                    <w:top w:val="none" w:sz="0" w:space="0" w:color="auto"/>
                                    <w:left w:val="none" w:sz="0" w:space="0" w:color="auto"/>
                                    <w:bottom w:val="none" w:sz="0" w:space="0" w:color="auto"/>
                                    <w:right w:val="none" w:sz="0" w:space="0" w:color="auto"/>
                                  </w:divBdr>
                                  <w:divsChild>
                                    <w:div w:id="190920321">
                                      <w:marLeft w:val="0"/>
                                      <w:marRight w:val="0"/>
                                      <w:marTop w:val="0"/>
                                      <w:marBottom w:val="0"/>
                                      <w:divBdr>
                                        <w:top w:val="none" w:sz="0" w:space="0" w:color="auto"/>
                                        <w:left w:val="none" w:sz="0" w:space="0" w:color="auto"/>
                                        <w:bottom w:val="none" w:sz="0" w:space="0" w:color="auto"/>
                                        <w:right w:val="none" w:sz="0" w:space="0" w:color="auto"/>
                                      </w:divBdr>
                                      <w:divsChild>
                                        <w:div w:id="88810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3745152">
      <w:bodyDiv w:val="1"/>
      <w:marLeft w:val="0"/>
      <w:marRight w:val="0"/>
      <w:marTop w:val="0"/>
      <w:marBottom w:val="0"/>
      <w:divBdr>
        <w:top w:val="none" w:sz="0" w:space="0" w:color="auto"/>
        <w:left w:val="none" w:sz="0" w:space="0" w:color="auto"/>
        <w:bottom w:val="none" w:sz="0" w:space="0" w:color="auto"/>
        <w:right w:val="none" w:sz="0" w:space="0" w:color="auto"/>
      </w:divBdr>
    </w:div>
    <w:div w:id="1917667656">
      <w:bodyDiv w:val="1"/>
      <w:marLeft w:val="0"/>
      <w:marRight w:val="0"/>
      <w:marTop w:val="0"/>
      <w:marBottom w:val="0"/>
      <w:divBdr>
        <w:top w:val="none" w:sz="0" w:space="0" w:color="auto"/>
        <w:left w:val="none" w:sz="0" w:space="0" w:color="auto"/>
        <w:bottom w:val="none" w:sz="0" w:space="0" w:color="auto"/>
        <w:right w:val="none" w:sz="0" w:space="0" w:color="auto"/>
      </w:divBdr>
    </w:div>
    <w:div w:id="1985431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Wood@stir.ac.uk" TargetMode="Externa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mailto:S.Aldrovandi@warwick.ac.uk" TargetMode="External"/><Relationship Id="rId12" Type="http://schemas.openxmlformats.org/officeDocument/2006/relationships/image" Target="media/image2.emf"/><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yperlink" Target="mailto:G.D.A.Brown@warwick.ac.uk"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mailto:jm148@le.ac.uk" TargetMode="External"/><Relationship Id="rId14" Type="http://schemas.openxmlformats.org/officeDocument/2006/relationships/hyperlink" Target="http://www.xe.com/currencyconverter/"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3</Pages>
  <Words>16118</Words>
  <Characters>91876</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The Role of Memory in Retrospective Evaluations</vt:lpstr>
    </vt:vector>
  </TitlesOfParts>
  <Company>City University (LONDON)</Company>
  <LinksUpToDate>false</LinksUpToDate>
  <CharactersWithSpaces>10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Memory in Retrospective Evaluations</dc:title>
  <dc:creator>Silvio Aldrovandi</dc:creator>
  <cp:lastModifiedBy>Silvio Aldrovandi</cp:lastModifiedBy>
  <cp:revision>2</cp:revision>
  <cp:lastPrinted>2013-11-27T22:09:00Z</cp:lastPrinted>
  <dcterms:created xsi:type="dcterms:W3CDTF">2023-11-19T12:53:00Z</dcterms:created>
  <dcterms:modified xsi:type="dcterms:W3CDTF">2023-11-19T12:53:00Z</dcterms:modified>
</cp:coreProperties>
</file>